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569664" behindDoc="0" locked="0" layoutInCell="1" allowOverlap="1" wp14:anchorId="14FCA88C" wp14:editId="2BC315AF">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570688" behindDoc="0" locked="0" layoutInCell="1" allowOverlap="1" wp14:anchorId="529CFB60" wp14:editId="76239504">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2E98E" id="Rechteck 3" o:spid="_x0000_s1026" style="position:absolute;margin-left:24.25pt;margin-top:74pt;width:43.6pt;height:15.1pt;z-index:251570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571712" behindDoc="0" locked="0" layoutInCell="1" allowOverlap="1" wp14:anchorId="09090030" wp14:editId="4E18AE5E">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3BB438CE" w14:textId="15B82B92" w:rsidR="003A153E" w:rsidRPr="00F60E3E" w:rsidRDefault="00000000" w:rsidP="00F60E3E">
      <w:pPr>
        <w:pStyle w:val="Titelblatt3"/>
        <w:tabs>
          <w:tab w:val="clear" w:pos="2520"/>
          <w:tab w:val="left" w:pos="1843"/>
        </w:tabs>
        <w:rPr>
          <w:sz w:val="22"/>
          <w:szCs w:val="24"/>
        </w:rPr>
        <w:sectPr w:rsidR="003A153E" w:rsidRPr="00F60E3E">
          <w:headerReference w:type="even" r:id="rId9"/>
          <w:headerReference w:type="first" r:id="rId10"/>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567616" behindDoc="0" locked="0" layoutInCell="1" allowOverlap="1" wp14:anchorId="21EB3B56" wp14:editId="5C1EFC54">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7F75CEA" id="Line 4" o:spid="_x0000_s1026" style="position:absolute;flip:x;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6413854"/>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7614B488" w:rsidR="003A153E" w:rsidRDefault="000A0836" w:rsidP="000A0836">
      <w:pPr>
        <w:sectPr w:rsidR="003A153E">
          <w:headerReference w:type="default" r:id="rId11"/>
          <w:footerReference w:type="default" r:id="rId12"/>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proofErr w:type="spellStart"/>
      <w:r w:rsidR="00DB7064" w:rsidRPr="000A0836">
        <w:rPr>
          <w:lang w:val="en-IN"/>
        </w:rPr>
        <w:t>c</w:t>
      </w:r>
      <w:r w:rsidR="00DB7064">
        <w:rPr>
          <w:lang w:val="en-IN"/>
        </w:rPr>
        <w:t>entered</w:t>
      </w:r>
      <w:proofErr w:type="spellEnd"/>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6413855" w:displacedByCustomXml="next"/>
    <w:bookmarkStart w:id="2" w:name="_Hlk202774454" w:displacedByCustomXml="next"/>
    <w:bookmarkStart w:id="3" w:name="_Hlk206096829"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3A3751B9" w14:textId="7D0C0468" w:rsidR="004756AD"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6413854" w:history="1">
            <w:r w:rsidR="004756AD" w:rsidRPr="007F0004">
              <w:rPr>
                <w:rStyle w:val="Hyperlink"/>
                <w:noProof/>
              </w:rPr>
              <w:t>ABSTRACT</w:t>
            </w:r>
            <w:r w:rsidR="004756AD">
              <w:rPr>
                <w:noProof/>
                <w:webHidden/>
              </w:rPr>
              <w:tab/>
            </w:r>
            <w:r w:rsidR="004756AD">
              <w:rPr>
                <w:noProof/>
                <w:webHidden/>
              </w:rPr>
              <w:fldChar w:fldCharType="begin"/>
            </w:r>
            <w:r w:rsidR="004756AD">
              <w:rPr>
                <w:noProof/>
                <w:webHidden/>
              </w:rPr>
              <w:instrText xml:space="preserve"> PAGEREF _Toc206413854 \h </w:instrText>
            </w:r>
            <w:r w:rsidR="004756AD">
              <w:rPr>
                <w:noProof/>
                <w:webHidden/>
              </w:rPr>
            </w:r>
            <w:r w:rsidR="004756AD">
              <w:rPr>
                <w:noProof/>
                <w:webHidden/>
              </w:rPr>
              <w:fldChar w:fldCharType="separate"/>
            </w:r>
            <w:r w:rsidR="004756AD">
              <w:rPr>
                <w:noProof/>
                <w:webHidden/>
              </w:rPr>
              <w:t>4</w:t>
            </w:r>
            <w:r w:rsidR="004756AD">
              <w:rPr>
                <w:noProof/>
                <w:webHidden/>
              </w:rPr>
              <w:fldChar w:fldCharType="end"/>
            </w:r>
          </w:hyperlink>
        </w:p>
        <w:p w14:paraId="77470823" w14:textId="3BDC5CE1"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855" w:history="1">
            <w:r w:rsidRPr="007F0004">
              <w:rPr>
                <w:rStyle w:val="Hyperlink"/>
                <w:noProof/>
              </w:rPr>
              <w:t>Table Of Contents</w:t>
            </w:r>
            <w:r>
              <w:rPr>
                <w:noProof/>
                <w:webHidden/>
              </w:rPr>
              <w:tab/>
            </w:r>
            <w:r>
              <w:rPr>
                <w:noProof/>
                <w:webHidden/>
              </w:rPr>
              <w:fldChar w:fldCharType="begin"/>
            </w:r>
            <w:r>
              <w:rPr>
                <w:noProof/>
                <w:webHidden/>
              </w:rPr>
              <w:instrText xml:space="preserve"> PAGEREF _Toc206413855 \h </w:instrText>
            </w:r>
            <w:r>
              <w:rPr>
                <w:noProof/>
                <w:webHidden/>
              </w:rPr>
            </w:r>
            <w:r>
              <w:rPr>
                <w:noProof/>
                <w:webHidden/>
              </w:rPr>
              <w:fldChar w:fldCharType="separate"/>
            </w:r>
            <w:r>
              <w:rPr>
                <w:noProof/>
                <w:webHidden/>
              </w:rPr>
              <w:t>I</w:t>
            </w:r>
            <w:r>
              <w:rPr>
                <w:noProof/>
                <w:webHidden/>
              </w:rPr>
              <w:fldChar w:fldCharType="end"/>
            </w:r>
          </w:hyperlink>
        </w:p>
        <w:p w14:paraId="7B101010" w14:textId="3A58735C"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856" w:history="1">
            <w:r w:rsidRPr="007F0004">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rPr>
              <w:t>Introduction and objectives</w:t>
            </w:r>
            <w:r>
              <w:rPr>
                <w:noProof/>
                <w:webHidden/>
              </w:rPr>
              <w:tab/>
            </w:r>
            <w:r>
              <w:rPr>
                <w:noProof/>
                <w:webHidden/>
              </w:rPr>
              <w:fldChar w:fldCharType="begin"/>
            </w:r>
            <w:r>
              <w:rPr>
                <w:noProof/>
                <w:webHidden/>
              </w:rPr>
              <w:instrText xml:space="preserve"> PAGEREF _Toc206413856 \h </w:instrText>
            </w:r>
            <w:r>
              <w:rPr>
                <w:noProof/>
                <w:webHidden/>
              </w:rPr>
            </w:r>
            <w:r>
              <w:rPr>
                <w:noProof/>
                <w:webHidden/>
              </w:rPr>
              <w:fldChar w:fldCharType="separate"/>
            </w:r>
            <w:r>
              <w:rPr>
                <w:noProof/>
                <w:webHidden/>
              </w:rPr>
              <w:t>6</w:t>
            </w:r>
            <w:r>
              <w:rPr>
                <w:noProof/>
                <w:webHidden/>
              </w:rPr>
              <w:fldChar w:fldCharType="end"/>
            </w:r>
          </w:hyperlink>
        </w:p>
        <w:p w14:paraId="32451EA3" w14:textId="4E4FE08B"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57" w:history="1">
            <w:r w:rsidRPr="007F0004">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Motivation</w:t>
            </w:r>
            <w:r>
              <w:rPr>
                <w:noProof/>
                <w:webHidden/>
              </w:rPr>
              <w:tab/>
            </w:r>
            <w:r>
              <w:rPr>
                <w:noProof/>
                <w:webHidden/>
              </w:rPr>
              <w:fldChar w:fldCharType="begin"/>
            </w:r>
            <w:r>
              <w:rPr>
                <w:noProof/>
                <w:webHidden/>
              </w:rPr>
              <w:instrText xml:space="preserve"> PAGEREF _Toc206413857 \h </w:instrText>
            </w:r>
            <w:r>
              <w:rPr>
                <w:noProof/>
                <w:webHidden/>
              </w:rPr>
            </w:r>
            <w:r>
              <w:rPr>
                <w:noProof/>
                <w:webHidden/>
              </w:rPr>
              <w:fldChar w:fldCharType="separate"/>
            </w:r>
            <w:r>
              <w:rPr>
                <w:noProof/>
                <w:webHidden/>
              </w:rPr>
              <w:t>6</w:t>
            </w:r>
            <w:r>
              <w:rPr>
                <w:noProof/>
                <w:webHidden/>
              </w:rPr>
              <w:fldChar w:fldCharType="end"/>
            </w:r>
          </w:hyperlink>
        </w:p>
        <w:p w14:paraId="20B5318D" w14:textId="095DE0A5"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58" w:history="1">
            <w:r w:rsidRPr="007F0004">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Vision</w:t>
            </w:r>
            <w:r>
              <w:rPr>
                <w:noProof/>
                <w:webHidden/>
              </w:rPr>
              <w:tab/>
            </w:r>
            <w:r>
              <w:rPr>
                <w:noProof/>
                <w:webHidden/>
              </w:rPr>
              <w:fldChar w:fldCharType="begin"/>
            </w:r>
            <w:r>
              <w:rPr>
                <w:noProof/>
                <w:webHidden/>
              </w:rPr>
              <w:instrText xml:space="preserve"> PAGEREF _Toc206413858 \h </w:instrText>
            </w:r>
            <w:r>
              <w:rPr>
                <w:noProof/>
                <w:webHidden/>
              </w:rPr>
            </w:r>
            <w:r>
              <w:rPr>
                <w:noProof/>
                <w:webHidden/>
              </w:rPr>
              <w:fldChar w:fldCharType="separate"/>
            </w:r>
            <w:r>
              <w:rPr>
                <w:noProof/>
                <w:webHidden/>
              </w:rPr>
              <w:t>8</w:t>
            </w:r>
            <w:r>
              <w:rPr>
                <w:noProof/>
                <w:webHidden/>
              </w:rPr>
              <w:fldChar w:fldCharType="end"/>
            </w:r>
          </w:hyperlink>
        </w:p>
        <w:p w14:paraId="623ABBFF" w14:textId="4F2C1137"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59" w:history="1">
            <w:r w:rsidRPr="007F0004">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Problem Statement</w:t>
            </w:r>
            <w:r>
              <w:rPr>
                <w:noProof/>
                <w:webHidden/>
              </w:rPr>
              <w:tab/>
            </w:r>
            <w:r>
              <w:rPr>
                <w:noProof/>
                <w:webHidden/>
              </w:rPr>
              <w:fldChar w:fldCharType="begin"/>
            </w:r>
            <w:r>
              <w:rPr>
                <w:noProof/>
                <w:webHidden/>
              </w:rPr>
              <w:instrText xml:space="preserve"> PAGEREF _Toc206413859 \h </w:instrText>
            </w:r>
            <w:r>
              <w:rPr>
                <w:noProof/>
                <w:webHidden/>
              </w:rPr>
            </w:r>
            <w:r>
              <w:rPr>
                <w:noProof/>
                <w:webHidden/>
              </w:rPr>
              <w:fldChar w:fldCharType="separate"/>
            </w:r>
            <w:r>
              <w:rPr>
                <w:noProof/>
                <w:webHidden/>
              </w:rPr>
              <w:t>8</w:t>
            </w:r>
            <w:r>
              <w:rPr>
                <w:noProof/>
                <w:webHidden/>
              </w:rPr>
              <w:fldChar w:fldCharType="end"/>
            </w:r>
          </w:hyperlink>
        </w:p>
        <w:p w14:paraId="024B144F" w14:textId="74B67A56"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60" w:history="1">
            <w:r w:rsidRPr="007F0004">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Structure of the thesis</w:t>
            </w:r>
            <w:r>
              <w:rPr>
                <w:noProof/>
                <w:webHidden/>
              </w:rPr>
              <w:tab/>
            </w:r>
            <w:r>
              <w:rPr>
                <w:noProof/>
                <w:webHidden/>
              </w:rPr>
              <w:fldChar w:fldCharType="begin"/>
            </w:r>
            <w:r>
              <w:rPr>
                <w:noProof/>
                <w:webHidden/>
              </w:rPr>
              <w:instrText xml:space="preserve"> PAGEREF _Toc206413860 \h </w:instrText>
            </w:r>
            <w:r>
              <w:rPr>
                <w:noProof/>
                <w:webHidden/>
              </w:rPr>
            </w:r>
            <w:r>
              <w:rPr>
                <w:noProof/>
                <w:webHidden/>
              </w:rPr>
              <w:fldChar w:fldCharType="separate"/>
            </w:r>
            <w:r>
              <w:rPr>
                <w:noProof/>
                <w:webHidden/>
              </w:rPr>
              <w:t>8</w:t>
            </w:r>
            <w:r>
              <w:rPr>
                <w:noProof/>
                <w:webHidden/>
              </w:rPr>
              <w:fldChar w:fldCharType="end"/>
            </w:r>
          </w:hyperlink>
        </w:p>
        <w:p w14:paraId="1556D90B" w14:textId="2C726975"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861" w:history="1">
            <w:r w:rsidRPr="007F0004">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6413861 \h </w:instrText>
            </w:r>
            <w:r>
              <w:rPr>
                <w:noProof/>
                <w:webHidden/>
              </w:rPr>
            </w:r>
            <w:r>
              <w:rPr>
                <w:noProof/>
                <w:webHidden/>
              </w:rPr>
              <w:fldChar w:fldCharType="separate"/>
            </w:r>
            <w:r>
              <w:rPr>
                <w:noProof/>
                <w:webHidden/>
              </w:rPr>
              <w:t>9</w:t>
            </w:r>
            <w:r>
              <w:rPr>
                <w:noProof/>
                <w:webHidden/>
              </w:rPr>
              <w:fldChar w:fldCharType="end"/>
            </w:r>
          </w:hyperlink>
        </w:p>
        <w:p w14:paraId="3FD13345" w14:textId="27B09EB1"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62" w:history="1">
            <w:r w:rsidRPr="007F0004">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Motor Types and Construction Principles</w:t>
            </w:r>
            <w:r>
              <w:rPr>
                <w:noProof/>
                <w:webHidden/>
              </w:rPr>
              <w:tab/>
            </w:r>
            <w:r>
              <w:rPr>
                <w:noProof/>
                <w:webHidden/>
              </w:rPr>
              <w:fldChar w:fldCharType="begin"/>
            </w:r>
            <w:r>
              <w:rPr>
                <w:noProof/>
                <w:webHidden/>
              </w:rPr>
              <w:instrText xml:space="preserve"> PAGEREF _Toc206413862 \h </w:instrText>
            </w:r>
            <w:r>
              <w:rPr>
                <w:noProof/>
                <w:webHidden/>
              </w:rPr>
            </w:r>
            <w:r>
              <w:rPr>
                <w:noProof/>
                <w:webHidden/>
              </w:rPr>
              <w:fldChar w:fldCharType="separate"/>
            </w:r>
            <w:r>
              <w:rPr>
                <w:noProof/>
                <w:webHidden/>
              </w:rPr>
              <w:t>9</w:t>
            </w:r>
            <w:r>
              <w:rPr>
                <w:noProof/>
                <w:webHidden/>
              </w:rPr>
              <w:fldChar w:fldCharType="end"/>
            </w:r>
          </w:hyperlink>
        </w:p>
        <w:p w14:paraId="57A8B85B" w14:textId="3E6B61D9"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63" w:history="1">
            <w:r w:rsidRPr="007F0004">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DC Motors</w:t>
            </w:r>
            <w:r>
              <w:rPr>
                <w:noProof/>
                <w:webHidden/>
              </w:rPr>
              <w:tab/>
            </w:r>
            <w:r>
              <w:rPr>
                <w:noProof/>
                <w:webHidden/>
              </w:rPr>
              <w:fldChar w:fldCharType="begin"/>
            </w:r>
            <w:r>
              <w:rPr>
                <w:noProof/>
                <w:webHidden/>
              </w:rPr>
              <w:instrText xml:space="preserve"> PAGEREF _Toc206413863 \h </w:instrText>
            </w:r>
            <w:r>
              <w:rPr>
                <w:noProof/>
                <w:webHidden/>
              </w:rPr>
            </w:r>
            <w:r>
              <w:rPr>
                <w:noProof/>
                <w:webHidden/>
              </w:rPr>
              <w:fldChar w:fldCharType="separate"/>
            </w:r>
            <w:r>
              <w:rPr>
                <w:noProof/>
                <w:webHidden/>
              </w:rPr>
              <w:t>9</w:t>
            </w:r>
            <w:r>
              <w:rPr>
                <w:noProof/>
                <w:webHidden/>
              </w:rPr>
              <w:fldChar w:fldCharType="end"/>
            </w:r>
          </w:hyperlink>
        </w:p>
        <w:p w14:paraId="7EB5502C" w14:textId="5F6ABCAE"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64" w:history="1">
            <w:r w:rsidRPr="007F0004">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AC Motors</w:t>
            </w:r>
            <w:r>
              <w:rPr>
                <w:noProof/>
                <w:webHidden/>
              </w:rPr>
              <w:tab/>
            </w:r>
            <w:r>
              <w:rPr>
                <w:noProof/>
                <w:webHidden/>
              </w:rPr>
              <w:fldChar w:fldCharType="begin"/>
            </w:r>
            <w:r>
              <w:rPr>
                <w:noProof/>
                <w:webHidden/>
              </w:rPr>
              <w:instrText xml:space="preserve"> PAGEREF _Toc206413864 \h </w:instrText>
            </w:r>
            <w:r>
              <w:rPr>
                <w:noProof/>
                <w:webHidden/>
              </w:rPr>
            </w:r>
            <w:r>
              <w:rPr>
                <w:noProof/>
                <w:webHidden/>
              </w:rPr>
              <w:fldChar w:fldCharType="separate"/>
            </w:r>
            <w:r>
              <w:rPr>
                <w:noProof/>
                <w:webHidden/>
              </w:rPr>
              <w:t>10</w:t>
            </w:r>
            <w:r>
              <w:rPr>
                <w:noProof/>
                <w:webHidden/>
              </w:rPr>
              <w:fldChar w:fldCharType="end"/>
            </w:r>
          </w:hyperlink>
        </w:p>
        <w:p w14:paraId="0CD1B561" w14:textId="3CA10662"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65" w:history="1">
            <w:r w:rsidRPr="007F0004">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Synchronous Motors</w:t>
            </w:r>
            <w:r>
              <w:rPr>
                <w:noProof/>
                <w:webHidden/>
              </w:rPr>
              <w:tab/>
            </w:r>
            <w:r>
              <w:rPr>
                <w:noProof/>
                <w:webHidden/>
              </w:rPr>
              <w:fldChar w:fldCharType="begin"/>
            </w:r>
            <w:r>
              <w:rPr>
                <w:noProof/>
                <w:webHidden/>
              </w:rPr>
              <w:instrText xml:space="preserve"> PAGEREF _Toc206413865 \h </w:instrText>
            </w:r>
            <w:r>
              <w:rPr>
                <w:noProof/>
                <w:webHidden/>
              </w:rPr>
            </w:r>
            <w:r>
              <w:rPr>
                <w:noProof/>
                <w:webHidden/>
              </w:rPr>
              <w:fldChar w:fldCharType="separate"/>
            </w:r>
            <w:r>
              <w:rPr>
                <w:noProof/>
                <w:webHidden/>
              </w:rPr>
              <w:t>11</w:t>
            </w:r>
            <w:r>
              <w:rPr>
                <w:noProof/>
                <w:webHidden/>
              </w:rPr>
              <w:fldChar w:fldCharType="end"/>
            </w:r>
          </w:hyperlink>
        </w:p>
        <w:p w14:paraId="6427F46C" w14:textId="01728EAA"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66" w:history="1">
            <w:r w:rsidRPr="007F0004">
              <w:rPr>
                <w:rStyle w:val="Hyperlink"/>
                <w:noProof/>
              </w:rPr>
              <w:t>2.1.4</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Asynchronous Motors</w:t>
            </w:r>
            <w:r>
              <w:rPr>
                <w:noProof/>
                <w:webHidden/>
              </w:rPr>
              <w:tab/>
            </w:r>
            <w:r>
              <w:rPr>
                <w:noProof/>
                <w:webHidden/>
              </w:rPr>
              <w:fldChar w:fldCharType="begin"/>
            </w:r>
            <w:r>
              <w:rPr>
                <w:noProof/>
                <w:webHidden/>
              </w:rPr>
              <w:instrText xml:space="preserve"> PAGEREF _Toc206413866 \h </w:instrText>
            </w:r>
            <w:r>
              <w:rPr>
                <w:noProof/>
                <w:webHidden/>
              </w:rPr>
            </w:r>
            <w:r>
              <w:rPr>
                <w:noProof/>
                <w:webHidden/>
              </w:rPr>
              <w:fldChar w:fldCharType="separate"/>
            </w:r>
            <w:r>
              <w:rPr>
                <w:noProof/>
                <w:webHidden/>
              </w:rPr>
              <w:t>11</w:t>
            </w:r>
            <w:r>
              <w:rPr>
                <w:noProof/>
                <w:webHidden/>
              </w:rPr>
              <w:fldChar w:fldCharType="end"/>
            </w:r>
          </w:hyperlink>
        </w:p>
        <w:p w14:paraId="6BD8B730" w14:textId="4B35BD4A"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67" w:history="1">
            <w:r w:rsidRPr="007F0004">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Rotor Assembly</w:t>
            </w:r>
            <w:r>
              <w:rPr>
                <w:noProof/>
                <w:webHidden/>
              </w:rPr>
              <w:tab/>
            </w:r>
            <w:r>
              <w:rPr>
                <w:noProof/>
                <w:webHidden/>
              </w:rPr>
              <w:fldChar w:fldCharType="begin"/>
            </w:r>
            <w:r>
              <w:rPr>
                <w:noProof/>
                <w:webHidden/>
              </w:rPr>
              <w:instrText xml:space="preserve"> PAGEREF _Toc206413867 \h </w:instrText>
            </w:r>
            <w:r>
              <w:rPr>
                <w:noProof/>
                <w:webHidden/>
              </w:rPr>
            </w:r>
            <w:r>
              <w:rPr>
                <w:noProof/>
                <w:webHidden/>
              </w:rPr>
              <w:fldChar w:fldCharType="separate"/>
            </w:r>
            <w:r>
              <w:rPr>
                <w:noProof/>
                <w:webHidden/>
              </w:rPr>
              <w:t>12</w:t>
            </w:r>
            <w:r>
              <w:rPr>
                <w:noProof/>
                <w:webHidden/>
              </w:rPr>
              <w:fldChar w:fldCharType="end"/>
            </w:r>
          </w:hyperlink>
        </w:p>
        <w:p w14:paraId="73F8921D" w14:textId="3B426648"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68" w:history="1">
            <w:r w:rsidRPr="007F0004">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 xml:space="preserve"> Stator Assembly</w:t>
            </w:r>
            <w:r>
              <w:rPr>
                <w:noProof/>
                <w:webHidden/>
              </w:rPr>
              <w:tab/>
            </w:r>
            <w:r>
              <w:rPr>
                <w:noProof/>
                <w:webHidden/>
              </w:rPr>
              <w:fldChar w:fldCharType="begin"/>
            </w:r>
            <w:r>
              <w:rPr>
                <w:noProof/>
                <w:webHidden/>
              </w:rPr>
              <w:instrText xml:space="preserve"> PAGEREF _Toc206413868 \h </w:instrText>
            </w:r>
            <w:r>
              <w:rPr>
                <w:noProof/>
                <w:webHidden/>
              </w:rPr>
            </w:r>
            <w:r>
              <w:rPr>
                <w:noProof/>
                <w:webHidden/>
              </w:rPr>
              <w:fldChar w:fldCharType="separate"/>
            </w:r>
            <w:r>
              <w:rPr>
                <w:noProof/>
                <w:webHidden/>
              </w:rPr>
              <w:t>13</w:t>
            </w:r>
            <w:r>
              <w:rPr>
                <w:noProof/>
                <w:webHidden/>
              </w:rPr>
              <w:fldChar w:fldCharType="end"/>
            </w:r>
          </w:hyperlink>
        </w:p>
        <w:p w14:paraId="220A4F1C" w14:textId="18BF3417"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69" w:history="1">
            <w:r w:rsidRPr="007F0004">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Slot liner function and Importance</w:t>
            </w:r>
            <w:r>
              <w:rPr>
                <w:noProof/>
                <w:webHidden/>
              </w:rPr>
              <w:tab/>
            </w:r>
            <w:r>
              <w:rPr>
                <w:noProof/>
                <w:webHidden/>
              </w:rPr>
              <w:fldChar w:fldCharType="begin"/>
            </w:r>
            <w:r>
              <w:rPr>
                <w:noProof/>
                <w:webHidden/>
              </w:rPr>
              <w:instrText xml:space="preserve"> PAGEREF _Toc206413869 \h </w:instrText>
            </w:r>
            <w:r>
              <w:rPr>
                <w:noProof/>
                <w:webHidden/>
              </w:rPr>
            </w:r>
            <w:r>
              <w:rPr>
                <w:noProof/>
                <w:webHidden/>
              </w:rPr>
              <w:fldChar w:fldCharType="separate"/>
            </w:r>
            <w:r>
              <w:rPr>
                <w:noProof/>
                <w:webHidden/>
              </w:rPr>
              <w:t>15</w:t>
            </w:r>
            <w:r>
              <w:rPr>
                <w:noProof/>
                <w:webHidden/>
              </w:rPr>
              <w:fldChar w:fldCharType="end"/>
            </w:r>
          </w:hyperlink>
        </w:p>
        <w:p w14:paraId="0089A04B" w14:textId="3C3C5D53"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870" w:history="1">
            <w:r w:rsidRPr="007F0004">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rPr>
              <w:t>Robotic Systems for Insertion Tasks</w:t>
            </w:r>
            <w:r>
              <w:rPr>
                <w:noProof/>
                <w:webHidden/>
              </w:rPr>
              <w:tab/>
            </w:r>
            <w:r>
              <w:rPr>
                <w:noProof/>
                <w:webHidden/>
              </w:rPr>
              <w:fldChar w:fldCharType="begin"/>
            </w:r>
            <w:r>
              <w:rPr>
                <w:noProof/>
                <w:webHidden/>
              </w:rPr>
              <w:instrText xml:space="preserve"> PAGEREF _Toc206413870 \h </w:instrText>
            </w:r>
            <w:r>
              <w:rPr>
                <w:noProof/>
                <w:webHidden/>
              </w:rPr>
            </w:r>
            <w:r>
              <w:rPr>
                <w:noProof/>
                <w:webHidden/>
              </w:rPr>
              <w:fldChar w:fldCharType="separate"/>
            </w:r>
            <w:r>
              <w:rPr>
                <w:noProof/>
                <w:webHidden/>
              </w:rPr>
              <w:t>17</w:t>
            </w:r>
            <w:r>
              <w:rPr>
                <w:noProof/>
                <w:webHidden/>
              </w:rPr>
              <w:fldChar w:fldCharType="end"/>
            </w:r>
          </w:hyperlink>
        </w:p>
        <w:p w14:paraId="3AD71CC9" w14:textId="704F8E16"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71" w:history="1">
            <w:r w:rsidRPr="007F0004">
              <w:rPr>
                <w:rStyle w:val="Hyperlink"/>
                <w:noProof/>
                <w:lang w:val="en-IN"/>
              </w:rPr>
              <w:t>3.1.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Suitable Robot Types</w:t>
            </w:r>
            <w:r>
              <w:rPr>
                <w:noProof/>
                <w:webHidden/>
              </w:rPr>
              <w:tab/>
            </w:r>
            <w:r>
              <w:rPr>
                <w:noProof/>
                <w:webHidden/>
              </w:rPr>
              <w:fldChar w:fldCharType="begin"/>
            </w:r>
            <w:r>
              <w:rPr>
                <w:noProof/>
                <w:webHidden/>
              </w:rPr>
              <w:instrText xml:space="preserve"> PAGEREF _Toc206413871 \h </w:instrText>
            </w:r>
            <w:r>
              <w:rPr>
                <w:noProof/>
                <w:webHidden/>
              </w:rPr>
            </w:r>
            <w:r>
              <w:rPr>
                <w:noProof/>
                <w:webHidden/>
              </w:rPr>
              <w:fldChar w:fldCharType="separate"/>
            </w:r>
            <w:r>
              <w:rPr>
                <w:noProof/>
                <w:webHidden/>
              </w:rPr>
              <w:t>17</w:t>
            </w:r>
            <w:r>
              <w:rPr>
                <w:noProof/>
                <w:webHidden/>
              </w:rPr>
              <w:fldChar w:fldCharType="end"/>
            </w:r>
          </w:hyperlink>
        </w:p>
        <w:p w14:paraId="6978260E" w14:textId="33DA14D9"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72" w:history="1">
            <w:r w:rsidRPr="007F0004">
              <w:rPr>
                <w:rStyle w:val="Hyperlink"/>
                <w:noProof/>
                <w:lang w:val="en-IN"/>
              </w:rPr>
              <w:t>3.1.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6413872 \h </w:instrText>
            </w:r>
            <w:r>
              <w:rPr>
                <w:noProof/>
                <w:webHidden/>
              </w:rPr>
            </w:r>
            <w:r>
              <w:rPr>
                <w:noProof/>
                <w:webHidden/>
              </w:rPr>
              <w:fldChar w:fldCharType="separate"/>
            </w:r>
            <w:r>
              <w:rPr>
                <w:noProof/>
                <w:webHidden/>
              </w:rPr>
              <w:t>18</w:t>
            </w:r>
            <w:r>
              <w:rPr>
                <w:noProof/>
                <w:webHidden/>
              </w:rPr>
              <w:fldChar w:fldCharType="end"/>
            </w:r>
          </w:hyperlink>
        </w:p>
        <w:p w14:paraId="4158E6FD" w14:textId="589F1D26"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73" w:history="1">
            <w:r w:rsidRPr="007F0004">
              <w:rPr>
                <w:rStyle w:val="Hyperlink"/>
                <w:noProof/>
                <w:lang w:val="en-IN"/>
              </w:rPr>
              <w:t>3.1.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End Effector Requirements</w:t>
            </w:r>
            <w:r>
              <w:rPr>
                <w:noProof/>
                <w:webHidden/>
              </w:rPr>
              <w:tab/>
            </w:r>
            <w:r>
              <w:rPr>
                <w:noProof/>
                <w:webHidden/>
              </w:rPr>
              <w:fldChar w:fldCharType="begin"/>
            </w:r>
            <w:r>
              <w:rPr>
                <w:noProof/>
                <w:webHidden/>
              </w:rPr>
              <w:instrText xml:space="preserve"> PAGEREF _Toc206413873 \h </w:instrText>
            </w:r>
            <w:r>
              <w:rPr>
                <w:noProof/>
                <w:webHidden/>
              </w:rPr>
            </w:r>
            <w:r>
              <w:rPr>
                <w:noProof/>
                <w:webHidden/>
              </w:rPr>
              <w:fldChar w:fldCharType="separate"/>
            </w:r>
            <w:r>
              <w:rPr>
                <w:noProof/>
                <w:webHidden/>
              </w:rPr>
              <w:t>20</w:t>
            </w:r>
            <w:r>
              <w:rPr>
                <w:noProof/>
                <w:webHidden/>
              </w:rPr>
              <w:fldChar w:fldCharType="end"/>
            </w:r>
          </w:hyperlink>
        </w:p>
        <w:p w14:paraId="0AA25413" w14:textId="628A27B9"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74" w:history="1">
            <w:r w:rsidRPr="007F0004">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6413874 \h </w:instrText>
            </w:r>
            <w:r>
              <w:rPr>
                <w:noProof/>
                <w:webHidden/>
              </w:rPr>
            </w:r>
            <w:r>
              <w:rPr>
                <w:noProof/>
                <w:webHidden/>
              </w:rPr>
              <w:fldChar w:fldCharType="separate"/>
            </w:r>
            <w:r>
              <w:rPr>
                <w:noProof/>
                <w:webHidden/>
              </w:rPr>
              <w:t>20</w:t>
            </w:r>
            <w:r>
              <w:rPr>
                <w:noProof/>
                <w:webHidden/>
              </w:rPr>
              <w:fldChar w:fldCharType="end"/>
            </w:r>
          </w:hyperlink>
        </w:p>
        <w:p w14:paraId="1080206A" w14:textId="7765870F"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75" w:history="1">
            <w:r w:rsidRPr="007F0004">
              <w:rPr>
                <w:rStyle w:val="Hyperlink"/>
                <w:noProof/>
                <w:lang w:val="en-IN"/>
              </w:rPr>
              <w:t>3.2.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6413875 \h </w:instrText>
            </w:r>
            <w:r>
              <w:rPr>
                <w:noProof/>
                <w:webHidden/>
              </w:rPr>
            </w:r>
            <w:r>
              <w:rPr>
                <w:noProof/>
                <w:webHidden/>
              </w:rPr>
              <w:fldChar w:fldCharType="separate"/>
            </w:r>
            <w:r>
              <w:rPr>
                <w:noProof/>
                <w:webHidden/>
              </w:rPr>
              <w:t>20</w:t>
            </w:r>
            <w:r>
              <w:rPr>
                <w:noProof/>
                <w:webHidden/>
              </w:rPr>
              <w:fldChar w:fldCharType="end"/>
            </w:r>
          </w:hyperlink>
        </w:p>
        <w:p w14:paraId="1E684F3D" w14:textId="1EFE7F55"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76" w:history="1">
            <w:r w:rsidRPr="007F0004">
              <w:rPr>
                <w:rStyle w:val="Hyperlink"/>
                <w:noProof/>
                <w:lang w:val="en-IN"/>
              </w:rPr>
              <w:t>3.2.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Role of actuators in Slot Liner Insertion</w:t>
            </w:r>
            <w:r>
              <w:rPr>
                <w:noProof/>
                <w:webHidden/>
              </w:rPr>
              <w:tab/>
            </w:r>
            <w:r>
              <w:rPr>
                <w:noProof/>
                <w:webHidden/>
              </w:rPr>
              <w:fldChar w:fldCharType="begin"/>
            </w:r>
            <w:r>
              <w:rPr>
                <w:noProof/>
                <w:webHidden/>
              </w:rPr>
              <w:instrText xml:space="preserve"> PAGEREF _Toc206413876 \h </w:instrText>
            </w:r>
            <w:r>
              <w:rPr>
                <w:noProof/>
                <w:webHidden/>
              </w:rPr>
            </w:r>
            <w:r>
              <w:rPr>
                <w:noProof/>
                <w:webHidden/>
              </w:rPr>
              <w:fldChar w:fldCharType="separate"/>
            </w:r>
            <w:r>
              <w:rPr>
                <w:noProof/>
                <w:webHidden/>
              </w:rPr>
              <w:t>22</w:t>
            </w:r>
            <w:r>
              <w:rPr>
                <w:noProof/>
                <w:webHidden/>
              </w:rPr>
              <w:fldChar w:fldCharType="end"/>
            </w:r>
          </w:hyperlink>
        </w:p>
        <w:p w14:paraId="22B48AA3" w14:textId="35FFAB0C"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77" w:history="1">
            <w:r w:rsidRPr="007F0004">
              <w:rPr>
                <w:rStyle w:val="Hyperlink"/>
                <w:noProof/>
                <w:lang w:val="en-IN"/>
              </w:rPr>
              <w:t>3.2.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Overview of Sensors in Automation</w:t>
            </w:r>
            <w:r>
              <w:rPr>
                <w:noProof/>
                <w:webHidden/>
              </w:rPr>
              <w:tab/>
            </w:r>
            <w:r>
              <w:rPr>
                <w:noProof/>
                <w:webHidden/>
              </w:rPr>
              <w:fldChar w:fldCharType="begin"/>
            </w:r>
            <w:r>
              <w:rPr>
                <w:noProof/>
                <w:webHidden/>
              </w:rPr>
              <w:instrText xml:space="preserve"> PAGEREF _Toc206413877 \h </w:instrText>
            </w:r>
            <w:r>
              <w:rPr>
                <w:noProof/>
                <w:webHidden/>
              </w:rPr>
            </w:r>
            <w:r>
              <w:rPr>
                <w:noProof/>
                <w:webHidden/>
              </w:rPr>
              <w:fldChar w:fldCharType="separate"/>
            </w:r>
            <w:r>
              <w:rPr>
                <w:noProof/>
                <w:webHidden/>
              </w:rPr>
              <w:t>22</w:t>
            </w:r>
            <w:r>
              <w:rPr>
                <w:noProof/>
                <w:webHidden/>
              </w:rPr>
              <w:fldChar w:fldCharType="end"/>
            </w:r>
          </w:hyperlink>
        </w:p>
        <w:p w14:paraId="033760E4" w14:textId="58C79E88"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78" w:history="1">
            <w:r w:rsidRPr="007F0004">
              <w:rPr>
                <w:rStyle w:val="Hyperlink"/>
                <w:noProof/>
                <w:lang w:val="en-IN"/>
              </w:rPr>
              <w:t>3.2.4</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6413878 \h </w:instrText>
            </w:r>
            <w:r>
              <w:rPr>
                <w:noProof/>
                <w:webHidden/>
              </w:rPr>
            </w:r>
            <w:r>
              <w:rPr>
                <w:noProof/>
                <w:webHidden/>
              </w:rPr>
              <w:fldChar w:fldCharType="separate"/>
            </w:r>
            <w:r>
              <w:rPr>
                <w:noProof/>
                <w:webHidden/>
              </w:rPr>
              <w:t>24</w:t>
            </w:r>
            <w:r>
              <w:rPr>
                <w:noProof/>
                <w:webHidden/>
              </w:rPr>
              <w:fldChar w:fldCharType="end"/>
            </w:r>
          </w:hyperlink>
        </w:p>
        <w:p w14:paraId="7E8CBDDA" w14:textId="5FD7EB2E"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79" w:history="1">
            <w:r w:rsidRPr="007F0004">
              <w:rPr>
                <w:rStyle w:val="Hyperlink"/>
                <w:noProof/>
                <w:lang w:val="en-IN"/>
              </w:rPr>
              <w:t>3.2.5</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Safety and Human Robot Interaction</w:t>
            </w:r>
            <w:r>
              <w:rPr>
                <w:noProof/>
                <w:webHidden/>
              </w:rPr>
              <w:tab/>
            </w:r>
            <w:r>
              <w:rPr>
                <w:noProof/>
                <w:webHidden/>
              </w:rPr>
              <w:fldChar w:fldCharType="begin"/>
            </w:r>
            <w:r>
              <w:rPr>
                <w:noProof/>
                <w:webHidden/>
              </w:rPr>
              <w:instrText xml:space="preserve"> PAGEREF _Toc206413879 \h </w:instrText>
            </w:r>
            <w:r>
              <w:rPr>
                <w:noProof/>
                <w:webHidden/>
              </w:rPr>
            </w:r>
            <w:r>
              <w:rPr>
                <w:noProof/>
                <w:webHidden/>
              </w:rPr>
              <w:fldChar w:fldCharType="separate"/>
            </w:r>
            <w:r>
              <w:rPr>
                <w:noProof/>
                <w:webHidden/>
              </w:rPr>
              <w:t>25</w:t>
            </w:r>
            <w:r>
              <w:rPr>
                <w:noProof/>
                <w:webHidden/>
              </w:rPr>
              <w:fldChar w:fldCharType="end"/>
            </w:r>
          </w:hyperlink>
        </w:p>
        <w:p w14:paraId="785C48C8" w14:textId="60515BD2"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80" w:history="1">
            <w:r w:rsidRPr="007F0004">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6413880 \h </w:instrText>
            </w:r>
            <w:r>
              <w:rPr>
                <w:noProof/>
                <w:webHidden/>
              </w:rPr>
            </w:r>
            <w:r>
              <w:rPr>
                <w:noProof/>
                <w:webHidden/>
              </w:rPr>
              <w:fldChar w:fldCharType="separate"/>
            </w:r>
            <w:r>
              <w:rPr>
                <w:noProof/>
                <w:webHidden/>
              </w:rPr>
              <w:t>26</w:t>
            </w:r>
            <w:r>
              <w:rPr>
                <w:noProof/>
                <w:webHidden/>
              </w:rPr>
              <w:fldChar w:fldCharType="end"/>
            </w:r>
          </w:hyperlink>
        </w:p>
        <w:p w14:paraId="076129DB" w14:textId="256C6962"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81" w:history="1">
            <w:r w:rsidRPr="007F0004">
              <w:rPr>
                <w:rStyle w:val="Hyperlink"/>
                <w:noProof/>
                <w:lang w:val="en-IN"/>
              </w:rPr>
              <w:t>3.3.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6413881 \h </w:instrText>
            </w:r>
            <w:r>
              <w:rPr>
                <w:noProof/>
                <w:webHidden/>
              </w:rPr>
            </w:r>
            <w:r>
              <w:rPr>
                <w:noProof/>
                <w:webHidden/>
              </w:rPr>
              <w:fldChar w:fldCharType="separate"/>
            </w:r>
            <w:r>
              <w:rPr>
                <w:noProof/>
                <w:webHidden/>
              </w:rPr>
              <w:t>26</w:t>
            </w:r>
            <w:r>
              <w:rPr>
                <w:noProof/>
                <w:webHidden/>
              </w:rPr>
              <w:fldChar w:fldCharType="end"/>
            </w:r>
          </w:hyperlink>
        </w:p>
        <w:p w14:paraId="358F5A27" w14:textId="4B184DBE"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82" w:history="1">
            <w:r w:rsidRPr="007F0004">
              <w:rPr>
                <w:rStyle w:val="Hyperlink"/>
                <w:noProof/>
                <w:lang w:val="en-IN"/>
              </w:rPr>
              <w:t>3.3.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Implementation of UR Script</w:t>
            </w:r>
            <w:r>
              <w:rPr>
                <w:noProof/>
                <w:webHidden/>
              </w:rPr>
              <w:tab/>
            </w:r>
            <w:r>
              <w:rPr>
                <w:noProof/>
                <w:webHidden/>
              </w:rPr>
              <w:fldChar w:fldCharType="begin"/>
            </w:r>
            <w:r>
              <w:rPr>
                <w:noProof/>
                <w:webHidden/>
              </w:rPr>
              <w:instrText xml:space="preserve"> PAGEREF _Toc206413882 \h </w:instrText>
            </w:r>
            <w:r>
              <w:rPr>
                <w:noProof/>
                <w:webHidden/>
              </w:rPr>
            </w:r>
            <w:r>
              <w:rPr>
                <w:noProof/>
                <w:webHidden/>
              </w:rPr>
              <w:fldChar w:fldCharType="separate"/>
            </w:r>
            <w:r>
              <w:rPr>
                <w:noProof/>
                <w:webHidden/>
              </w:rPr>
              <w:t>27</w:t>
            </w:r>
            <w:r>
              <w:rPr>
                <w:noProof/>
                <w:webHidden/>
              </w:rPr>
              <w:fldChar w:fldCharType="end"/>
            </w:r>
          </w:hyperlink>
        </w:p>
        <w:p w14:paraId="5782485B" w14:textId="75EB27B6"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83" w:history="1">
            <w:r w:rsidRPr="007F0004">
              <w:rPr>
                <w:rStyle w:val="Hyperlink"/>
                <w:noProof/>
                <w:lang w:val="en-IN"/>
              </w:rPr>
              <w:t>3.3.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Programming using ROS</w:t>
            </w:r>
            <w:r>
              <w:rPr>
                <w:noProof/>
                <w:webHidden/>
              </w:rPr>
              <w:tab/>
            </w:r>
            <w:r>
              <w:rPr>
                <w:noProof/>
                <w:webHidden/>
              </w:rPr>
              <w:fldChar w:fldCharType="begin"/>
            </w:r>
            <w:r>
              <w:rPr>
                <w:noProof/>
                <w:webHidden/>
              </w:rPr>
              <w:instrText xml:space="preserve"> PAGEREF _Toc206413883 \h </w:instrText>
            </w:r>
            <w:r>
              <w:rPr>
                <w:noProof/>
                <w:webHidden/>
              </w:rPr>
            </w:r>
            <w:r>
              <w:rPr>
                <w:noProof/>
                <w:webHidden/>
              </w:rPr>
              <w:fldChar w:fldCharType="separate"/>
            </w:r>
            <w:r>
              <w:rPr>
                <w:noProof/>
                <w:webHidden/>
              </w:rPr>
              <w:t>29</w:t>
            </w:r>
            <w:r>
              <w:rPr>
                <w:noProof/>
                <w:webHidden/>
              </w:rPr>
              <w:fldChar w:fldCharType="end"/>
            </w:r>
          </w:hyperlink>
        </w:p>
        <w:p w14:paraId="3C1EC21F" w14:textId="3D68AA17"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84" w:history="1">
            <w:r w:rsidRPr="007F0004">
              <w:rPr>
                <w:rStyle w:val="Hyperlink"/>
                <w:noProof/>
                <w:lang w:val="en-IN"/>
              </w:rPr>
              <w:t>3.3.4</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Integration of Sensor Feedback</w:t>
            </w:r>
            <w:r>
              <w:rPr>
                <w:noProof/>
                <w:webHidden/>
              </w:rPr>
              <w:tab/>
            </w:r>
            <w:r>
              <w:rPr>
                <w:noProof/>
                <w:webHidden/>
              </w:rPr>
              <w:fldChar w:fldCharType="begin"/>
            </w:r>
            <w:r>
              <w:rPr>
                <w:noProof/>
                <w:webHidden/>
              </w:rPr>
              <w:instrText xml:space="preserve"> PAGEREF _Toc206413884 \h </w:instrText>
            </w:r>
            <w:r>
              <w:rPr>
                <w:noProof/>
                <w:webHidden/>
              </w:rPr>
            </w:r>
            <w:r>
              <w:rPr>
                <w:noProof/>
                <w:webHidden/>
              </w:rPr>
              <w:fldChar w:fldCharType="separate"/>
            </w:r>
            <w:r>
              <w:rPr>
                <w:noProof/>
                <w:webHidden/>
              </w:rPr>
              <w:t>30</w:t>
            </w:r>
            <w:r>
              <w:rPr>
                <w:noProof/>
                <w:webHidden/>
              </w:rPr>
              <w:fldChar w:fldCharType="end"/>
            </w:r>
          </w:hyperlink>
        </w:p>
        <w:p w14:paraId="0309EACB" w14:textId="2ADB29A9"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885" w:history="1">
            <w:r w:rsidRPr="007F0004">
              <w:rPr>
                <w:rStyle w:val="Hyperlink"/>
                <w:noProof/>
                <w:lang w:val="en-IN"/>
              </w:rPr>
              <w:t>4</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6413885 \h </w:instrText>
            </w:r>
            <w:r>
              <w:rPr>
                <w:noProof/>
                <w:webHidden/>
              </w:rPr>
            </w:r>
            <w:r>
              <w:rPr>
                <w:noProof/>
                <w:webHidden/>
              </w:rPr>
              <w:fldChar w:fldCharType="separate"/>
            </w:r>
            <w:r>
              <w:rPr>
                <w:noProof/>
                <w:webHidden/>
              </w:rPr>
              <w:t>31</w:t>
            </w:r>
            <w:r>
              <w:rPr>
                <w:noProof/>
                <w:webHidden/>
              </w:rPr>
              <w:fldChar w:fldCharType="end"/>
            </w:r>
          </w:hyperlink>
        </w:p>
        <w:p w14:paraId="2E8124D2" w14:textId="2B84AA48"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86" w:history="1">
            <w:r w:rsidRPr="007F0004">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Common Challenges in the Insertion Process</w:t>
            </w:r>
            <w:r>
              <w:rPr>
                <w:noProof/>
                <w:webHidden/>
              </w:rPr>
              <w:tab/>
            </w:r>
            <w:r>
              <w:rPr>
                <w:noProof/>
                <w:webHidden/>
              </w:rPr>
              <w:fldChar w:fldCharType="begin"/>
            </w:r>
            <w:r>
              <w:rPr>
                <w:noProof/>
                <w:webHidden/>
              </w:rPr>
              <w:instrText xml:space="preserve"> PAGEREF _Toc206413886 \h </w:instrText>
            </w:r>
            <w:r>
              <w:rPr>
                <w:noProof/>
                <w:webHidden/>
              </w:rPr>
            </w:r>
            <w:r>
              <w:rPr>
                <w:noProof/>
                <w:webHidden/>
              </w:rPr>
              <w:fldChar w:fldCharType="separate"/>
            </w:r>
            <w:r>
              <w:rPr>
                <w:noProof/>
                <w:webHidden/>
              </w:rPr>
              <w:t>31</w:t>
            </w:r>
            <w:r>
              <w:rPr>
                <w:noProof/>
                <w:webHidden/>
              </w:rPr>
              <w:fldChar w:fldCharType="end"/>
            </w:r>
          </w:hyperlink>
        </w:p>
        <w:p w14:paraId="2B6E532D" w14:textId="6761BC69"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87" w:history="1">
            <w:r w:rsidRPr="007F0004">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Large Scale vs Small Scale Production Strategies</w:t>
            </w:r>
            <w:r>
              <w:rPr>
                <w:noProof/>
                <w:webHidden/>
              </w:rPr>
              <w:tab/>
            </w:r>
            <w:r>
              <w:rPr>
                <w:noProof/>
                <w:webHidden/>
              </w:rPr>
              <w:fldChar w:fldCharType="begin"/>
            </w:r>
            <w:r>
              <w:rPr>
                <w:noProof/>
                <w:webHidden/>
              </w:rPr>
              <w:instrText xml:space="preserve"> PAGEREF _Toc206413887 \h </w:instrText>
            </w:r>
            <w:r>
              <w:rPr>
                <w:noProof/>
                <w:webHidden/>
              </w:rPr>
            </w:r>
            <w:r>
              <w:rPr>
                <w:noProof/>
                <w:webHidden/>
              </w:rPr>
              <w:fldChar w:fldCharType="separate"/>
            </w:r>
            <w:r>
              <w:rPr>
                <w:noProof/>
                <w:webHidden/>
              </w:rPr>
              <w:t>31</w:t>
            </w:r>
            <w:r>
              <w:rPr>
                <w:noProof/>
                <w:webHidden/>
              </w:rPr>
              <w:fldChar w:fldCharType="end"/>
            </w:r>
          </w:hyperlink>
        </w:p>
        <w:p w14:paraId="4279A962" w14:textId="4D7CECB7"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88" w:history="1">
            <w:r w:rsidRPr="007F0004">
              <w:rPr>
                <w:rStyle w:val="Hyperlink"/>
                <w:noProof/>
                <w:lang w:val="en-IN"/>
              </w:rPr>
              <w:t>4.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Automation Principles</w:t>
            </w:r>
            <w:r>
              <w:rPr>
                <w:noProof/>
                <w:webHidden/>
              </w:rPr>
              <w:tab/>
            </w:r>
            <w:r>
              <w:rPr>
                <w:noProof/>
                <w:webHidden/>
              </w:rPr>
              <w:fldChar w:fldCharType="begin"/>
            </w:r>
            <w:r>
              <w:rPr>
                <w:noProof/>
                <w:webHidden/>
              </w:rPr>
              <w:instrText xml:space="preserve"> PAGEREF _Toc206413888 \h </w:instrText>
            </w:r>
            <w:r>
              <w:rPr>
                <w:noProof/>
                <w:webHidden/>
              </w:rPr>
            </w:r>
            <w:r>
              <w:rPr>
                <w:noProof/>
                <w:webHidden/>
              </w:rPr>
              <w:fldChar w:fldCharType="separate"/>
            </w:r>
            <w:r>
              <w:rPr>
                <w:noProof/>
                <w:webHidden/>
              </w:rPr>
              <w:t>33</w:t>
            </w:r>
            <w:r>
              <w:rPr>
                <w:noProof/>
                <w:webHidden/>
              </w:rPr>
              <w:fldChar w:fldCharType="end"/>
            </w:r>
          </w:hyperlink>
        </w:p>
        <w:p w14:paraId="5063EBBE" w14:textId="177E6054"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89" w:history="1">
            <w:r w:rsidRPr="007F0004">
              <w:rPr>
                <w:rStyle w:val="Hyperlink"/>
                <w:noProof/>
                <w:lang w:val="en-IN"/>
              </w:rPr>
              <w:t>4.3.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Design for flexible automation</w:t>
            </w:r>
            <w:r>
              <w:rPr>
                <w:noProof/>
                <w:webHidden/>
              </w:rPr>
              <w:tab/>
            </w:r>
            <w:r>
              <w:rPr>
                <w:noProof/>
                <w:webHidden/>
              </w:rPr>
              <w:fldChar w:fldCharType="begin"/>
            </w:r>
            <w:r>
              <w:rPr>
                <w:noProof/>
                <w:webHidden/>
              </w:rPr>
              <w:instrText xml:space="preserve"> PAGEREF _Toc206413889 \h </w:instrText>
            </w:r>
            <w:r>
              <w:rPr>
                <w:noProof/>
                <w:webHidden/>
              </w:rPr>
            </w:r>
            <w:r>
              <w:rPr>
                <w:noProof/>
                <w:webHidden/>
              </w:rPr>
              <w:fldChar w:fldCharType="separate"/>
            </w:r>
            <w:r>
              <w:rPr>
                <w:noProof/>
                <w:webHidden/>
              </w:rPr>
              <w:t>33</w:t>
            </w:r>
            <w:r>
              <w:rPr>
                <w:noProof/>
                <w:webHidden/>
              </w:rPr>
              <w:fldChar w:fldCharType="end"/>
            </w:r>
          </w:hyperlink>
        </w:p>
        <w:p w14:paraId="2457BB61" w14:textId="1363062C"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90" w:history="1">
            <w:r w:rsidRPr="007F0004">
              <w:rPr>
                <w:rStyle w:val="Hyperlink"/>
                <w:noProof/>
              </w:rPr>
              <w:t>4.3.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Variety in Stator Design for Slot Liner insertion</w:t>
            </w:r>
            <w:r>
              <w:rPr>
                <w:noProof/>
                <w:webHidden/>
              </w:rPr>
              <w:tab/>
            </w:r>
            <w:r>
              <w:rPr>
                <w:noProof/>
                <w:webHidden/>
              </w:rPr>
              <w:fldChar w:fldCharType="begin"/>
            </w:r>
            <w:r>
              <w:rPr>
                <w:noProof/>
                <w:webHidden/>
              </w:rPr>
              <w:instrText xml:space="preserve"> PAGEREF _Toc206413890 \h </w:instrText>
            </w:r>
            <w:r>
              <w:rPr>
                <w:noProof/>
                <w:webHidden/>
              </w:rPr>
            </w:r>
            <w:r>
              <w:rPr>
                <w:noProof/>
                <w:webHidden/>
              </w:rPr>
              <w:fldChar w:fldCharType="separate"/>
            </w:r>
            <w:r>
              <w:rPr>
                <w:noProof/>
                <w:webHidden/>
              </w:rPr>
              <w:t>34</w:t>
            </w:r>
            <w:r>
              <w:rPr>
                <w:noProof/>
                <w:webHidden/>
              </w:rPr>
              <w:fldChar w:fldCharType="end"/>
            </w:r>
          </w:hyperlink>
        </w:p>
        <w:p w14:paraId="54BC4C88" w14:textId="1E6A5EC8"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91" w:history="1">
            <w:r w:rsidRPr="007F0004">
              <w:rPr>
                <w:rStyle w:val="Hyperlink"/>
                <w:noProof/>
              </w:rPr>
              <w:t>4.3.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Influence on Insertion tooling and strategies</w:t>
            </w:r>
            <w:r>
              <w:rPr>
                <w:noProof/>
                <w:webHidden/>
              </w:rPr>
              <w:tab/>
            </w:r>
            <w:r>
              <w:rPr>
                <w:noProof/>
                <w:webHidden/>
              </w:rPr>
              <w:fldChar w:fldCharType="begin"/>
            </w:r>
            <w:r>
              <w:rPr>
                <w:noProof/>
                <w:webHidden/>
              </w:rPr>
              <w:instrText xml:space="preserve"> PAGEREF _Toc206413891 \h </w:instrText>
            </w:r>
            <w:r>
              <w:rPr>
                <w:noProof/>
                <w:webHidden/>
              </w:rPr>
            </w:r>
            <w:r>
              <w:rPr>
                <w:noProof/>
                <w:webHidden/>
              </w:rPr>
              <w:fldChar w:fldCharType="separate"/>
            </w:r>
            <w:r>
              <w:rPr>
                <w:noProof/>
                <w:webHidden/>
              </w:rPr>
              <w:t>35</w:t>
            </w:r>
            <w:r>
              <w:rPr>
                <w:noProof/>
                <w:webHidden/>
              </w:rPr>
              <w:fldChar w:fldCharType="end"/>
            </w:r>
          </w:hyperlink>
        </w:p>
        <w:p w14:paraId="56D0E482" w14:textId="5A7CEE97"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892" w:history="1">
            <w:r w:rsidRPr="007F0004">
              <w:rPr>
                <w:rStyle w:val="Hyperlink"/>
                <w:noProof/>
              </w:rPr>
              <w:t>5</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rPr>
              <w:t>Hardware setup for flexible slot liner insertion</w:t>
            </w:r>
            <w:r>
              <w:rPr>
                <w:noProof/>
                <w:webHidden/>
              </w:rPr>
              <w:tab/>
            </w:r>
            <w:r>
              <w:rPr>
                <w:noProof/>
                <w:webHidden/>
              </w:rPr>
              <w:fldChar w:fldCharType="begin"/>
            </w:r>
            <w:r>
              <w:rPr>
                <w:noProof/>
                <w:webHidden/>
              </w:rPr>
              <w:instrText xml:space="preserve"> PAGEREF _Toc206413892 \h </w:instrText>
            </w:r>
            <w:r>
              <w:rPr>
                <w:noProof/>
                <w:webHidden/>
              </w:rPr>
            </w:r>
            <w:r>
              <w:rPr>
                <w:noProof/>
                <w:webHidden/>
              </w:rPr>
              <w:fldChar w:fldCharType="separate"/>
            </w:r>
            <w:r>
              <w:rPr>
                <w:noProof/>
                <w:webHidden/>
              </w:rPr>
              <w:t>37</w:t>
            </w:r>
            <w:r>
              <w:rPr>
                <w:noProof/>
                <w:webHidden/>
              </w:rPr>
              <w:fldChar w:fldCharType="end"/>
            </w:r>
          </w:hyperlink>
        </w:p>
        <w:p w14:paraId="26DB26AB" w14:textId="17B10EC8"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93" w:history="1">
            <w:r w:rsidRPr="007F0004">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Robotic Module</w:t>
            </w:r>
            <w:r>
              <w:rPr>
                <w:noProof/>
                <w:webHidden/>
              </w:rPr>
              <w:tab/>
            </w:r>
            <w:r>
              <w:rPr>
                <w:noProof/>
                <w:webHidden/>
              </w:rPr>
              <w:fldChar w:fldCharType="begin"/>
            </w:r>
            <w:r>
              <w:rPr>
                <w:noProof/>
                <w:webHidden/>
              </w:rPr>
              <w:instrText xml:space="preserve"> PAGEREF _Toc206413893 \h </w:instrText>
            </w:r>
            <w:r>
              <w:rPr>
                <w:noProof/>
                <w:webHidden/>
              </w:rPr>
            </w:r>
            <w:r>
              <w:rPr>
                <w:noProof/>
                <w:webHidden/>
              </w:rPr>
              <w:fldChar w:fldCharType="separate"/>
            </w:r>
            <w:r>
              <w:rPr>
                <w:noProof/>
                <w:webHidden/>
              </w:rPr>
              <w:t>37</w:t>
            </w:r>
            <w:r>
              <w:rPr>
                <w:noProof/>
                <w:webHidden/>
              </w:rPr>
              <w:fldChar w:fldCharType="end"/>
            </w:r>
          </w:hyperlink>
        </w:p>
        <w:p w14:paraId="406746FD" w14:textId="16EC708E"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94" w:history="1">
            <w:r w:rsidRPr="007F0004">
              <w:rPr>
                <w:rStyle w:val="Hyperlink"/>
                <w:noProof/>
                <w:lang w:val="en-IN"/>
              </w:rPr>
              <w:t>5.1.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UR10e Co-bot</w:t>
            </w:r>
            <w:r>
              <w:rPr>
                <w:noProof/>
                <w:webHidden/>
              </w:rPr>
              <w:tab/>
            </w:r>
            <w:r>
              <w:rPr>
                <w:noProof/>
                <w:webHidden/>
              </w:rPr>
              <w:fldChar w:fldCharType="begin"/>
            </w:r>
            <w:r>
              <w:rPr>
                <w:noProof/>
                <w:webHidden/>
              </w:rPr>
              <w:instrText xml:space="preserve"> PAGEREF _Toc206413894 \h </w:instrText>
            </w:r>
            <w:r>
              <w:rPr>
                <w:noProof/>
                <w:webHidden/>
              </w:rPr>
            </w:r>
            <w:r>
              <w:rPr>
                <w:noProof/>
                <w:webHidden/>
              </w:rPr>
              <w:fldChar w:fldCharType="separate"/>
            </w:r>
            <w:r>
              <w:rPr>
                <w:noProof/>
                <w:webHidden/>
              </w:rPr>
              <w:t>37</w:t>
            </w:r>
            <w:r>
              <w:rPr>
                <w:noProof/>
                <w:webHidden/>
              </w:rPr>
              <w:fldChar w:fldCharType="end"/>
            </w:r>
          </w:hyperlink>
        </w:p>
        <w:p w14:paraId="551B1BB8" w14:textId="215646F8"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95" w:history="1">
            <w:r w:rsidRPr="007F0004">
              <w:rPr>
                <w:rStyle w:val="Hyperlink"/>
                <w:noProof/>
                <w:lang w:val="en-IN"/>
              </w:rPr>
              <w:t>5.1.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RG2 Gripper</w:t>
            </w:r>
            <w:r>
              <w:rPr>
                <w:noProof/>
                <w:webHidden/>
              </w:rPr>
              <w:tab/>
            </w:r>
            <w:r>
              <w:rPr>
                <w:noProof/>
                <w:webHidden/>
              </w:rPr>
              <w:fldChar w:fldCharType="begin"/>
            </w:r>
            <w:r>
              <w:rPr>
                <w:noProof/>
                <w:webHidden/>
              </w:rPr>
              <w:instrText xml:space="preserve"> PAGEREF _Toc206413895 \h </w:instrText>
            </w:r>
            <w:r>
              <w:rPr>
                <w:noProof/>
                <w:webHidden/>
              </w:rPr>
            </w:r>
            <w:r>
              <w:rPr>
                <w:noProof/>
                <w:webHidden/>
              </w:rPr>
              <w:fldChar w:fldCharType="separate"/>
            </w:r>
            <w:r>
              <w:rPr>
                <w:noProof/>
                <w:webHidden/>
              </w:rPr>
              <w:t>37</w:t>
            </w:r>
            <w:r>
              <w:rPr>
                <w:noProof/>
                <w:webHidden/>
              </w:rPr>
              <w:fldChar w:fldCharType="end"/>
            </w:r>
          </w:hyperlink>
        </w:p>
        <w:p w14:paraId="0C034A72" w14:textId="7C08AB3E"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96" w:history="1">
            <w:r w:rsidRPr="007F0004">
              <w:rPr>
                <w:rStyle w:val="Hyperlink"/>
                <w:noProof/>
                <w:lang w:val="en-IN"/>
              </w:rPr>
              <w:t>5.1.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HEX Force-Torque Sensor</w:t>
            </w:r>
            <w:r>
              <w:rPr>
                <w:noProof/>
                <w:webHidden/>
              </w:rPr>
              <w:tab/>
            </w:r>
            <w:r>
              <w:rPr>
                <w:noProof/>
                <w:webHidden/>
              </w:rPr>
              <w:fldChar w:fldCharType="begin"/>
            </w:r>
            <w:r>
              <w:rPr>
                <w:noProof/>
                <w:webHidden/>
              </w:rPr>
              <w:instrText xml:space="preserve"> PAGEREF _Toc206413896 \h </w:instrText>
            </w:r>
            <w:r>
              <w:rPr>
                <w:noProof/>
                <w:webHidden/>
              </w:rPr>
            </w:r>
            <w:r>
              <w:rPr>
                <w:noProof/>
                <w:webHidden/>
              </w:rPr>
              <w:fldChar w:fldCharType="separate"/>
            </w:r>
            <w:r>
              <w:rPr>
                <w:noProof/>
                <w:webHidden/>
              </w:rPr>
              <w:t>37</w:t>
            </w:r>
            <w:r>
              <w:rPr>
                <w:noProof/>
                <w:webHidden/>
              </w:rPr>
              <w:fldChar w:fldCharType="end"/>
            </w:r>
          </w:hyperlink>
        </w:p>
        <w:p w14:paraId="754BC0C4" w14:textId="1D176FAB"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97" w:history="1">
            <w:r w:rsidRPr="007F0004">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Rotating Clamp for Stator Alignment</w:t>
            </w:r>
            <w:r>
              <w:rPr>
                <w:noProof/>
                <w:webHidden/>
              </w:rPr>
              <w:tab/>
            </w:r>
            <w:r>
              <w:rPr>
                <w:noProof/>
                <w:webHidden/>
              </w:rPr>
              <w:fldChar w:fldCharType="begin"/>
            </w:r>
            <w:r>
              <w:rPr>
                <w:noProof/>
                <w:webHidden/>
              </w:rPr>
              <w:instrText xml:space="preserve"> PAGEREF _Toc206413897 \h </w:instrText>
            </w:r>
            <w:r>
              <w:rPr>
                <w:noProof/>
                <w:webHidden/>
              </w:rPr>
            </w:r>
            <w:r>
              <w:rPr>
                <w:noProof/>
                <w:webHidden/>
              </w:rPr>
              <w:fldChar w:fldCharType="separate"/>
            </w:r>
            <w:r>
              <w:rPr>
                <w:noProof/>
                <w:webHidden/>
              </w:rPr>
              <w:t>38</w:t>
            </w:r>
            <w:r>
              <w:rPr>
                <w:noProof/>
                <w:webHidden/>
              </w:rPr>
              <w:fldChar w:fldCharType="end"/>
            </w:r>
          </w:hyperlink>
        </w:p>
        <w:p w14:paraId="762F18BC" w14:textId="1F087E41"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898" w:history="1">
            <w:r w:rsidRPr="007F0004">
              <w:rPr>
                <w:rStyle w:val="Hyperlink"/>
                <w:noProof/>
              </w:rPr>
              <w:t>5.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Tool and Slot Liner Placement Platform</w:t>
            </w:r>
            <w:r>
              <w:rPr>
                <w:noProof/>
                <w:webHidden/>
              </w:rPr>
              <w:tab/>
            </w:r>
            <w:r>
              <w:rPr>
                <w:noProof/>
                <w:webHidden/>
              </w:rPr>
              <w:fldChar w:fldCharType="begin"/>
            </w:r>
            <w:r>
              <w:rPr>
                <w:noProof/>
                <w:webHidden/>
              </w:rPr>
              <w:instrText xml:space="preserve"> PAGEREF _Toc206413898 \h </w:instrText>
            </w:r>
            <w:r>
              <w:rPr>
                <w:noProof/>
                <w:webHidden/>
              </w:rPr>
            </w:r>
            <w:r>
              <w:rPr>
                <w:noProof/>
                <w:webHidden/>
              </w:rPr>
              <w:fldChar w:fldCharType="separate"/>
            </w:r>
            <w:r>
              <w:rPr>
                <w:noProof/>
                <w:webHidden/>
              </w:rPr>
              <w:t>38</w:t>
            </w:r>
            <w:r>
              <w:rPr>
                <w:noProof/>
                <w:webHidden/>
              </w:rPr>
              <w:fldChar w:fldCharType="end"/>
            </w:r>
          </w:hyperlink>
        </w:p>
        <w:p w14:paraId="07D4D61E" w14:textId="6EB65C1B"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899" w:history="1">
            <w:r w:rsidRPr="007F0004">
              <w:rPr>
                <w:rStyle w:val="Hyperlink"/>
                <w:noProof/>
                <w:lang w:val="en-IN"/>
              </w:rPr>
              <w:t>6</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6413899 \h </w:instrText>
            </w:r>
            <w:r>
              <w:rPr>
                <w:noProof/>
                <w:webHidden/>
              </w:rPr>
            </w:r>
            <w:r>
              <w:rPr>
                <w:noProof/>
                <w:webHidden/>
              </w:rPr>
              <w:fldChar w:fldCharType="separate"/>
            </w:r>
            <w:r>
              <w:rPr>
                <w:noProof/>
                <w:webHidden/>
              </w:rPr>
              <w:t>40</w:t>
            </w:r>
            <w:r>
              <w:rPr>
                <w:noProof/>
                <w:webHidden/>
              </w:rPr>
              <w:fldChar w:fldCharType="end"/>
            </w:r>
          </w:hyperlink>
        </w:p>
        <w:p w14:paraId="0B26ED15" w14:textId="2B09DDDF"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00" w:history="1">
            <w:r w:rsidRPr="007F0004">
              <w:rPr>
                <w:rStyle w:val="Hyperlink"/>
                <w:noProof/>
                <w:lang w:val="en-IN"/>
              </w:rPr>
              <w:t>6.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Selection of Required Adjustable Parameters</w:t>
            </w:r>
            <w:r>
              <w:rPr>
                <w:noProof/>
                <w:webHidden/>
              </w:rPr>
              <w:tab/>
            </w:r>
            <w:r>
              <w:rPr>
                <w:noProof/>
                <w:webHidden/>
              </w:rPr>
              <w:fldChar w:fldCharType="begin"/>
            </w:r>
            <w:r>
              <w:rPr>
                <w:noProof/>
                <w:webHidden/>
              </w:rPr>
              <w:instrText xml:space="preserve"> PAGEREF _Toc206413900 \h </w:instrText>
            </w:r>
            <w:r>
              <w:rPr>
                <w:noProof/>
                <w:webHidden/>
              </w:rPr>
            </w:r>
            <w:r>
              <w:rPr>
                <w:noProof/>
                <w:webHidden/>
              </w:rPr>
              <w:fldChar w:fldCharType="separate"/>
            </w:r>
            <w:r>
              <w:rPr>
                <w:noProof/>
                <w:webHidden/>
              </w:rPr>
              <w:t>41</w:t>
            </w:r>
            <w:r>
              <w:rPr>
                <w:noProof/>
                <w:webHidden/>
              </w:rPr>
              <w:fldChar w:fldCharType="end"/>
            </w:r>
          </w:hyperlink>
        </w:p>
        <w:p w14:paraId="6F61EA3C" w14:textId="4F26D3ED"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01" w:history="1">
            <w:r w:rsidRPr="007F0004">
              <w:rPr>
                <w:rStyle w:val="Hyperlink"/>
                <w:noProof/>
                <w:lang w:val="en-IN"/>
              </w:rPr>
              <w:t>6.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Fundamental Tool design</w:t>
            </w:r>
            <w:r>
              <w:rPr>
                <w:noProof/>
                <w:webHidden/>
              </w:rPr>
              <w:tab/>
            </w:r>
            <w:r>
              <w:rPr>
                <w:noProof/>
                <w:webHidden/>
              </w:rPr>
              <w:fldChar w:fldCharType="begin"/>
            </w:r>
            <w:r>
              <w:rPr>
                <w:noProof/>
                <w:webHidden/>
              </w:rPr>
              <w:instrText xml:space="preserve"> PAGEREF _Toc206413901 \h </w:instrText>
            </w:r>
            <w:r>
              <w:rPr>
                <w:noProof/>
                <w:webHidden/>
              </w:rPr>
            </w:r>
            <w:r>
              <w:rPr>
                <w:noProof/>
                <w:webHidden/>
              </w:rPr>
              <w:fldChar w:fldCharType="separate"/>
            </w:r>
            <w:r>
              <w:rPr>
                <w:noProof/>
                <w:webHidden/>
              </w:rPr>
              <w:t>42</w:t>
            </w:r>
            <w:r>
              <w:rPr>
                <w:noProof/>
                <w:webHidden/>
              </w:rPr>
              <w:fldChar w:fldCharType="end"/>
            </w:r>
          </w:hyperlink>
        </w:p>
        <w:p w14:paraId="1A63F510" w14:textId="67FE03E6"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02" w:history="1">
            <w:r w:rsidRPr="007F0004">
              <w:rPr>
                <w:rStyle w:val="Hyperlink"/>
                <w:noProof/>
                <w:lang w:val="en-IN"/>
              </w:rPr>
              <w:t>6.2.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Initial Tool Concept and Design Considerations</w:t>
            </w:r>
            <w:r>
              <w:rPr>
                <w:noProof/>
                <w:webHidden/>
              </w:rPr>
              <w:tab/>
            </w:r>
            <w:r>
              <w:rPr>
                <w:noProof/>
                <w:webHidden/>
              </w:rPr>
              <w:fldChar w:fldCharType="begin"/>
            </w:r>
            <w:r>
              <w:rPr>
                <w:noProof/>
                <w:webHidden/>
              </w:rPr>
              <w:instrText xml:space="preserve"> PAGEREF _Toc206413902 \h </w:instrText>
            </w:r>
            <w:r>
              <w:rPr>
                <w:noProof/>
                <w:webHidden/>
              </w:rPr>
            </w:r>
            <w:r>
              <w:rPr>
                <w:noProof/>
                <w:webHidden/>
              </w:rPr>
              <w:fldChar w:fldCharType="separate"/>
            </w:r>
            <w:r>
              <w:rPr>
                <w:noProof/>
                <w:webHidden/>
              </w:rPr>
              <w:t>42</w:t>
            </w:r>
            <w:r>
              <w:rPr>
                <w:noProof/>
                <w:webHidden/>
              </w:rPr>
              <w:fldChar w:fldCharType="end"/>
            </w:r>
          </w:hyperlink>
        </w:p>
        <w:p w14:paraId="07BD24A2" w14:textId="6E724B6B" w:rsidR="004756AD" w:rsidRDefault="004756A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03" w:history="1">
            <w:r w:rsidRPr="007F0004">
              <w:rPr>
                <w:rStyle w:val="Hyperlink"/>
                <w:noProof/>
                <w:lang w:val="en-IN"/>
              </w:rPr>
              <w:t>6.2.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Final Tool Configuration</w:t>
            </w:r>
            <w:r>
              <w:rPr>
                <w:noProof/>
                <w:webHidden/>
              </w:rPr>
              <w:tab/>
            </w:r>
            <w:r>
              <w:rPr>
                <w:noProof/>
                <w:webHidden/>
              </w:rPr>
              <w:fldChar w:fldCharType="begin"/>
            </w:r>
            <w:r>
              <w:rPr>
                <w:noProof/>
                <w:webHidden/>
              </w:rPr>
              <w:instrText xml:space="preserve"> PAGEREF _Toc206413903 \h </w:instrText>
            </w:r>
            <w:r>
              <w:rPr>
                <w:noProof/>
                <w:webHidden/>
              </w:rPr>
            </w:r>
            <w:r>
              <w:rPr>
                <w:noProof/>
                <w:webHidden/>
              </w:rPr>
              <w:fldChar w:fldCharType="separate"/>
            </w:r>
            <w:r>
              <w:rPr>
                <w:noProof/>
                <w:webHidden/>
              </w:rPr>
              <w:t>42</w:t>
            </w:r>
            <w:r>
              <w:rPr>
                <w:noProof/>
                <w:webHidden/>
              </w:rPr>
              <w:fldChar w:fldCharType="end"/>
            </w:r>
          </w:hyperlink>
        </w:p>
        <w:p w14:paraId="7E3308B4" w14:textId="51923822"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04" w:history="1">
            <w:r w:rsidRPr="007F0004">
              <w:rPr>
                <w:rStyle w:val="Hyperlink"/>
                <w:noProof/>
                <w:lang w:val="en-IN"/>
              </w:rPr>
              <w:t>6.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6413904 \h </w:instrText>
            </w:r>
            <w:r>
              <w:rPr>
                <w:noProof/>
                <w:webHidden/>
              </w:rPr>
            </w:r>
            <w:r>
              <w:rPr>
                <w:noProof/>
                <w:webHidden/>
              </w:rPr>
              <w:fldChar w:fldCharType="separate"/>
            </w:r>
            <w:r>
              <w:rPr>
                <w:noProof/>
                <w:webHidden/>
              </w:rPr>
              <w:t>43</w:t>
            </w:r>
            <w:r>
              <w:rPr>
                <w:noProof/>
                <w:webHidden/>
              </w:rPr>
              <w:fldChar w:fldCharType="end"/>
            </w:r>
          </w:hyperlink>
        </w:p>
        <w:p w14:paraId="06E1E7E4" w14:textId="65290340"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905" w:history="1">
            <w:r w:rsidRPr="007F0004">
              <w:rPr>
                <w:rStyle w:val="Hyperlink"/>
                <w:noProof/>
              </w:rPr>
              <w:t>7</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rPr>
              <w:t>PARAMETRIC SLOT LINER INSERTION PIPELINE</w:t>
            </w:r>
            <w:r>
              <w:rPr>
                <w:noProof/>
                <w:webHidden/>
              </w:rPr>
              <w:tab/>
            </w:r>
            <w:r>
              <w:rPr>
                <w:noProof/>
                <w:webHidden/>
              </w:rPr>
              <w:fldChar w:fldCharType="begin"/>
            </w:r>
            <w:r>
              <w:rPr>
                <w:noProof/>
                <w:webHidden/>
              </w:rPr>
              <w:instrText xml:space="preserve"> PAGEREF _Toc206413905 \h </w:instrText>
            </w:r>
            <w:r>
              <w:rPr>
                <w:noProof/>
                <w:webHidden/>
              </w:rPr>
            </w:r>
            <w:r>
              <w:rPr>
                <w:noProof/>
                <w:webHidden/>
              </w:rPr>
              <w:fldChar w:fldCharType="separate"/>
            </w:r>
            <w:r>
              <w:rPr>
                <w:noProof/>
                <w:webHidden/>
              </w:rPr>
              <w:t>44</w:t>
            </w:r>
            <w:r>
              <w:rPr>
                <w:noProof/>
                <w:webHidden/>
              </w:rPr>
              <w:fldChar w:fldCharType="end"/>
            </w:r>
          </w:hyperlink>
        </w:p>
        <w:p w14:paraId="2389CB1B" w14:textId="3BC0457D"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06" w:history="1">
            <w:r w:rsidRPr="007F0004">
              <w:rPr>
                <w:rStyle w:val="Hyperlink"/>
                <w:noProof/>
                <w:lang w:val="en-IN"/>
              </w:rPr>
              <w:t>7.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Funnel Application</w:t>
            </w:r>
            <w:r>
              <w:rPr>
                <w:noProof/>
                <w:webHidden/>
              </w:rPr>
              <w:tab/>
            </w:r>
            <w:r>
              <w:rPr>
                <w:noProof/>
                <w:webHidden/>
              </w:rPr>
              <w:fldChar w:fldCharType="begin"/>
            </w:r>
            <w:r>
              <w:rPr>
                <w:noProof/>
                <w:webHidden/>
              </w:rPr>
              <w:instrText xml:space="preserve"> PAGEREF _Toc206413906 \h </w:instrText>
            </w:r>
            <w:r>
              <w:rPr>
                <w:noProof/>
                <w:webHidden/>
              </w:rPr>
            </w:r>
            <w:r>
              <w:rPr>
                <w:noProof/>
                <w:webHidden/>
              </w:rPr>
              <w:fldChar w:fldCharType="separate"/>
            </w:r>
            <w:r>
              <w:rPr>
                <w:noProof/>
                <w:webHidden/>
              </w:rPr>
              <w:t>44</w:t>
            </w:r>
            <w:r>
              <w:rPr>
                <w:noProof/>
                <w:webHidden/>
              </w:rPr>
              <w:fldChar w:fldCharType="end"/>
            </w:r>
          </w:hyperlink>
        </w:p>
        <w:p w14:paraId="784183E7" w14:textId="7D723878"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07" w:history="1">
            <w:r w:rsidRPr="007F0004">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6413907 \h </w:instrText>
            </w:r>
            <w:r>
              <w:rPr>
                <w:noProof/>
                <w:webHidden/>
              </w:rPr>
            </w:r>
            <w:r>
              <w:rPr>
                <w:noProof/>
                <w:webHidden/>
              </w:rPr>
              <w:fldChar w:fldCharType="separate"/>
            </w:r>
            <w:r>
              <w:rPr>
                <w:noProof/>
                <w:webHidden/>
              </w:rPr>
              <w:t>44</w:t>
            </w:r>
            <w:r>
              <w:rPr>
                <w:noProof/>
                <w:webHidden/>
              </w:rPr>
              <w:fldChar w:fldCharType="end"/>
            </w:r>
          </w:hyperlink>
        </w:p>
        <w:p w14:paraId="046E1E7F" w14:textId="2A4CB87E"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08" w:history="1">
            <w:r w:rsidRPr="007F0004">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Final Liner Insertion</w:t>
            </w:r>
            <w:r>
              <w:rPr>
                <w:noProof/>
                <w:webHidden/>
              </w:rPr>
              <w:tab/>
            </w:r>
            <w:r>
              <w:rPr>
                <w:noProof/>
                <w:webHidden/>
              </w:rPr>
              <w:fldChar w:fldCharType="begin"/>
            </w:r>
            <w:r>
              <w:rPr>
                <w:noProof/>
                <w:webHidden/>
              </w:rPr>
              <w:instrText xml:space="preserve"> PAGEREF _Toc206413908 \h </w:instrText>
            </w:r>
            <w:r>
              <w:rPr>
                <w:noProof/>
                <w:webHidden/>
              </w:rPr>
            </w:r>
            <w:r>
              <w:rPr>
                <w:noProof/>
                <w:webHidden/>
              </w:rPr>
              <w:fldChar w:fldCharType="separate"/>
            </w:r>
            <w:r>
              <w:rPr>
                <w:noProof/>
                <w:webHidden/>
              </w:rPr>
              <w:t>44</w:t>
            </w:r>
            <w:r>
              <w:rPr>
                <w:noProof/>
                <w:webHidden/>
              </w:rPr>
              <w:fldChar w:fldCharType="end"/>
            </w:r>
          </w:hyperlink>
        </w:p>
        <w:p w14:paraId="0F949F11" w14:textId="4D062544"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09" w:history="1">
            <w:r w:rsidRPr="007F0004">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UR Script Based Insertion Control</w:t>
            </w:r>
            <w:r>
              <w:rPr>
                <w:noProof/>
                <w:webHidden/>
              </w:rPr>
              <w:tab/>
            </w:r>
            <w:r>
              <w:rPr>
                <w:noProof/>
                <w:webHidden/>
              </w:rPr>
              <w:fldChar w:fldCharType="begin"/>
            </w:r>
            <w:r>
              <w:rPr>
                <w:noProof/>
                <w:webHidden/>
              </w:rPr>
              <w:instrText xml:space="preserve"> PAGEREF _Toc206413909 \h </w:instrText>
            </w:r>
            <w:r>
              <w:rPr>
                <w:noProof/>
                <w:webHidden/>
              </w:rPr>
            </w:r>
            <w:r>
              <w:rPr>
                <w:noProof/>
                <w:webHidden/>
              </w:rPr>
              <w:fldChar w:fldCharType="separate"/>
            </w:r>
            <w:r>
              <w:rPr>
                <w:noProof/>
                <w:webHidden/>
              </w:rPr>
              <w:t>45</w:t>
            </w:r>
            <w:r>
              <w:rPr>
                <w:noProof/>
                <w:webHidden/>
              </w:rPr>
              <w:fldChar w:fldCharType="end"/>
            </w:r>
          </w:hyperlink>
        </w:p>
        <w:p w14:paraId="53A71A1A" w14:textId="7F9E4CF2"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910" w:history="1">
            <w:r w:rsidRPr="007F0004">
              <w:rPr>
                <w:rStyle w:val="Hyperlink"/>
                <w:noProof/>
                <w:lang w:val="en-IN"/>
              </w:rPr>
              <w:t>8</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lang w:val="en-IN"/>
              </w:rPr>
              <w:t>Tool Process Testing and Validation</w:t>
            </w:r>
            <w:r>
              <w:rPr>
                <w:noProof/>
                <w:webHidden/>
              </w:rPr>
              <w:tab/>
            </w:r>
            <w:r>
              <w:rPr>
                <w:noProof/>
                <w:webHidden/>
              </w:rPr>
              <w:fldChar w:fldCharType="begin"/>
            </w:r>
            <w:r>
              <w:rPr>
                <w:noProof/>
                <w:webHidden/>
              </w:rPr>
              <w:instrText xml:space="preserve"> PAGEREF _Toc206413910 \h </w:instrText>
            </w:r>
            <w:r>
              <w:rPr>
                <w:noProof/>
                <w:webHidden/>
              </w:rPr>
            </w:r>
            <w:r>
              <w:rPr>
                <w:noProof/>
                <w:webHidden/>
              </w:rPr>
              <w:fldChar w:fldCharType="separate"/>
            </w:r>
            <w:r>
              <w:rPr>
                <w:noProof/>
                <w:webHidden/>
              </w:rPr>
              <w:t>46</w:t>
            </w:r>
            <w:r>
              <w:rPr>
                <w:noProof/>
                <w:webHidden/>
              </w:rPr>
              <w:fldChar w:fldCharType="end"/>
            </w:r>
          </w:hyperlink>
        </w:p>
        <w:p w14:paraId="4CA149DC" w14:textId="0F0D8C53"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11" w:history="1">
            <w:r w:rsidRPr="007F0004">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Testing results</w:t>
            </w:r>
            <w:r>
              <w:rPr>
                <w:noProof/>
                <w:webHidden/>
              </w:rPr>
              <w:tab/>
            </w:r>
            <w:r>
              <w:rPr>
                <w:noProof/>
                <w:webHidden/>
              </w:rPr>
              <w:fldChar w:fldCharType="begin"/>
            </w:r>
            <w:r>
              <w:rPr>
                <w:noProof/>
                <w:webHidden/>
              </w:rPr>
              <w:instrText xml:space="preserve"> PAGEREF _Toc206413911 \h </w:instrText>
            </w:r>
            <w:r>
              <w:rPr>
                <w:noProof/>
                <w:webHidden/>
              </w:rPr>
            </w:r>
            <w:r>
              <w:rPr>
                <w:noProof/>
                <w:webHidden/>
              </w:rPr>
              <w:fldChar w:fldCharType="separate"/>
            </w:r>
            <w:r>
              <w:rPr>
                <w:noProof/>
                <w:webHidden/>
              </w:rPr>
              <w:t>46</w:t>
            </w:r>
            <w:r>
              <w:rPr>
                <w:noProof/>
                <w:webHidden/>
              </w:rPr>
              <w:fldChar w:fldCharType="end"/>
            </w:r>
          </w:hyperlink>
        </w:p>
        <w:p w14:paraId="629B64C5" w14:textId="75634A8D"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12" w:history="1">
            <w:r w:rsidRPr="007F0004">
              <w:rPr>
                <w:rStyle w:val="Hyperlink"/>
                <w:noProof/>
              </w:rPr>
              <w:t>8.2</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rPr>
              <w:t>Stator A</w:t>
            </w:r>
            <w:r>
              <w:rPr>
                <w:noProof/>
                <w:webHidden/>
              </w:rPr>
              <w:tab/>
            </w:r>
            <w:r>
              <w:rPr>
                <w:noProof/>
                <w:webHidden/>
              </w:rPr>
              <w:fldChar w:fldCharType="begin"/>
            </w:r>
            <w:r>
              <w:rPr>
                <w:noProof/>
                <w:webHidden/>
              </w:rPr>
              <w:instrText xml:space="preserve"> PAGEREF _Toc206413912 \h </w:instrText>
            </w:r>
            <w:r>
              <w:rPr>
                <w:noProof/>
                <w:webHidden/>
              </w:rPr>
            </w:r>
            <w:r>
              <w:rPr>
                <w:noProof/>
                <w:webHidden/>
              </w:rPr>
              <w:fldChar w:fldCharType="separate"/>
            </w:r>
            <w:r>
              <w:rPr>
                <w:noProof/>
                <w:webHidden/>
              </w:rPr>
              <w:t>47</w:t>
            </w:r>
            <w:r>
              <w:rPr>
                <w:noProof/>
                <w:webHidden/>
              </w:rPr>
              <w:fldChar w:fldCharType="end"/>
            </w:r>
          </w:hyperlink>
        </w:p>
        <w:p w14:paraId="7E75D053" w14:textId="3708B273"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13" w:history="1">
            <w:r w:rsidRPr="007F0004">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Stator B</w:t>
            </w:r>
            <w:r>
              <w:rPr>
                <w:noProof/>
                <w:webHidden/>
              </w:rPr>
              <w:tab/>
            </w:r>
            <w:r>
              <w:rPr>
                <w:noProof/>
                <w:webHidden/>
              </w:rPr>
              <w:fldChar w:fldCharType="begin"/>
            </w:r>
            <w:r>
              <w:rPr>
                <w:noProof/>
                <w:webHidden/>
              </w:rPr>
              <w:instrText xml:space="preserve"> PAGEREF _Toc206413913 \h </w:instrText>
            </w:r>
            <w:r>
              <w:rPr>
                <w:noProof/>
                <w:webHidden/>
              </w:rPr>
            </w:r>
            <w:r>
              <w:rPr>
                <w:noProof/>
                <w:webHidden/>
              </w:rPr>
              <w:fldChar w:fldCharType="separate"/>
            </w:r>
            <w:r>
              <w:rPr>
                <w:noProof/>
                <w:webHidden/>
              </w:rPr>
              <w:t>48</w:t>
            </w:r>
            <w:r>
              <w:rPr>
                <w:noProof/>
                <w:webHidden/>
              </w:rPr>
              <w:fldChar w:fldCharType="end"/>
            </w:r>
          </w:hyperlink>
        </w:p>
        <w:p w14:paraId="08C5FC89" w14:textId="57579125" w:rsidR="004756AD" w:rsidRDefault="004756A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413914" w:history="1">
            <w:r w:rsidRPr="007F0004">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7F0004">
              <w:rPr>
                <w:rStyle w:val="Hyperlink"/>
                <w:noProof/>
                <w:lang w:val="en-IN"/>
              </w:rPr>
              <w:t>Stator C</w:t>
            </w:r>
            <w:r>
              <w:rPr>
                <w:noProof/>
                <w:webHidden/>
              </w:rPr>
              <w:tab/>
            </w:r>
            <w:r>
              <w:rPr>
                <w:noProof/>
                <w:webHidden/>
              </w:rPr>
              <w:fldChar w:fldCharType="begin"/>
            </w:r>
            <w:r>
              <w:rPr>
                <w:noProof/>
                <w:webHidden/>
              </w:rPr>
              <w:instrText xml:space="preserve"> PAGEREF _Toc206413914 \h </w:instrText>
            </w:r>
            <w:r>
              <w:rPr>
                <w:noProof/>
                <w:webHidden/>
              </w:rPr>
            </w:r>
            <w:r>
              <w:rPr>
                <w:noProof/>
                <w:webHidden/>
              </w:rPr>
              <w:fldChar w:fldCharType="separate"/>
            </w:r>
            <w:r>
              <w:rPr>
                <w:noProof/>
                <w:webHidden/>
              </w:rPr>
              <w:t>49</w:t>
            </w:r>
            <w:r>
              <w:rPr>
                <w:noProof/>
                <w:webHidden/>
              </w:rPr>
              <w:fldChar w:fldCharType="end"/>
            </w:r>
          </w:hyperlink>
        </w:p>
        <w:p w14:paraId="2E75DB54" w14:textId="15165FE2"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915" w:history="1">
            <w:r w:rsidRPr="007F0004">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lang w:val="en-IN"/>
              </w:rPr>
              <w:t>Result Discussion</w:t>
            </w:r>
            <w:r>
              <w:rPr>
                <w:noProof/>
                <w:webHidden/>
              </w:rPr>
              <w:tab/>
            </w:r>
            <w:r>
              <w:rPr>
                <w:noProof/>
                <w:webHidden/>
              </w:rPr>
              <w:fldChar w:fldCharType="begin"/>
            </w:r>
            <w:r>
              <w:rPr>
                <w:noProof/>
                <w:webHidden/>
              </w:rPr>
              <w:instrText xml:space="preserve"> PAGEREF _Toc206413915 \h </w:instrText>
            </w:r>
            <w:r>
              <w:rPr>
                <w:noProof/>
                <w:webHidden/>
              </w:rPr>
            </w:r>
            <w:r>
              <w:rPr>
                <w:noProof/>
                <w:webHidden/>
              </w:rPr>
              <w:fldChar w:fldCharType="separate"/>
            </w:r>
            <w:r>
              <w:rPr>
                <w:noProof/>
                <w:webHidden/>
              </w:rPr>
              <w:t>50</w:t>
            </w:r>
            <w:r>
              <w:rPr>
                <w:noProof/>
                <w:webHidden/>
              </w:rPr>
              <w:fldChar w:fldCharType="end"/>
            </w:r>
          </w:hyperlink>
        </w:p>
        <w:p w14:paraId="7A6BEAE5" w14:textId="588C4055"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916" w:history="1">
            <w:r w:rsidRPr="007F0004">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lang w:val="en-IN"/>
              </w:rPr>
              <w:t>Outlook</w:t>
            </w:r>
            <w:r>
              <w:rPr>
                <w:noProof/>
                <w:webHidden/>
              </w:rPr>
              <w:tab/>
            </w:r>
            <w:r>
              <w:rPr>
                <w:noProof/>
                <w:webHidden/>
              </w:rPr>
              <w:fldChar w:fldCharType="begin"/>
            </w:r>
            <w:r>
              <w:rPr>
                <w:noProof/>
                <w:webHidden/>
              </w:rPr>
              <w:instrText xml:space="preserve"> PAGEREF _Toc206413916 \h </w:instrText>
            </w:r>
            <w:r>
              <w:rPr>
                <w:noProof/>
                <w:webHidden/>
              </w:rPr>
            </w:r>
            <w:r>
              <w:rPr>
                <w:noProof/>
                <w:webHidden/>
              </w:rPr>
              <w:fldChar w:fldCharType="separate"/>
            </w:r>
            <w:r>
              <w:rPr>
                <w:noProof/>
                <w:webHidden/>
              </w:rPr>
              <w:t>51</w:t>
            </w:r>
            <w:r>
              <w:rPr>
                <w:noProof/>
                <w:webHidden/>
              </w:rPr>
              <w:fldChar w:fldCharType="end"/>
            </w:r>
          </w:hyperlink>
        </w:p>
        <w:p w14:paraId="191F5B0A" w14:textId="1371C75C"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917" w:history="1">
            <w:r w:rsidRPr="007F0004">
              <w:rPr>
                <w:rStyle w:val="Hyperlink"/>
                <w:noProof/>
              </w:rPr>
              <w:t>11</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rPr>
              <w:t>Bibliography</w:t>
            </w:r>
            <w:r>
              <w:rPr>
                <w:noProof/>
                <w:webHidden/>
              </w:rPr>
              <w:tab/>
            </w:r>
            <w:r>
              <w:rPr>
                <w:noProof/>
                <w:webHidden/>
              </w:rPr>
              <w:fldChar w:fldCharType="begin"/>
            </w:r>
            <w:r>
              <w:rPr>
                <w:noProof/>
                <w:webHidden/>
              </w:rPr>
              <w:instrText xml:space="preserve"> PAGEREF _Toc206413917 \h </w:instrText>
            </w:r>
            <w:r>
              <w:rPr>
                <w:noProof/>
                <w:webHidden/>
              </w:rPr>
            </w:r>
            <w:r>
              <w:rPr>
                <w:noProof/>
                <w:webHidden/>
              </w:rPr>
              <w:fldChar w:fldCharType="separate"/>
            </w:r>
            <w:r>
              <w:rPr>
                <w:noProof/>
                <w:webHidden/>
              </w:rPr>
              <w:t>52</w:t>
            </w:r>
            <w:r>
              <w:rPr>
                <w:noProof/>
                <w:webHidden/>
              </w:rPr>
              <w:fldChar w:fldCharType="end"/>
            </w:r>
          </w:hyperlink>
        </w:p>
        <w:p w14:paraId="62F44E3F" w14:textId="21EEF7C7" w:rsidR="004756AD" w:rsidRDefault="004756A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413918" w:history="1">
            <w:r w:rsidRPr="007F0004">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7F0004">
              <w:rPr>
                <w:rStyle w:val="Hyperlink"/>
                <w:noProof/>
              </w:rPr>
              <w:t>References</w:t>
            </w:r>
            <w:r>
              <w:rPr>
                <w:noProof/>
                <w:webHidden/>
              </w:rPr>
              <w:tab/>
            </w:r>
            <w:r>
              <w:rPr>
                <w:noProof/>
                <w:webHidden/>
              </w:rPr>
              <w:fldChar w:fldCharType="begin"/>
            </w:r>
            <w:r>
              <w:rPr>
                <w:noProof/>
                <w:webHidden/>
              </w:rPr>
              <w:instrText xml:space="preserve"> PAGEREF _Toc206413918 \h </w:instrText>
            </w:r>
            <w:r>
              <w:rPr>
                <w:noProof/>
                <w:webHidden/>
              </w:rPr>
            </w:r>
            <w:r>
              <w:rPr>
                <w:noProof/>
                <w:webHidden/>
              </w:rPr>
              <w:fldChar w:fldCharType="separate"/>
            </w:r>
            <w:r>
              <w:rPr>
                <w:noProof/>
                <w:webHidden/>
              </w:rPr>
              <w:t>53</w:t>
            </w:r>
            <w:r>
              <w:rPr>
                <w:noProof/>
                <w:webHidden/>
              </w:rPr>
              <w:fldChar w:fldCharType="end"/>
            </w:r>
          </w:hyperlink>
        </w:p>
        <w:p w14:paraId="507CE4B1" w14:textId="516AA8E4"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bookmarkEnd w:id="3"/>
    <w:p w14:paraId="26683A6F" w14:textId="77777777" w:rsidR="00BF33BD" w:rsidRDefault="00000000">
      <w:pPr>
        <w:pStyle w:val="Verzeichnisse"/>
        <w:rPr>
          <w:noProof/>
        </w:rPr>
      </w:pPr>
      <w:r>
        <w:br w:type="page" w:clear="all"/>
      </w:r>
      <w:bookmarkEnd w:id="4"/>
      <w:r w:rsidR="000A0836" w:rsidRPr="00C3128B">
        <w:lastRenderedPageBreak/>
        <w:t>Table of Figures</w:t>
      </w:r>
      <w:r w:rsidR="00E6343E">
        <w:fldChar w:fldCharType="begin"/>
      </w:r>
      <w:r w:rsidR="00E6343E">
        <w:instrText xml:space="preserve"> TOC \h \z \c "Figure" </w:instrText>
      </w:r>
      <w:r w:rsidR="00E6343E">
        <w:fldChar w:fldCharType="separate"/>
      </w:r>
    </w:p>
    <w:p w14:paraId="079669FA" w14:textId="47DDD2E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7" w:history="1">
        <w:r w:rsidRPr="00AE74C9">
          <w:rPr>
            <w:rStyle w:val="Hyperlink"/>
            <w:noProof/>
          </w:rPr>
          <w:t>Figure 1</w:t>
        </w:r>
        <w:r w:rsidRPr="00AE74C9">
          <w:rPr>
            <w:rStyle w:val="Hyperlink"/>
            <w:noProof/>
          </w:rPr>
          <w:noBreakHyphen/>
          <w:t>1: Global CO2 emissions from 1970 to 2020, grouped by vehicle and fuel type [2]</w:t>
        </w:r>
        <w:r>
          <w:rPr>
            <w:noProof/>
            <w:webHidden/>
          </w:rPr>
          <w:tab/>
        </w:r>
        <w:r>
          <w:rPr>
            <w:noProof/>
            <w:webHidden/>
          </w:rPr>
          <w:fldChar w:fldCharType="begin"/>
        </w:r>
        <w:r>
          <w:rPr>
            <w:noProof/>
            <w:webHidden/>
          </w:rPr>
          <w:instrText xml:space="preserve"> PAGEREF _Toc206070717 \h </w:instrText>
        </w:r>
        <w:r>
          <w:rPr>
            <w:noProof/>
            <w:webHidden/>
          </w:rPr>
        </w:r>
        <w:r>
          <w:rPr>
            <w:noProof/>
            <w:webHidden/>
          </w:rPr>
          <w:fldChar w:fldCharType="separate"/>
        </w:r>
        <w:r>
          <w:rPr>
            <w:noProof/>
            <w:webHidden/>
          </w:rPr>
          <w:t>7</w:t>
        </w:r>
        <w:r>
          <w:rPr>
            <w:noProof/>
            <w:webHidden/>
          </w:rPr>
          <w:fldChar w:fldCharType="end"/>
        </w:r>
      </w:hyperlink>
    </w:p>
    <w:p w14:paraId="306C5165" w14:textId="08099C4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8" w:history="1">
        <w:r w:rsidRPr="00AE74C9">
          <w:rPr>
            <w:rStyle w:val="Hyperlink"/>
            <w:noProof/>
          </w:rPr>
          <w:t>Figure 2</w:t>
        </w:r>
        <w:r w:rsidRPr="00AE74C9">
          <w:rPr>
            <w:rStyle w:val="Hyperlink"/>
            <w:noProof/>
          </w:rPr>
          <w:noBreakHyphen/>
          <w:t>1: Overview of insulating and supporting parts in a low-voltage insulation system [6]</w:t>
        </w:r>
        <w:r>
          <w:rPr>
            <w:noProof/>
            <w:webHidden/>
          </w:rPr>
          <w:tab/>
        </w:r>
        <w:r>
          <w:rPr>
            <w:noProof/>
            <w:webHidden/>
          </w:rPr>
          <w:fldChar w:fldCharType="begin"/>
        </w:r>
        <w:r>
          <w:rPr>
            <w:noProof/>
            <w:webHidden/>
          </w:rPr>
          <w:instrText xml:space="preserve"> PAGEREF _Toc206070718 \h </w:instrText>
        </w:r>
        <w:r>
          <w:rPr>
            <w:noProof/>
            <w:webHidden/>
          </w:rPr>
        </w:r>
        <w:r>
          <w:rPr>
            <w:noProof/>
            <w:webHidden/>
          </w:rPr>
          <w:fldChar w:fldCharType="separate"/>
        </w:r>
        <w:r>
          <w:rPr>
            <w:noProof/>
            <w:webHidden/>
          </w:rPr>
          <w:t>9</w:t>
        </w:r>
        <w:r>
          <w:rPr>
            <w:noProof/>
            <w:webHidden/>
          </w:rPr>
          <w:fldChar w:fldCharType="end"/>
        </w:r>
      </w:hyperlink>
    </w:p>
    <w:p w14:paraId="467B64A9" w14:textId="2988A61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9" w:history="1">
        <w:r w:rsidRPr="00AE74C9">
          <w:rPr>
            <w:rStyle w:val="Hyperlink"/>
            <w:noProof/>
          </w:rPr>
          <w:t>Figure 2</w:t>
        </w:r>
        <w:r w:rsidRPr="00AE74C9">
          <w:rPr>
            <w:rStyle w:val="Hyperlink"/>
            <w:noProof/>
          </w:rPr>
          <w:noBreakHyphen/>
          <w:t>2: Stator slot in (a) detail model (motor-cad) and the (b) actual stator slot [8]</w:t>
        </w:r>
        <w:r>
          <w:rPr>
            <w:noProof/>
            <w:webHidden/>
          </w:rPr>
          <w:tab/>
        </w:r>
        <w:r>
          <w:rPr>
            <w:noProof/>
            <w:webHidden/>
          </w:rPr>
          <w:fldChar w:fldCharType="begin"/>
        </w:r>
        <w:r>
          <w:rPr>
            <w:noProof/>
            <w:webHidden/>
          </w:rPr>
          <w:instrText xml:space="preserve"> PAGEREF _Toc206070719 \h </w:instrText>
        </w:r>
        <w:r>
          <w:rPr>
            <w:noProof/>
            <w:webHidden/>
          </w:rPr>
        </w:r>
        <w:r>
          <w:rPr>
            <w:noProof/>
            <w:webHidden/>
          </w:rPr>
          <w:fldChar w:fldCharType="separate"/>
        </w:r>
        <w:r>
          <w:rPr>
            <w:noProof/>
            <w:webHidden/>
          </w:rPr>
          <w:t>11</w:t>
        </w:r>
        <w:r>
          <w:rPr>
            <w:noProof/>
            <w:webHidden/>
          </w:rPr>
          <w:fldChar w:fldCharType="end"/>
        </w:r>
      </w:hyperlink>
    </w:p>
    <w:p w14:paraId="06D1807D" w14:textId="4E94912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0" w:history="1">
        <w:r w:rsidRPr="00AE74C9">
          <w:rPr>
            <w:rStyle w:val="Hyperlink"/>
            <w:noProof/>
          </w:rPr>
          <w:t>Figure 2</w:t>
        </w:r>
        <w:r w:rsidRPr="00AE74C9">
          <w:rPr>
            <w:rStyle w:val="Hyperlink"/>
            <w:noProof/>
          </w:rPr>
          <w:noBreakHyphen/>
          <w:t>7: Examples of common industrial robot configurations used in manufacturing and automation.</w:t>
        </w:r>
        <w:r>
          <w:rPr>
            <w:noProof/>
            <w:webHidden/>
          </w:rPr>
          <w:tab/>
        </w:r>
        <w:r>
          <w:rPr>
            <w:noProof/>
            <w:webHidden/>
          </w:rPr>
          <w:fldChar w:fldCharType="begin"/>
        </w:r>
        <w:r>
          <w:rPr>
            <w:noProof/>
            <w:webHidden/>
          </w:rPr>
          <w:instrText xml:space="preserve"> PAGEREF _Toc206070720 \h </w:instrText>
        </w:r>
        <w:r>
          <w:rPr>
            <w:noProof/>
            <w:webHidden/>
          </w:rPr>
        </w:r>
        <w:r>
          <w:rPr>
            <w:noProof/>
            <w:webHidden/>
          </w:rPr>
          <w:fldChar w:fldCharType="separate"/>
        </w:r>
        <w:r>
          <w:rPr>
            <w:noProof/>
            <w:webHidden/>
          </w:rPr>
          <w:t>12</w:t>
        </w:r>
        <w:r>
          <w:rPr>
            <w:noProof/>
            <w:webHidden/>
          </w:rPr>
          <w:fldChar w:fldCharType="end"/>
        </w:r>
      </w:hyperlink>
    </w:p>
    <w:p w14:paraId="2E3AEDC3" w14:textId="3BED2C09"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1" w:history="1">
        <w:r w:rsidRPr="00AE74C9">
          <w:rPr>
            <w:rStyle w:val="Hyperlink"/>
            <w:noProof/>
          </w:rPr>
          <w:t>Figure 2</w:t>
        </w:r>
        <w:r w:rsidRPr="00AE74C9">
          <w:rPr>
            <w:rStyle w:val="Hyperlink"/>
            <w:noProof/>
          </w:rPr>
          <w:noBreakHyphen/>
          <w:t>8: DH parameter calculation in a Universal Robot [28]</w:t>
        </w:r>
        <w:r>
          <w:rPr>
            <w:noProof/>
            <w:webHidden/>
          </w:rPr>
          <w:tab/>
        </w:r>
        <w:r>
          <w:rPr>
            <w:noProof/>
            <w:webHidden/>
          </w:rPr>
          <w:fldChar w:fldCharType="begin"/>
        </w:r>
        <w:r>
          <w:rPr>
            <w:noProof/>
            <w:webHidden/>
          </w:rPr>
          <w:instrText xml:space="preserve"> PAGEREF _Toc206070721 \h </w:instrText>
        </w:r>
        <w:r>
          <w:rPr>
            <w:noProof/>
            <w:webHidden/>
          </w:rPr>
        </w:r>
        <w:r>
          <w:rPr>
            <w:noProof/>
            <w:webHidden/>
          </w:rPr>
          <w:fldChar w:fldCharType="separate"/>
        </w:r>
        <w:r>
          <w:rPr>
            <w:noProof/>
            <w:webHidden/>
          </w:rPr>
          <w:t>14</w:t>
        </w:r>
        <w:r>
          <w:rPr>
            <w:noProof/>
            <w:webHidden/>
          </w:rPr>
          <w:fldChar w:fldCharType="end"/>
        </w:r>
      </w:hyperlink>
    </w:p>
    <w:p w14:paraId="25C02E14" w14:textId="0653CD4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2" w:history="1">
        <w:r w:rsidRPr="00AE74C9">
          <w:rPr>
            <w:rStyle w:val="Hyperlink"/>
            <w:noProof/>
          </w:rPr>
          <w:t>Figure 2</w:t>
        </w:r>
        <w:r w:rsidRPr="00AE74C9">
          <w:rPr>
            <w:rStyle w:val="Hyperlink"/>
            <w:noProof/>
          </w:rPr>
          <w:noBreakHyphen/>
          <w:t>9: Different Gripper configurations provided by OnRobot [33]</w:t>
        </w:r>
        <w:r>
          <w:rPr>
            <w:noProof/>
            <w:webHidden/>
          </w:rPr>
          <w:tab/>
        </w:r>
        <w:r>
          <w:rPr>
            <w:noProof/>
            <w:webHidden/>
          </w:rPr>
          <w:fldChar w:fldCharType="begin"/>
        </w:r>
        <w:r>
          <w:rPr>
            <w:noProof/>
            <w:webHidden/>
          </w:rPr>
          <w:instrText xml:space="preserve"> PAGEREF _Toc206070722 \h </w:instrText>
        </w:r>
        <w:r>
          <w:rPr>
            <w:noProof/>
            <w:webHidden/>
          </w:rPr>
        </w:r>
        <w:r>
          <w:rPr>
            <w:noProof/>
            <w:webHidden/>
          </w:rPr>
          <w:fldChar w:fldCharType="separate"/>
        </w:r>
        <w:r>
          <w:rPr>
            <w:noProof/>
            <w:webHidden/>
          </w:rPr>
          <w:t>16</w:t>
        </w:r>
        <w:r>
          <w:rPr>
            <w:noProof/>
            <w:webHidden/>
          </w:rPr>
          <w:fldChar w:fldCharType="end"/>
        </w:r>
      </w:hyperlink>
    </w:p>
    <w:p w14:paraId="58B47FBE" w14:textId="32DA362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3" w:history="1">
        <w:r w:rsidRPr="00AE74C9">
          <w:rPr>
            <w:rStyle w:val="Hyperlink"/>
            <w:noProof/>
          </w:rPr>
          <w:t>Figure 2</w:t>
        </w:r>
        <w:r w:rsidRPr="00AE74C9">
          <w:rPr>
            <w:rStyle w:val="Hyperlink"/>
            <w:noProof/>
          </w:rPr>
          <w:noBreakHyphen/>
          <w:t>10: Various sensors used in automation</w:t>
        </w:r>
        <w:r>
          <w:rPr>
            <w:noProof/>
            <w:webHidden/>
          </w:rPr>
          <w:tab/>
        </w:r>
        <w:r>
          <w:rPr>
            <w:noProof/>
            <w:webHidden/>
          </w:rPr>
          <w:fldChar w:fldCharType="begin"/>
        </w:r>
        <w:r>
          <w:rPr>
            <w:noProof/>
            <w:webHidden/>
          </w:rPr>
          <w:instrText xml:space="preserve"> PAGEREF _Toc206070723 \h </w:instrText>
        </w:r>
        <w:r>
          <w:rPr>
            <w:noProof/>
            <w:webHidden/>
          </w:rPr>
        </w:r>
        <w:r>
          <w:rPr>
            <w:noProof/>
            <w:webHidden/>
          </w:rPr>
          <w:fldChar w:fldCharType="separate"/>
        </w:r>
        <w:r>
          <w:rPr>
            <w:noProof/>
            <w:webHidden/>
          </w:rPr>
          <w:t>18</w:t>
        </w:r>
        <w:r>
          <w:rPr>
            <w:noProof/>
            <w:webHidden/>
          </w:rPr>
          <w:fldChar w:fldCharType="end"/>
        </w:r>
      </w:hyperlink>
    </w:p>
    <w:p w14:paraId="1F958AFF" w14:textId="078A7902"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4" w:history="1">
        <w:r w:rsidRPr="00AE74C9">
          <w:rPr>
            <w:rStyle w:val="Hyperlink"/>
            <w:noProof/>
          </w:rPr>
          <w:t>Figure 2</w:t>
        </w:r>
        <w:r w:rsidRPr="00AE74C9">
          <w:rPr>
            <w:rStyle w:val="Hyperlink"/>
            <w:noProof/>
          </w:rPr>
          <w:noBreakHyphen/>
          <w:t>11: Force Torque Sensor with gripper installed on a Robotic arm [42]</w:t>
        </w:r>
        <w:r>
          <w:rPr>
            <w:noProof/>
            <w:webHidden/>
          </w:rPr>
          <w:tab/>
        </w:r>
        <w:r>
          <w:rPr>
            <w:noProof/>
            <w:webHidden/>
          </w:rPr>
          <w:fldChar w:fldCharType="begin"/>
        </w:r>
        <w:r>
          <w:rPr>
            <w:noProof/>
            <w:webHidden/>
          </w:rPr>
          <w:instrText xml:space="preserve"> PAGEREF _Toc206070724 \h </w:instrText>
        </w:r>
        <w:r>
          <w:rPr>
            <w:noProof/>
            <w:webHidden/>
          </w:rPr>
        </w:r>
        <w:r>
          <w:rPr>
            <w:noProof/>
            <w:webHidden/>
          </w:rPr>
          <w:fldChar w:fldCharType="separate"/>
        </w:r>
        <w:r>
          <w:rPr>
            <w:noProof/>
            <w:webHidden/>
          </w:rPr>
          <w:t>20</w:t>
        </w:r>
        <w:r>
          <w:rPr>
            <w:noProof/>
            <w:webHidden/>
          </w:rPr>
          <w:fldChar w:fldCharType="end"/>
        </w:r>
      </w:hyperlink>
    </w:p>
    <w:p w14:paraId="47020C7D" w14:textId="49B0AB03"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5" w:history="1">
        <w:r w:rsidRPr="00AE74C9">
          <w:rPr>
            <w:rStyle w:val="Hyperlink"/>
            <w:noProof/>
          </w:rPr>
          <w:t>Figure 2</w:t>
        </w:r>
        <w:r w:rsidRPr="00AE74C9">
          <w:rPr>
            <w:rStyle w:val="Hyperlink"/>
            <w:noProof/>
          </w:rPr>
          <w:noBreakHyphen/>
          <w:t>8: Results of human–robot collaboration experiments. (a) and (b) depict human task coordination by visual detection of the left wrist (handLeft), for halting the robot and performing manual assembly actions (a), followed by right wrist detection (handRight) [44]</w:t>
        </w:r>
        <w:r>
          <w:rPr>
            <w:noProof/>
            <w:webHidden/>
          </w:rPr>
          <w:tab/>
        </w:r>
        <w:r>
          <w:rPr>
            <w:noProof/>
            <w:webHidden/>
          </w:rPr>
          <w:fldChar w:fldCharType="begin"/>
        </w:r>
        <w:r>
          <w:rPr>
            <w:noProof/>
            <w:webHidden/>
          </w:rPr>
          <w:instrText xml:space="preserve"> PAGEREF _Toc206070725 \h </w:instrText>
        </w:r>
        <w:r>
          <w:rPr>
            <w:noProof/>
            <w:webHidden/>
          </w:rPr>
        </w:r>
        <w:r>
          <w:rPr>
            <w:noProof/>
            <w:webHidden/>
          </w:rPr>
          <w:fldChar w:fldCharType="separate"/>
        </w:r>
        <w:r>
          <w:rPr>
            <w:noProof/>
            <w:webHidden/>
          </w:rPr>
          <w:t>21</w:t>
        </w:r>
        <w:r>
          <w:rPr>
            <w:noProof/>
            <w:webHidden/>
          </w:rPr>
          <w:fldChar w:fldCharType="end"/>
        </w:r>
      </w:hyperlink>
    </w:p>
    <w:p w14:paraId="34A5E590" w14:textId="482E108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6" w:history="1">
        <w:r w:rsidRPr="00AE74C9">
          <w:rPr>
            <w:rStyle w:val="Hyperlink"/>
            <w:noProof/>
          </w:rPr>
          <w:t>Figure 2</w:t>
        </w:r>
        <w:r w:rsidRPr="00AE74C9">
          <w:rPr>
            <w:rStyle w:val="Hyperlink"/>
            <w:noProof/>
          </w:rPr>
          <w:noBreakHyphen/>
          <w:t>13: UR Teach Pendant (Insert own image)</w:t>
        </w:r>
        <w:r>
          <w:rPr>
            <w:noProof/>
            <w:webHidden/>
          </w:rPr>
          <w:tab/>
        </w:r>
        <w:r>
          <w:rPr>
            <w:noProof/>
            <w:webHidden/>
          </w:rPr>
          <w:fldChar w:fldCharType="begin"/>
        </w:r>
        <w:r>
          <w:rPr>
            <w:noProof/>
            <w:webHidden/>
          </w:rPr>
          <w:instrText xml:space="preserve"> PAGEREF _Toc206070726 \h </w:instrText>
        </w:r>
        <w:r>
          <w:rPr>
            <w:noProof/>
            <w:webHidden/>
          </w:rPr>
        </w:r>
        <w:r>
          <w:rPr>
            <w:noProof/>
            <w:webHidden/>
          </w:rPr>
          <w:fldChar w:fldCharType="separate"/>
        </w:r>
        <w:r>
          <w:rPr>
            <w:noProof/>
            <w:webHidden/>
          </w:rPr>
          <w:t>22</w:t>
        </w:r>
        <w:r>
          <w:rPr>
            <w:noProof/>
            <w:webHidden/>
          </w:rPr>
          <w:fldChar w:fldCharType="end"/>
        </w:r>
      </w:hyperlink>
    </w:p>
    <w:p w14:paraId="5B648A18" w14:textId="7E2DF7D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7" w:history="1">
        <w:r w:rsidRPr="00AE74C9">
          <w:rPr>
            <w:rStyle w:val="Hyperlink"/>
            <w:noProof/>
          </w:rPr>
          <w:t>Figure 2</w:t>
        </w:r>
        <w:r w:rsidRPr="00AE74C9">
          <w:rPr>
            <w:rStyle w:val="Hyperlink"/>
            <w:noProof/>
          </w:rPr>
          <w:noBreakHyphen/>
          <w:t>14: Example of a URScript program to initialize a camera, take a snapshot and retrieve a new target pose [48]</w:t>
        </w:r>
        <w:r>
          <w:rPr>
            <w:noProof/>
            <w:webHidden/>
          </w:rPr>
          <w:tab/>
        </w:r>
        <w:r>
          <w:rPr>
            <w:noProof/>
            <w:webHidden/>
          </w:rPr>
          <w:fldChar w:fldCharType="begin"/>
        </w:r>
        <w:r>
          <w:rPr>
            <w:noProof/>
            <w:webHidden/>
          </w:rPr>
          <w:instrText xml:space="preserve"> PAGEREF _Toc206070727 \h </w:instrText>
        </w:r>
        <w:r>
          <w:rPr>
            <w:noProof/>
            <w:webHidden/>
          </w:rPr>
        </w:r>
        <w:r>
          <w:rPr>
            <w:noProof/>
            <w:webHidden/>
          </w:rPr>
          <w:fldChar w:fldCharType="separate"/>
        </w:r>
        <w:r>
          <w:rPr>
            <w:noProof/>
            <w:webHidden/>
          </w:rPr>
          <w:t>23</w:t>
        </w:r>
        <w:r>
          <w:rPr>
            <w:noProof/>
            <w:webHidden/>
          </w:rPr>
          <w:fldChar w:fldCharType="end"/>
        </w:r>
      </w:hyperlink>
    </w:p>
    <w:p w14:paraId="3B12B12E" w14:textId="29E116B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8" w:history="1">
        <w:r w:rsidRPr="00AE74C9">
          <w:rPr>
            <w:rStyle w:val="Hyperlink"/>
            <w:noProof/>
          </w:rPr>
          <w:t>Figure 2</w:t>
        </w:r>
        <w:r w:rsidRPr="00AE74C9">
          <w:rPr>
            <w:rStyle w:val="Hyperlink"/>
            <w:noProof/>
          </w:rPr>
          <w:noBreakHyphen/>
          <w:t>15: A typical ROS network configuration [49]</w:t>
        </w:r>
        <w:r>
          <w:rPr>
            <w:noProof/>
            <w:webHidden/>
          </w:rPr>
          <w:tab/>
        </w:r>
        <w:r>
          <w:rPr>
            <w:noProof/>
            <w:webHidden/>
          </w:rPr>
          <w:fldChar w:fldCharType="begin"/>
        </w:r>
        <w:r>
          <w:rPr>
            <w:noProof/>
            <w:webHidden/>
          </w:rPr>
          <w:instrText xml:space="preserve"> PAGEREF _Toc206070728 \h </w:instrText>
        </w:r>
        <w:r>
          <w:rPr>
            <w:noProof/>
            <w:webHidden/>
          </w:rPr>
        </w:r>
        <w:r>
          <w:rPr>
            <w:noProof/>
            <w:webHidden/>
          </w:rPr>
          <w:fldChar w:fldCharType="separate"/>
        </w:r>
        <w:r>
          <w:rPr>
            <w:noProof/>
            <w:webHidden/>
          </w:rPr>
          <w:t>24</w:t>
        </w:r>
        <w:r>
          <w:rPr>
            <w:noProof/>
            <w:webHidden/>
          </w:rPr>
          <w:fldChar w:fldCharType="end"/>
        </w:r>
      </w:hyperlink>
    </w:p>
    <w:p w14:paraId="57241238" w14:textId="16744784"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9" w:history="1">
        <w:r w:rsidRPr="00AE74C9">
          <w:rPr>
            <w:rStyle w:val="Hyperlink"/>
            <w:noProof/>
          </w:rPr>
          <w:t>Figure 3</w:t>
        </w:r>
        <w:r w:rsidRPr="00AE74C9">
          <w:rPr>
            <w:rStyle w:val="Hyperlink"/>
            <w:noProof/>
          </w:rPr>
          <w:noBreakHyphen/>
          <w:t>1: Technical specifications of NIDE slot liner insertion machine [13]</w:t>
        </w:r>
        <w:r>
          <w:rPr>
            <w:noProof/>
            <w:webHidden/>
          </w:rPr>
          <w:tab/>
        </w:r>
        <w:r>
          <w:rPr>
            <w:noProof/>
            <w:webHidden/>
          </w:rPr>
          <w:fldChar w:fldCharType="begin"/>
        </w:r>
        <w:r>
          <w:rPr>
            <w:noProof/>
            <w:webHidden/>
          </w:rPr>
          <w:instrText xml:space="preserve"> PAGEREF _Toc206070729 \h </w:instrText>
        </w:r>
        <w:r>
          <w:rPr>
            <w:noProof/>
            <w:webHidden/>
          </w:rPr>
        </w:r>
        <w:r>
          <w:rPr>
            <w:noProof/>
            <w:webHidden/>
          </w:rPr>
          <w:fldChar w:fldCharType="separate"/>
        </w:r>
        <w:r>
          <w:rPr>
            <w:noProof/>
            <w:webHidden/>
          </w:rPr>
          <w:t>28</w:t>
        </w:r>
        <w:r>
          <w:rPr>
            <w:noProof/>
            <w:webHidden/>
          </w:rPr>
          <w:fldChar w:fldCharType="end"/>
        </w:r>
      </w:hyperlink>
    </w:p>
    <w:p w14:paraId="1DDBC663" w14:textId="3ED3AE3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0" w:history="1">
        <w:r w:rsidRPr="00AE74C9">
          <w:rPr>
            <w:rStyle w:val="Hyperlink"/>
            <w:noProof/>
          </w:rPr>
          <w:t>Figure 2</w:t>
        </w:r>
        <w:r w:rsidRPr="00AE74C9">
          <w:rPr>
            <w:rStyle w:val="Hyperlink"/>
            <w:noProof/>
          </w:rPr>
          <w:noBreakHyphen/>
          <w:t>4: Adjustable grooving module with two gear-coupled rotating shafts [16]</w:t>
        </w:r>
        <w:r>
          <w:rPr>
            <w:noProof/>
            <w:webHidden/>
          </w:rPr>
          <w:tab/>
        </w:r>
        <w:r>
          <w:rPr>
            <w:noProof/>
            <w:webHidden/>
          </w:rPr>
          <w:fldChar w:fldCharType="begin"/>
        </w:r>
        <w:r>
          <w:rPr>
            <w:noProof/>
            <w:webHidden/>
          </w:rPr>
          <w:instrText xml:space="preserve"> PAGEREF _Toc206070730 \h </w:instrText>
        </w:r>
        <w:r>
          <w:rPr>
            <w:noProof/>
            <w:webHidden/>
          </w:rPr>
        </w:r>
        <w:r>
          <w:rPr>
            <w:noProof/>
            <w:webHidden/>
          </w:rPr>
          <w:fldChar w:fldCharType="separate"/>
        </w:r>
        <w:r>
          <w:rPr>
            <w:noProof/>
            <w:webHidden/>
          </w:rPr>
          <w:t>29</w:t>
        </w:r>
        <w:r>
          <w:rPr>
            <w:noProof/>
            <w:webHidden/>
          </w:rPr>
          <w:fldChar w:fldCharType="end"/>
        </w:r>
      </w:hyperlink>
    </w:p>
    <w:p w14:paraId="135687DA" w14:textId="250882E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1" w:history="1">
        <w:r w:rsidRPr="00AE74C9">
          <w:rPr>
            <w:rStyle w:val="Hyperlink"/>
            <w:noProof/>
          </w:rPr>
          <w:t>Figure 2</w:t>
        </w:r>
        <w:r w:rsidRPr="00AE74C9">
          <w:rPr>
            <w:rStyle w:val="Hyperlink"/>
            <w:noProof/>
          </w:rPr>
          <w:noBreakHyphen/>
          <w:t>5: Four typical stator configurations [20]</w:t>
        </w:r>
        <w:r>
          <w:rPr>
            <w:noProof/>
            <w:webHidden/>
          </w:rPr>
          <w:tab/>
        </w:r>
        <w:r>
          <w:rPr>
            <w:noProof/>
            <w:webHidden/>
          </w:rPr>
          <w:fldChar w:fldCharType="begin"/>
        </w:r>
        <w:r>
          <w:rPr>
            <w:noProof/>
            <w:webHidden/>
          </w:rPr>
          <w:instrText xml:space="preserve"> PAGEREF _Toc206070731 \h </w:instrText>
        </w:r>
        <w:r>
          <w:rPr>
            <w:noProof/>
            <w:webHidden/>
          </w:rPr>
        </w:r>
        <w:r>
          <w:rPr>
            <w:noProof/>
            <w:webHidden/>
          </w:rPr>
          <w:fldChar w:fldCharType="separate"/>
        </w:r>
        <w:r>
          <w:rPr>
            <w:noProof/>
            <w:webHidden/>
          </w:rPr>
          <w:t>31</w:t>
        </w:r>
        <w:r>
          <w:rPr>
            <w:noProof/>
            <w:webHidden/>
          </w:rPr>
          <w:fldChar w:fldCharType="end"/>
        </w:r>
      </w:hyperlink>
    </w:p>
    <w:p w14:paraId="79A67F66" w14:textId="7A17AD00"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2" w:history="1">
        <w:r w:rsidRPr="00AE74C9">
          <w:rPr>
            <w:rStyle w:val="Hyperlink"/>
            <w:noProof/>
          </w:rPr>
          <w:t>Figure 3</w:t>
        </w:r>
        <w:r w:rsidRPr="00AE74C9">
          <w:rPr>
            <w:rStyle w:val="Hyperlink"/>
            <w:noProof/>
          </w:rPr>
          <w:noBreakHyphen/>
          <w:t>4: Cutaway view of a stator slot showing the arrangement of insulation materials and components [21]</w:t>
        </w:r>
        <w:r>
          <w:rPr>
            <w:noProof/>
            <w:webHidden/>
          </w:rPr>
          <w:tab/>
        </w:r>
        <w:r>
          <w:rPr>
            <w:noProof/>
            <w:webHidden/>
          </w:rPr>
          <w:fldChar w:fldCharType="begin"/>
        </w:r>
        <w:r>
          <w:rPr>
            <w:noProof/>
            <w:webHidden/>
          </w:rPr>
          <w:instrText xml:space="preserve"> PAGEREF _Toc206070732 \h </w:instrText>
        </w:r>
        <w:r>
          <w:rPr>
            <w:noProof/>
            <w:webHidden/>
          </w:rPr>
        </w:r>
        <w:r>
          <w:rPr>
            <w:noProof/>
            <w:webHidden/>
          </w:rPr>
          <w:fldChar w:fldCharType="separate"/>
        </w:r>
        <w:r>
          <w:rPr>
            <w:noProof/>
            <w:webHidden/>
          </w:rPr>
          <w:t>33</w:t>
        </w:r>
        <w:r>
          <w:rPr>
            <w:noProof/>
            <w:webHidden/>
          </w:rPr>
          <w:fldChar w:fldCharType="end"/>
        </w:r>
      </w:hyperlink>
    </w:p>
    <w:p w14:paraId="0472331B" w14:textId="1D3800FE" w:rsidR="003A153E" w:rsidRDefault="00E6343E" w:rsidP="00E6343E">
      <w:pPr>
        <w:pStyle w:val="Verzeichnisse"/>
        <w:tabs>
          <w:tab w:val="left" w:pos="6709"/>
        </w:tabs>
      </w:pPr>
      <w:r>
        <w:fldChar w:fldCharType="end"/>
      </w:r>
      <w:r>
        <w:tab/>
      </w:r>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3"/>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6413856"/>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6413857"/>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01030D01"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w:t>
      </w:r>
      <w:proofErr w:type="spellStart"/>
      <w:r w:rsidRPr="007102E0">
        <w:rPr>
          <w:lang w:val="en-IN"/>
        </w:rPr>
        <w:t>kilometer</w:t>
      </w:r>
      <w:proofErr w:type="spellEnd"/>
      <w:r w:rsidRPr="007102E0">
        <w:rPr>
          <w:lang w:val="en-IN"/>
        </w:rPr>
        <w:t xml:space="preserve"> </w:t>
      </w:r>
      <w:r w:rsidR="003D2620" w:rsidRPr="007102E0">
        <w:rPr>
          <w:lang w:val="en-IN"/>
        </w:rPr>
        <w:t>basis. The</w:t>
      </w:r>
      <w:r w:rsidRPr="007102E0">
        <w:rPr>
          <w:lang w:val="en-IN"/>
        </w:rPr>
        <w:t xml:space="preserve"> majority of these emissions come from diesel-</w:t>
      </w:r>
      <w:proofErr w:type="spellStart"/>
      <w:r w:rsidRPr="007102E0">
        <w:rPr>
          <w:lang w:val="en-IN"/>
        </w:rPr>
        <w:t>fueled</w:t>
      </w:r>
      <w:proofErr w:type="spellEnd"/>
      <w:r w:rsidRPr="007102E0">
        <w:rPr>
          <w:lang w:val="en-IN"/>
        </w:rPr>
        <w:t xml:space="preserve">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4A113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xN1QxODowNzozO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D23FB5">
            <w:rPr>
              <w:lang w:val="en-IN"/>
            </w:rPr>
            <w:t>[1]</w:t>
          </w:r>
          <w:r w:rsidR="005F480E">
            <w:rPr>
              <w:lang w:val="en-IN"/>
            </w:rPr>
            <w:fldChar w:fldCharType="end"/>
          </w:r>
        </w:sdtContent>
      </w:sdt>
      <w:r w:rsidRPr="007102E0">
        <w:rPr>
          <w:lang w:val="en-IN"/>
        </w:rPr>
        <w:t>. As shown in Fig. 1</w:t>
      </w:r>
      <w:r w:rsidR="00F60E3E">
        <w:rPr>
          <w:lang w:val="en-IN"/>
        </w:rPr>
        <w:t>-1</w:t>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sidRPr="007102E0">
        <w:rPr>
          <w:lang w:val="en-IN"/>
        </w:rPr>
        <w:t>.</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w:t>
      </w:r>
      <w:r w:rsidRPr="007102E0">
        <w:rPr>
          <w:lang w:val="en-IN"/>
        </w:rPr>
        <w:lastRenderedPageBreak/>
        <w:t xml:space="preserve">for urban 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ith </w:t>
      </w:r>
      <w:r w:rsidR="00C45AB3">
        <w:rPr>
          <w:noProof/>
          <w:lang w:val="en-IN"/>
        </w:rPr>
        <mc:AlternateContent>
          <mc:Choice Requires="wpg">
            <w:drawing>
              <wp:anchor distT="0" distB="0" distL="114300" distR="114300" simplePos="0" relativeHeight="251712000" behindDoc="0" locked="0" layoutInCell="1" allowOverlap="1" wp14:anchorId="13F7499A" wp14:editId="368286DD">
                <wp:simplePos x="0" y="0"/>
                <wp:positionH relativeFrom="column">
                  <wp:posOffset>115</wp:posOffset>
                </wp:positionH>
                <wp:positionV relativeFrom="paragraph">
                  <wp:posOffset>655666</wp:posOffset>
                </wp:positionV>
                <wp:extent cx="5760085" cy="6564630"/>
                <wp:effectExtent l="0" t="0" r="0" b="7620"/>
                <wp:wrapTopAndBottom/>
                <wp:docPr id="1270843482" name="Group 30"/>
                <wp:cNvGraphicFramePr/>
                <a:graphic xmlns:a="http://schemas.openxmlformats.org/drawingml/2006/main">
                  <a:graphicData uri="http://schemas.microsoft.com/office/word/2010/wordprocessingGroup">
                    <wpg:wgp>
                      <wpg:cNvGrpSpPr/>
                      <wpg:grpSpPr>
                        <a:xfrm>
                          <a:off x="0" y="0"/>
                          <a:ext cx="5760085" cy="6564630"/>
                          <a:chOff x="0" y="0"/>
                          <a:chExt cx="5760085" cy="6564630"/>
                        </a:xfrm>
                      </wpg:grpSpPr>
                      <pic:pic xmlns:pic="http://schemas.openxmlformats.org/drawingml/2006/picture">
                        <pic:nvPicPr>
                          <pic:cNvPr id="275822577" name="Picture 10" descr="A graph of different types of fuel&#10;&#10;AI-generated content may be incorrect."/>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wps:wsp>
                        <wps:cNvPr id="1085544844" name="Text Box 1"/>
                        <wps:cNvSpPr txBox="1"/>
                        <wps:spPr>
                          <a:xfrm>
                            <a:off x="0" y="5763260"/>
                            <a:ext cx="5760085" cy="801370"/>
                          </a:xfrm>
                          <a:prstGeom prst="rect">
                            <a:avLst/>
                          </a:prstGeom>
                          <a:solidFill>
                            <a:prstClr val="white"/>
                          </a:solidFill>
                          <a:ln>
                            <a:noFill/>
                          </a:ln>
                        </wps:spPr>
                        <wps:txbx>
                          <w:txbxContent>
                            <w:p w14:paraId="3002781E" w14:textId="6D764F95" w:rsidR="00C45AB3" w:rsidRPr="00871480" w:rsidRDefault="00C45AB3" w:rsidP="00C45AB3">
                              <w:pPr>
                                <w:pStyle w:val="Caption"/>
                              </w:pPr>
                              <w:bookmarkStart w:id="7" w:name="_Toc206070717"/>
                              <w:r>
                                <w:t xml:space="preserve">Figure </w:t>
                              </w:r>
                              <w:r w:rsidR="008450AD">
                                <w:fldChar w:fldCharType="begin"/>
                              </w:r>
                              <w:r w:rsidR="008450AD">
                                <w:instrText xml:space="preserve"> STYLEREF 1 \s </w:instrText>
                              </w:r>
                              <w:r w:rsidR="008450AD">
                                <w:fldChar w:fldCharType="separate"/>
                              </w:r>
                              <w:r w:rsidR="008450AD">
                                <w:rPr>
                                  <w:noProof/>
                                </w:rPr>
                                <w:t>1</w:t>
                              </w:r>
                              <w:r w:rsidR="008450AD">
                                <w:fldChar w:fldCharType="end"/>
                              </w:r>
                              <w:r w:rsidR="008450AD">
                                <w:noBreakHyphen/>
                              </w:r>
                              <w:fldSimple w:instr=" SEQ Figure \* ARABIC \s 1 ">
                                <w:r w:rsidR="008450AD">
                                  <w:rPr>
                                    <w:noProof/>
                                  </w:rPr>
                                  <w:t>1</w:t>
                                </w:r>
                              </w:fldSimple>
                              <w:r>
                                <w:t>:</w:t>
                              </w:r>
                              <w:r w:rsidRPr="00C45AB3">
                                <w:t xml:space="preserve"> </w:t>
                              </w:r>
                              <w:r w:rsidRPr="006141B1">
                                <w:t>Global CO2 emissions from 1970 to 2020</w:t>
                              </w:r>
                              <w:r w:rsidR="00C21D75">
                                <w:t>, grouped</w:t>
                              </w:r>
                              <w:r w:rsidRPr="006141B1">
                                <w:t xml:space="preserve"> by vehicle and fuel type</w:t>
                              </w:r>
                              <w:r>
                                <w:t xml:space="preserve">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F7499A" id="Group 30" o:spid="_x0000_s1027" style="position:absolute;left:0;text-align:left;margin-left:0;margin-top:51.65pt;width:453.55pt;height:516.9pt;z-index:251712000" coordsize="57600,65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600;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">
                  <v:imagedata r:id="rId15"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top:57632;width:5760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" stroked="f">
                  <v:textbox style="mso-fit-shape-to-text:t" inset="0,0,0,0">
                    <w:txbxContent>
                      <w:p w14:paraId="3002781E" w14:textId="6D764F95" w:rsidR="00C45AB3" w:rsidRPr="00871480" w:rsidRDefault="00C45AB3" w:rsidP="00C45AB3">
                        <w:pPr>
                          <w:pStyle w:val="Caption"/>
                        </w:pPr>
                        <w:bookmarkStart w:id="8" w:name="_Toc206070717"/>
                        <w:r>
                          <w:t xml:space="preserve">Figure </w:t>
                        </w:r>
                        <w:r w:rsidR="008450AD">
                          <w:fldChar w:fldCharType="begin"/>
                        </w:r>
                        <w:r w:rsidR="008450AD">
                          <w:instrText xml:space="preserve"> STYLEREF 1 \s </w:instrText>
                        </w:r>
                        <w:r w:rsidR="008450AD">
                          <w:fldChar w:fldCharType="separate"/>
                        </w:r>
                        <w:r w:rsidR="008450AD">
                          <w:rPr>
                            <w:noProof/>
                          </w:rPr>
                          <w:t>1</w:t>
                        </w:r>
                        <w:r w:rsidR="008450AD">
                          <w:fldChar w:fldCharType="end"/>
                        </w:r>
                        <w:r w:rsidR="008450AD">
                          <w:noBreakHyphen/>
                        </w:r>
                        <w:fldSimple w:instr=" SEQ Figure \* ARABIC \s 1 ">
                          <w:r w:rsidR="008450AD">
                            <w:rPr>
                              <w:noProof/>
                            </w:rPr>
                            <w:t>1</w:t>
                          </w:r>
                        </w:fldSimple>
                        <w:r>
                          <w:t>:</w:t>
                        </w:r>
                        <w:r w:rsidRPr="00C45AB3">
                          <w:t xml:space="preserve"> </w:t>
                        </w:r>
                        <w:r w:rsidRPr="006141B1">
                          <w:t>Global CO2 emissions from 1970 to 2020</w:t>
                        </w:r>
                        <w:r w:rsidR="00C21D75">
                          <w:t>, grouped</w:t>
                        </w:r>
                        <w:r w:rsidRPr="006141B1">
                          <w:t xml:space="preserve"> by vehicle and fuel type</w:t>
                        </w:r>
                        <w:r>
                          <w:t xml:space="preserve"> [2]</w:t>
                        </w:r>
                        <w:bookmarkEnd w:id="8"/>
                      </w:p>
                    </w:txbxContent>
                  </v:textbox>
                </v:shape>
                <w10:wrap type="topAndBottom"/>
              </v:group>
            </w:pict>
          </mc:Fallback>
        </mc:AlternateContent>
      </w:r>
      <w:r w:rsidRPr="007102E0">
        <w:rPr>
          <w:lang w:val="en-IN"/>
        </w:rPr>
        <w:t>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4A113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E3VDE4OjA3OjM4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D23FB5">
            <w:rPr>
              <w:lang w:val="en-IN"/>
            </w:rPr>
            <w:t>[2]</w:t>
          </w:r>
          <w:r w:rsidR="002C7B7D">
            <w:rPr>
              <w:lang w:val="en-IN"/>
            </w:rPr>
            <w:fldChar w:fldCharType="end"/>
          </w:r>
        </w:sdtContent>
      </w:sdt>
    </w:p>
    <w:p w14:paraId="6A791EDE" w14:textId="479AF61B" w:rsidR="00705B08" w:rsidRDefault="00FB0A10" w:rsidP="005143F0">
      <w:r>
        <w:t>I</w:t>
      </w:r>
      <w:r w:rsidR="00411DBF" w:rsidRPr="00411DBF">
        <w:t>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00411DBF" w:rsidRPr="00411DBF">
        <w:t xml:space="preserve">especially in congested urban environments. These health impacts translate into substantial societal costs in the form of healthcare expenses. While many regions are implementing stricter emission policies, the continued reliance on ICEs remains a </w:t>
      </w:r>
      <w:r w:rsidR="00411DBF" w:rsidRPr="00411DBF">
        <w:lastRenderedPageBreak/>
        <w:t>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4A11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xN1QxODowNzozOC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D23FB5">
            <w:t>[3]</w:t>
          </w:r>
          <w:r w:rsidR="00411DBF">
            <w:fldChar w:fldCharType="end"/>
          </w:r>
        </w:sdtContent>
      </w:sdt>
      <w:r w:rsidR="00B14F4B">
        <w:t>.</w:t>
      </w:r>
      <w:r w:rsidR="00411DBF" w:rsidRPr="00411DBF">
        <w:t xml:space="preserve"> This further underscores 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9" w:name="_Toc206413858"/>
      <w:r>
        <w:t>Vision</w:t>
      </w:r>
      <w:bookmarkEnd w:id="9"/>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0" w:name="_Toc206413859"/>
      <w:r w:rsidRPr="004A5B7B">
        <w:rPr>
          <w:color w:val="000000" w:themeColor="text1"/>
        </w:rPr>
        <w:t>Problem Statement</w:t>
      </w:r>
      <w:bookmarkEnd w:id="10"/>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1" w:name="_Toc206413860"/>
      <w:r>
        <w:t>Structure of the thesis</w:t>
      </w:r>
      <w:bookmarkEnd w:id="11"/>
    </w:p>
    <w:p w14:paraId="14190BB4" w14:textId="5C234420" w:rsidR="001226B2" w:rsidRPr="00383FCE" w:rsidRDefault="00B14F4B" w:rsidP="001226B2">
      <w:pPr>
        <w:rPr>
          <w:color w:val="EE0000"/>
        </w:rPr>
      </w:pPr>
      <w:r w:rsidRPr="00B14F4B">
        <w:t xml:space="preserve">This thesis is structured into eight chapters. </w:t>
      </w:r>
      <w:r w:rsidRPr="00383FCE">
        <w:rPr>
          <w:color w:val="EE0000"/>
        </w:rPr>
        <w:t>Chapter 1 introduces the motivation, vision, and the specific problem addressed in this work. Chapter 2 presents the theoretical background and reviews the current state of the art in motor manufacturing, slot liner insertion, and robotics. Chapter 3 provides an overview of the hardware components used for testing and validating the proposed parametric tool, while Chapter 4 focuses on its design and key features. Chapter 5 describes the implementation process, detailing the applied methodology, and a critical discussion of each step. Chapter 6 addresses the validation process and success rate of the tool based on multiple trials conducted. Finally, Chapters 7 and 8 present the results and offer an outlook on future developments.</w:t>
      </w:r>
    </w:p>
    <w:p w14:paraId="0A6AEAA7" w14:textId="153DCC3B" w:rsidR="00C3128B" w:rsidRDefault="00BF33BD" w:rsidP="00C3128B">
      <w:pPr>
        <w:pStyle w:val="Heading1"/>
        <w:rPr>
          <w:lang w:val="en-IN"/>
        </w:rPr>
      </w:pPr>
      <w:bookmarkStart w:id="12" w:name="_Toc206413861"/>
      <w:r>
        <w:rPr>
          <w:lang w:val="en-IN"/>
        </w:rPr>
        <w:lastRenderedPageBreak/>
        <w:t>Fundamentals of Electric Motor</w:t>
      </w:r>
      <w:r w:rsidR="00516873">
        <w:rPr>
          <w:lang w:val="en-IN"/>
        </w:rPr>
        <w:t xml:space="preserve"> Production</w:t>
      </w:r>
      <w:bookmarkEnd w:id="12"/>
    </w:p>
    <w:p w14:paraId="3EEA14A9" w14:textId="37DDF5BB"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D23FB5">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D23FB5">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75A3E40F" w:rsidR="008B6997" w:rsidRDefault="008B6997" w:rsidP="008B6997">
      <w:pPr>
        <w:pStyle w:val="Heading2"/>
      </w:pPr>
      <w:bookmarkStart w:id="13" w:name="_Toc206413862"/>
      <w:r>
        <w:t>Motor Types and Construction Princip</w:t>
      </w:r>
      <w:r w:rsidR="00A92806">
        <w:t>l</w:t>
      </w:r>
      <w:r>
        <w:t>es</w:t>
      </w:r>
      <w:bookmarkEnd w:id="13"/>
    </w:p>
    <w:p w14:paraId="379A1326" w14:textId="1E1BBDB7" w:rsidR="00517B07" w:rsidRDefault="007260D7" w:rsidP="00517B07">
      <w:r w:rsidRPr="007260D7">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rsidR="007D0D27">
            <w:fldChar w:fldCharType="begin"/>
          </w:r>
          <w:r w:rsidR="004A11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E3VDE4OjA3OjM4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rsidR="007D0D27">
            <w:fldChar w:fldCharType="separate"/>
          </w:r>
          <w:r w:rsidR="00D23FB5">
            <w:t>[6, 7]</w:t>
          </w:r>
          <w:r w:rsidR="007D0D27">
            <w:fldChar w:fldCharType="end"/>
          </w:r>
        </w:sdtContent>
      </w:sdt>
      <w:r w:rsidR="007D0D27">
        <w:t xml:space="preserve">. </w:t>
      </w:r>
    </w:p>
    <w:p w14:paraId="0FB5B1A8" w14:textId="61D7BAE3" w:rsidR="00F3754F" w:rsidRDefault="00F3754F" w:rsidP="00F3754F">
      <w:pPr>
        <w:pStyle w:val="Heading3"/>
      </w:pPr>
      <w:bookmarkStart w:id="14" w:name="_Toc206413863"/>
      <w:r>
        <w:t>DC Motors</w:t>
      </w:r>
      <w:bookmarkEnd w:id="14"/>
    </w:p>
    <w:p w14:paraId="49F2F49C" w14:textId="77777777" w:rsidR="003458FC" w:rsidRDefault="003458FC" w:rsidP="003458FC">
      <w:r w:rsidRPr="003458FC">
        <w:t xml:space="preserve">DC motors are generally classified into two main categories: brushed and brushless. Brushed DC motors use a rotor with wound coils, a commutator, and brushes that mechanically switch current through the windings to produce torque against permanent magnets in the stator.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p>
    <w:p w14:paraId="391599E7" w14:textId="34FA544C" w:rsidR="003458FC" w:rsidRPr="003458FC" w:rsidRDefault="003458FC" w:rsidP="003458FC">
      <w:r w:rsidRPr="003458FC">
        <w:t xml:space="preserve">Brushless DC (BLDC) motors avoid these issues by placing permanent magnets on the rotor and using electronic commutation of stator windings. Rotor position is determined either through sensors such as Hall devices or through estimation techniques based on back electromotive force, with advanced methods like Field-Oriented Control enabling highly precise operation. This design provides higher efficiency, longer service life, smoother torque, lower noise, and better speed and </w:t>
      </w:r>
      <w:r w:rsidRPr="003458FC">
        <w:lastRenderedPageBreak/>
        <w:t>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w:t>
      </w:r>
      <w:r w:rsidR="00C75AFB">
        <w:t xml:space="preserve">Figure 2-1 illustrates the main </w:t>
      </w:r>
      <w:r w:rsidR="00C75AFB">
        <w:rPr>
          <w:noProof/>
        </w:rPr>
        <mc:AlternateContent>
          <mc:Choice Requires="wpg">
            <w:drawing>
              <wp:anchor distT="0" distB="0" distL="114300" distR="114300" simplePos="0" relativeHeight="251800064" behindDoc="0" locked="0" layoutInCell="1" allowOverlap="1" wp14:anchorId="4AC89119" wp14:editId="49B883D0">
                <wp:simplePos x="0" y="0"/>
                <wp:positionH relativeFrom="margin">
                  <wp:align>center</wp:align>
                </wp:positionH>
                <wp:positionV relativeFrom="paragraph">
                  <wp:posOffset>1339850</wp:posOffset>
                </wp:positionV>
                <wp:extent cx="5970270" cy="3260090"/>
                <wp:effectExtent l="0" t="0" r="0" b="0"/>
                <wp:wrapTopAndBottom/>
                <wp:docPr id="1014327112" name="Group 55"/>
                <wp:cNvGraphicFramePr/>
                <a:graphic xmlns:a="http://schemas.openxmlformats.org/drawingml/2006/main">
                  <a:graphicData uri="http://schemas.microsoft.com/office/word/2010/wordprocessingGroup">
                    <wpg:wgp>
                      <wpg:cNvGrpSpPr/>
                      <wpg:grpSpPr>
                        <a:xfrm>
                          <a:off x="0" y="0"/>
                          <a:ext cx="5970270" cy="3260090"/>
                          <a:chOff x="0" y="0"/>
                          <a:chExt cx="5970270" cy="3260090"/>
                        </a:xfrm>
                      </wpg:grpSpPr>
                      <wpg:grpSp>
                        <wpg:cNvPr id="185050995" name="Group 54"/>
                        <wpg:cNvGrpSpPr/>
                        <wpg:grpSpPr>
                          <a:xfrm>
                            <a:off x="0" y="0"/>
                            <a:ext cx="5970270" cy="3260090"/>
                            <a:chOff x="0" y="0"/>
                            <a:chExt cx="5970270" cy="3260090"/>
                          </a:xfrm>
                        </wpg:grpSpPr>
                        <wpg:grpSp>
                          <wpg:cNvPr id="597672734" name="Group 44"/>
                          <wpg:cNvGrpSpPr/>
                          <wpg:grpSpPr>
                            <a:xfrm>
                              <a:off x="0" y="0"/>
                              <a:ext cx="5970270" cy="3260090"/>
                              <a:chOff x="-22860" y="0"/>
                              <a:chExt cx="5970270" cy="3260090"/>
                            </a:xfrm>
                          </wpg:grpSpPr>
                          <wpg:grpSp>
                            <wpg:cNvPr id="1177740922" name="Group 40"/>
                            <wpg:cNvGrpSpPr/>
                            <wpg:grpSpPr>
                              <a:xfrm>
                                <a:off x="0" y="0"/>
                                <a:ext cx="5947410" cy="1918335"/>
                                <a:chOff x="0" y="0"/>
                                <a:chExt cx="5947410" cy="2001520"/>
                              </a:xfrm>
                            </wpg:grpSpPr>
                            <pic:pic xmlns:pic="http://schemas.openxmlformats.org/drawingml/2006/picture">
                              <pic:nvPicPr>
                                <pic:cNvPr id="1088270156" name="Picture 37" descr="A diagram of a motor&#10;&#10;AI-generated content may be incorrect."/>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096260" cy="2001520"/>
                                </a:xfrm>
                                <a:prstGeom prst="rect">
                                  <a:avLst/>
                                </a:prstGeom>
                              </pic:spPr>
                            </pic:pic>
                            <pic:pic xmlns:pic="http://schemas.openxmlformats.org/drawingml/2006/picture">
                              <pic:nvPicPr>
                                <pic:cNvPr id="1732982455" name="Picture 39" descr="A close-up of a motor&#10;&#10;AI-generated content may be incorrect."/>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276600" y="166255"/>
                                  <a:ext cx="2670810" cy="1696720"/>
                                </a:xfrm>
                                <a:prstGeom prst="rect">
                                  <a:avLst/>
                                </a:prstGeom>
                              </pic:spPr>
                            </pic:pic>
                          </wpg:grpSp>
                          <wps:wsp>
                            <wps:cNvPr id="1471205048" name="Text Box 1"/>
                            <wps:cNvSpPr txBox="1"/>
                            <wps:spPr>
                              <a:xfrm>
                                <a:off x="-22860" y="2247900"/>
                                <a:ext cx="5947410" cy="1012190"/>
                              </a:xfrm>
                              <a:prstGeom prst="rect">
                                <a:avLst/>
                              </a:prstGeom>
                              <a:solidFill>
                                <a:prstClr val="white"/>
                              </a:solidFill>
                              <a:ln>
                                <a:noFill/>
                              </a:ln>
                            </wps:spPr>
                            <wps:txbx>
                              <w:txbxContent>
                                <w:p w14:paraId="50389EE1" w14:textId="4DEBCA8A" w:rsidR="003458FC" w:rsidRPr="003458FC" w:rsidRDefault="003458FC" w:rsidP="003458FC">
                                  <w:pPr>
                                    <w:pStyle w:val="Caption"/>
                                    <w:rPr>
                                      <w:color w:val="EE0000"/>
                                    </w:rPr>
                                  </w:pPr>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1</w:t>
                                    </w:r>
                                  </w:fldSimple>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48040938" name="Text Box 2"/>
                          <wps:cNvSpPr txBox="1">
                            <a:spLocks noChangeArrowheads="1"/>
                          </wps:cNvSpPr>
                          <wps:spPr bwMode="auto">
                            <a:xfrm>
                              <a:off x="731520" y="1965960"/>
                              <a:ext cx="1813560" cy="386715"/>
                            </a:xfrm>
                            <a:prstGeom prst="rect">
                              <a:avLst/>
                            </a:prstGeom>
                            <a:solidFill>
                              <a:srgbClr val="FFFFFF"/>
                            </a:solidFill>
                            <a:ln w="9525">
                              <a:noFill/>
                              <a:miter lim="800000"/>
                              <a:headEnd/>
                              <a:tailEnd/>
                            </a:ln>
                          </wps:spPr>
                          <wps:txbx>
                            <w:txbxContent>
                              <w:p w14:paraId="30B0B93D" w14:textId="1E07DF2F" w:rsidR="00C75AFB" w:rsidRPr="00C75AFB" w:rsidRDefault="00C75AFB">
                                <w:pPr>
                                  <w:rPr>
                                    <w:lang w:val="en-US"/>
                                  </w:rPr>
                                </w:pPr>
                                <w:r>
                                  <w:rPr>
                                    <w:lang w:val="en-US"/>
                                  </w:rPr>
                                  <w:t>a) Brushed DC motors</w:t>
                                </w:r>
                              </w:p>
                            </w:txbxContent>
                          </wps:txbx>
                          <wps:bodyPr rot="0" vert="horz" wrap="square" lIns="91440" tIns="45720" rIns="91440" bIns="45720" anchor="t" anchorCtr="0">
                            <a:spAutoFit/>
                          </wps:bodyPr>
                        </wps:wsp>
                      </wpg:grpSp>
                      <wps:wsp>
                        <wps:cNvPr id="1556012175" name="Text Box 2"/>
                        <wps:cNvSpPr txBox="1">
                          <a:spLocks noChangeArrowheads="1"/>
                        </wps:cNvSpPr>
                        <wps:spPr bwMode="auto">
                          <a:xfrm>
                            <a:off x="3779520" y="1958340"/>
                            <a:ext cx="1950720" cy="386715"/>
                          </a:xfrm>
                          <a:prstGeom prst="rect">
                            <a:avLst/>
                          </a:prstGeom>
                          <a:solidFill>
                            <a:srgbClr val="FFFFFF"/>
                          </a:solidFill>
                          <a:ln w="9525">
                            <a:noFill/>
                            <a:miter lim="800000"/>
                            <a:headEnd/>
                            <a:tailEnd/>
                          </a:ln>
                        </wps:spPr>
                        <wps:txbx>
                          <w:txbxContent>
                            <w:p w14:paraId="5FAF5160" w14:textId="4DABB96F" w:rsidR="00C75AFB" w:rsidRPr="00C75AFB" w:rsidRDefault="00C75AFB">
                              <w:pPr>
                                <w:rPr>
                                  <w:lang w:val="en-US"/>
                                </w:rPr>
                              </w:pPr>
                              <w:r>
                                <w:rPr>
                                  <w:lang w:val="en-US"/>
                                </w:rPr>
                                <w:t>b) Brushless DC motors</w:t>
                              </w:r>
                            </w:p>
                          </w:txbxContent>
                        </wps:txbx>
                        <wps:bodyPr rot="0" vert="horz" wrap="square" lIns="91440" tIns="45720" rIns="91440" bIns="45720" anchor="t" anchorCtr="0">
                          <a:spAutoFit/>
                        </wps:bodyPr>
                      </wps:wsp>
                    </wpg:wgp>
                  </a:graphicData>
                </a:graphic>
              </wp:anchor>
            </w:drawing>
          </mc:Choice>
          <mc:Fallback>
            <w:pict>
              <v:group w14:anchorId="4AC89119" id="Group 55" o:spid="_x0000_s1030" style="position:absolute;left:0;text-align:left;margin-left:0;margin-top:105.5pt;width:470.1pt;height:256.7pt;z-index:251800064;mso-position-horizontal:center;mso-position-horizontal-relative:margin" coordsize="59702,32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">
                <v:group id="Group 54" o:spid="_x0000_s1031" style="position:absolute;width:59702;height:32600"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">
                  <v:group id="_x0000_s1032" style="position:absolute;width:59702;height:32600" coordorigin="-228"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">
                    <v:group id="Group 40" o:spid="_x0000_s1033" style="position:absolute;width:59474;height:19183" coordsize="59474,2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">
                      <v:shape id="Picture 37" o:spid="_x0000_s1034" type="#_x0000_t75" alt="A diagram of a motor&#10;&#10;AI-generated content may be incorrect." style="position:absolute;width:30962;height:20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">
                        <v:imagedata r:id="rId18" o:title="A diagram of a motor&#10;&#10;AI-generated content may be incorrect"/>
                      </v:shape>
                      <v:shape id="Picture 39" o:spid="_x0000_s1035" type="#_x0000_t75" alt="A close-up of a motor&#10;&#10;AI-generated content may be incorrect." style="position:absolute;left:32766;top:1662;width:26708;height:16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">
                        <v:imagedata r:id="rId19" o:title="A close-up of a motor&#10;&#10;AI-generated content may be incorrect"/>
                      </v:shape>
                    </v:group>
                    <v:shape id="_x0000_s1036" type="#_x0000_t202" style="position:absolute;left:-228;top:22479;width:59473;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" stroked="f">
                      <v:textbox style="mso-fit-shape-to-text:t" inset="0,0,0,0">
                        <w:txbxContent>
                          <w:p w14:paraId="50389EE1" w14:textId="4DEBCA8A" w:rsidR="003458FC" w:rsidRPr="003458FC" w:rsidRDefault="003458FC" w:rsidP="003458FC">
                            <w:pPr>
                              <w:pStyle w:val="Caption"/>
                              <w:rPr>
                                <w:color w:val="EE0000"/>
                              </w:rPr>
                            </w:pPr>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1</w:t>
                              </w:r>
                            </w:fldSimple>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v:textbox>
                    </v:shape>
                  </v:group>
                  <v:shape id="_x0000_s1037" type="#_x0000_t202" style="position:absolute;left:7315;top:19659;width:1813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" stroked="f">
                    <v:textbox style="mso-fit-shape-to-text:t">
                      <w:txbxContent>
                        <w:p w14:paraId="30B0B93D" w14:textId="1E07DF2F" w:rsidR="00C75AFB" w:rsidRPr="00C75AFB" w:rsidRDefault="00C75AFB">
                          <w:pPr>
                            <w:rPr>
                              <w:lang w:val="en-US"/>
                            </w:rPr>
                          </w:pPr>
                          <w:r>
                            <w:rPr>
                              <w:lang w:val="en-US"/>
                            </w:rPr>
                            <w:t>a) Brushed DC motors</w:t>
                          </w:r>
                        </w:p>
                      </w:txbxContent>
                    </v:textbox>
                  </v:shape>
                </v:group>
                <v:shape id="_x0000_s1038" type="#_x0000_t202" style="position:absolute;left:37795;top:19583;width:1950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" stroked="f">
                  <v:textbox style="mso-fit-shape-to-text:t">
                    <w:txbxContent>
                      <w:p w14:paraId="5FAF5160" w14:textId="4DABB96F" w:rsidR="00C75AFB" w:rsidRPr="00C75AFB" w:rsidRDefault="00C75AFB">
                        <w:pPr>
                          <w:rPr>
                            <w:lang w:val="en-US"/>
                          </w:rPr>
                        </w:pPr>
                        <w:r>
                          <w:rPr>
                            <w:lang w:val="en-US"/>
                          </w:rPr>
                          <w:t>b) Brushless DC motors</w:t>
                        </w:r>
                      </w:p>
                    </w:txbxContent>
                  </v:textbox>
                </v:shape>
                <w10:wrap type="topAndBottom" anchorx="margin"/>
              </v:group>
            </w:pict>
          </mc:Fallback>
        </mc:AlternateContent>
      </w:r>
      <w:r w:rsidR="00C75AFB">
        <w:t>differences between a Brushed and Brushless DC motor</w:t>
      </w:r>
      <w:r>
        <w:t xml:space="preserve"> </w:t>
      </w:r>
      <w:sdt>
        <w:sdtPr>
          <w:alias w:val="To edit, see citavi.com/edit"/>
          <w:tag w:val="CitaviPlaceholder#7d17eba7-1dfe-4b34-9c01-b49ee8fd3cc0"/>
          <w:id w:val="1177614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}</w:instrText>
          </w:r>
          <w:r>
            <w:fldChar w:fldCharType="separate"/>
          </w:r>
          <w:r>
            <w:t>[8]</w:t>
          </w:r>
          <w:r>
            <w:fldChar w:fldCharType="end"/>
          </w:r>
        </w:sdtContent>
      </w:sdt>
    </w:p>
    <w:p w14:paraId="3BD8955A" w14:textId="16DFF90F" w:rsidR="007260D7" w:rsidRPr="00F3754F" w:rsidRDefault="007260D7" w:rsidP="007260D7">
      <w:pPr>
        <w:pStyle w:val="Heading3"/>
      </w:pPr>
      <w:bookmarkStart w:id="15" w:name="_Toc206413864"/>
      <w:r>
        <w:t>AC Motors</w:t>
      </w:r>
      <w:bookmarkEnd w:id="15"/>
    </w:p>
    <w:p w14:paraId="70D83602" w14:textId="41B68F9B" w:rsidR="00633311" w:rsidRPr="00517B07" w:rsidRDefault="008421CF" w:rsidP="00517B07">
      <w:r w:rsidRPr="008421CF">
        <w:t xml:space="preserve"> 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rsidR="00983790">
            <w:fldChar w:fldCharType="begin"/>
          </w:r>
          <w:r w:rsidR="004A11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xN1QxODowNzozOC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rsidR="00983790">
            <w:fldChar w:fldCharType="separate"/>
          </w:r>
          <w:r w:rsidR="00D23FB5">
            <w:t>[6, 7]</w:t>
          </w:r>
          <w:r w:rsidR="00983790">
            <w:fldChar w:fldCharType="end"/>
          </w:r>
        </w:sdtContent>
      </w:sdt>
      <w:r w:rsidR="00983790">
        <w:t>.</w:t>
      </w:r>
      <w:r w:rsidR="00633311" w:rsidRPr="007D0D27">
        <w:t>.</w:t>
      </w:r>
      <w:r w:rsidR="00C75AFB">
        <w:t xml:space="preserve"> The main differences between Induction motor, I</w:t>
      </w:r>
      <w:r w:rsidR="00C75AFB" w:rsidRPr="00D06AA5">
        <w:t>nterior P</w:t>
      </w:r>
      <w:r w:rsidR="00C75AFB">
        <w:t xml:space="preserve">ermanent </w:t>
      </w:r>
      <w:r w:rsidR="00C75AFB" w:rsidRPr="00D06AA5">
        <w:t>M</w:t>
      </w:r>
      <w:r w:rsidR="00C75AFB">
        <w:t>agnet</w:t>
      </w:r>
      <w:r w:rsidR="00C75AFB" w:rsidRPr="00D06AA5">
        <w:t xml:space="preserve"> motor</w:t>
      </w:r>
      <w:r w:rsidR="00C75AFB">
        <w:t xml:space="preserve"> and Surface mounted Permanent Magnetic motor is shown in Figure 2-2.</w:t>
      </w:r>
      <w:r w:rsidR="00D53A4D" w:rsidRPr="00D53A4D">
        <w:t xml:space="preserve"> The following </w:t>
      </w:r>
      <w:r w:rsidR="00D53A4D">
        <w:t>sections</w:t>
      </w:r>
      <w:r w:rsidR="00D53A4D" w:rsidRPr="00D53A4D">
        <w:t xml:space="preserve"> examines the specific operating principles, constructional features, and application domains of synchronous and asynchronous motors in greater detail.</w:t>
      </w:r>
    </w:p>
    <w:p w14:paraId="57E59F51" w14:textId="7D5BE8DB" w:rsidR="008B6997" w:rsidRDefault="00C75AFB" w:rsidP="008B6997">
      <w:pPr>
        <w:pStyle w:val="Heading3"/>
      </w:pPr>
      <w:bookmarkStart w:id="16" w:name="_Toc206413865"/>
      <w:r>
        <w:rPr>
          <w:noProof/>
        </w:rPr>
        <w:lastRenderedPageBreak/>
        <mc:AlternateContent>
          <mc:Choice Requires="wpg">
            <w:drawing>
              <wp:anchor distT="0" distB="0" distL="114300" distR="114300" simplePos="0" relativeHeight="251778560" behindDoc="0" locked="0" layoutInCell="1" allowOverlap="1" wp14:anchorId="0C1EB90B" wp14:editId="38C46E93">
                <wp:simplePos x="0" y="0"/>
                <wp:positionH relativeFrom="margin">
                  <wp:posOffset>-123190</wp:posOffset>
                </wp:positionH>
                <wp:positionV relativeFrom="page">
                  <wp:posOffset>822960</wp:posOffset>
                </wp:positionV>
                <wp:extent cx="5815330" cy="2715260"/>
                <wp:effectExtent l="0" t="0" r="0" b="8890"/>
                <wp:wrapTopAndBottom/>
                <wp:docPr id="1523826395" name="Group 43"/>
                <wp:cNvGraphicFramePr/>
                <a:graphic xmlns:a="http://schemas.openxmlformats.org/drawingml/2006/main">
                  <a:graphicData uri="http://schemas.microsoft.com/office/word/2010/wordprocessingGroup">
                    <wpg:wgp>
                      <wpg:cNvGrpSpPr/>
                      <wpg:grpSpPr>
                        <a:xfrm>
                          <a:off x="0" y="0"/>
                          <a:ext cx="5815330" cy="2715260"/>
                          <a:chOff x="0" y="0"/>
                          <a:chExt cx="5815504" cy="2715260"/>
                        </a:xfrm>
                      </wpg:grpSpPr>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60085" cy="2009140"/>
                          </a:xfrm>
                          <a:prstGeom prst="rect">
                            <a:avLst/>
                          </a:prstGeom>
                        </pic:spPr>
                      </pic:pic>
                      <wps:wsp>
                        <wps:cNvPr id="28128539" name="Text Box 1"/>
                        <wps:cNvSpPr txBox="1"/>
                        <wps:spPr>
                          <a:xfrm>
                            <a:off x="167645" y="2057400"/>
                            <a:ext cx="5647859" cy="657860"/>
                          </a:xfrm>
                          <a:prstGeom prst="rect">
                            <a:avLst/>
                          </a:prstGeom>
                          <a:solidFill>
                            <a:prstClr val="white"/>
                          </a:solidFill>
                          <a:ln>
                            <a:noFill/>
                          </a:ln>
                        </wps:spPr>
                        <wps:txbx>
                          <w:txbxContent>
                            <w:p w14:paraId="485453FD" w14:textId="5AECCADC" w:rsidR="00D06AA5" w:rsidRPr="007B4A21" w:rsidRDefault="00D06AA5" w:rsidP="00D06AA5">
                              <w:pPr>
                                <w:pStyle w:val="Caption"/>
                                <w:rPr>
                                  <w:b/>
                                  <w:noProof/>
                                </w:rPr>
                              </w:pPr>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2</w:t>
                                </w:r>
                              </w:fldSimple>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C1EB90B" id="Group 43" o:spid="_x0000_s1039" style="position:absolute;left:0;text-align:left;margin-left:-9.7pt;margin-top:64.8pt;width:457.9pt;height:213.8pt;z-index:251778560;mso-position-horizontal-relative:margin;mso-position-vertical-relative:page" coordsize="58155,2715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">
                <v:shape id="Picture 33" o:spid="_x0000_s1040" type="#_x0000_t75" alt="A circular object with lines and a circle&#10;&#10;AI-generated content may be incorrect." style="position:absolute;width:57600;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">
                  <v:imagedata r:id="rId21" o:title="A circular object with lines and a circle&#10;&#10;AI-generated content may be incorrect"/>
                </v:shape>
                <v:shape id="_x0000_s1041" type="#_x0000_t202" style="position:absolute;left:1676;top:20574;width:56479;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" stroked="f">
                  <v:textbox inset="0,0,0,0">
                    <w:txbxContent>
                      <w:p w14:paraId="485453FD" w14:textId="5AECCADC" w:rsidR="00D06AA5" w:rsidRPr="007B4A21" w:rsidRDefault="00D06AA5" w:rsidP="00D06AA5">
                        <w:pPr>
                          <w:pStyle w:val="Caption"/>
                          <w:rPr>
                            <w:b/>
                            <w:noProof/>
                          </w:rPr>
                        </w:pPr>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2</w:t>
                          </w:r>
                        </w:fldSimple>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v:textbox>
                </v:shape>
                <w10:wrap type="topAndBottom" anchorx="margin" anchory="page"/>
              </v:group>
            </w:pict>
          </mc:Fallback>
        </mc:AlternateContent>
      </w:r>
      <w:r w:rsidR="008B6997">
        <w:t>Synchronous Motors</w:t>
      </w:r>
      <w:bookmarkEnd w:id="16"/>
    </w:p>
    <w:p w14:paraId="086976CA" w14:textId="6C459510" w:rsidR="008B0090" w:rsidRPr="008B0090" w:rsidRDefault="00C76D37" w:rsidP="008B0090">
      <w:r w:rsidRPr="00C76D37">
        <w:t>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vehicle traction.</w:t>
      </w:r>
      <w: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sidR="003458FC">
            <w:t>[9]</w:t>
          </w:r>
          <w:r>
            <w:fldChar w:fldCharType="end"/>
          </w:r>
        </w:sdtContent>
      </w:sdt>
    </w:p>
    <w:p w14:paraId="22B8633C" w14:textId="4485D0A7" w:rsidR="008B6997" w:rsidRDefault="008B6997" w:rsidP="008B6997">
      <w:pPr>
        <w:pStyle w:val="Heading3"/>
      </w:pPr>
      <w:bookmarkStart w:id="17" w:name="_Toc206413866"/>
      <w:r>
        <w:t>Asynchronous Motors</w:t>
      </w:r>
      <w:bookmarkEnd w:id="17"/>
    </w:p>
    <w:p w14:paraId="210D3E0C" w14:textId="084A01CB" w:rsidR="00742322" w:rsidRPr="00D06AA5" w:rsidRDefault="00125F89" w:rsidP="00D00770">
      <w:r w:rsidRPr="00125F89">
        <w:t xml:space="preserve">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 Squirrel cage motors have a rotor composed of conductive bars short-circuited by end rings, making them durable, cost-effective, and maintenance-free, which makes them highly popular in many industrial and traction applications. Slip ring motors, on the other hand, have rotor windings connected through slip rings, allowing external control of rotor </w:t>
      </w:r>
      <w:r w:rsidRPr="00125F89">
        <w:lastRenderedPageBreak/>
        <w:t>resistance, which provides higher starting torque and variable speed control capabilities. While induction motors are generally less efficient and have lower torque density than permanent-magnet synchronous motors, they are valued for their reliability</w:t>
      </w:r>
      <w:r>
        <w:t xml:space="preserve"> and</w:t>
      </w:r>
      <w:r w:rsidRPr="00125F89">
        <w:t xml:space="preserve"> safety</w:t>
      </w:r>
      <w:r>
        <w:t xml:space="preserve">, </w:t>
      </w:r>
      <w:r w:rsidRPr="00125F89">
        <w:t>owing to natural de-excitation during inverter faults</w:t>
      </w:r>
      <w:r>
        <w:t xml:space="preserve"> a</w:t>
      </w:r>
      <w:r w:rsidRPr="00125F89">
        <w:t xml:space="preserve">nd overall cost-effectiveness, making them a preferred choice for various electric vehicle and </w:t>
      </w:r>
      <w:r w:rsidR="007950D5">
        <w:rPr>
          <w:noProof/>
        </w:rPr>
        <mc:AlternateContent>
          <mc:Choice Requires="wpg">
            <w:drawing>
              <wp:anchor distT="0" distB="0" distL="114300" distR="114300" simplePos="0" relativeHeight="251781632" behindDoc="0" locked="0" layoutInCell="1" allowOverlap="1" wp14:anchorId="316AB3CA" wp14:editId="62D2BD64">
                <wp:simplePos x="0" y="0"/>
                <wp:positionH relativeFrom="margin">
                  <wp:align>right</wp:align>
                </wp:positionH>
                <wp:positionV relativeFrom="page">
                  <wp:posOffset>2194560</wp:posOffset>
                </wp:positionV>
                <wp:extent cx="5753100" cy="3216910"/>
                <wp:effectExtent l="0" t="0" r="0" b="2540"/>
                <wp:wrapTopAndBottom/>
                <wp:docPr id="1977170346" name="Group 46"/>
                <wp:cNvGraphicFramePr/>
                <a:graphic xmlns:a="http://schemas.openxmlformats.org/drawingml/2006/main">
                  <a:graphicData uri="http://schemas.microsoft.com/office/word/2010/wordprocessingGroup">
                    <wpg:wgp>
                      <wpg:cNvGrpSpPr/>
                      <wpg:grpSpPr>
                        <a:xfrm>
                          <a:off x="0" y="0"/>
                          <a:ext cx="5753100" cy="3216910"/>
                          <a:chOff x="0" y="0"/>
                          <a:chExt cx="5748425" cy="3216910"/>
                        </a:xfrm>
                      </wpg:grpSpPr>
                      <wpg:grpSp>
                        <wpg:cNvPr id="1956491974" name="Group 45"/>
                        <wpg:cNvGrpSpPr/>
                        <wpg:grpSpPr>
                          <a:xfrm>
                            <a:off x="0" y="0"/>
                            <a:ext cx="5617889" cy="2216150"/>
                            <a:chOff x="0" y="0"/>
                            <a:chExt cx="5617889" cy="2216150"/>
                          </a:xfrm>
                        </wpg:grpSpPr>
                        <pic:pic xmlns:pic="http://schemas.openxmlformats.org/drawingml/2006/picture">
                          <pic:nvPicPr>
                            <pic:cNvPr id="418453786" name="Picture 37" descr="Diagram of a motor with text&#10;&#10;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t="5282"/>
                            <a:stretch>
                              <a:fillRect/>
                            </a:stretch>
                          </pic:blipFill>
                          <pic:spPr bwMode="auto">
                            <a:xfrm>
                              <a:off x="3429044" y="304800"/>
                              <a:ext cx="2188845" cy="16332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34771315" name="Picture 36" descr="Diagram of a motor with text&#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647315" cy="2216150"/>
                            </a:xfrm>
                            <a:prstGeom prst="rect">
                              <a:avLst/>
                            </a:prstGeom>
                          </pic:spPr>
                        </pic:pic>
                      </wpg:grpSp>
                      <wps:wsp>
                        <wps:cNvPr id="1979661777" name="Text Box 1"/>
                        <wps:cNvSpPr txBox="1"/>
                        <wps:spPr>
                          <a:xfrm>
                            <a:off x="21476" y="2415540"/>
                            <a:ext cx="5726949" cy="801370"/>
                          </a:xfrm>
                          <a:prstGeom prst="rect">
                            <a:avLst/>
                          </a:prstGeom>
                          <a:solidFill>
                            <a:prstClr val="white"/>
                          </a:solidFill>
                          <a:ln>
                            <a:noFill/>
                          </a:ln>
                        </wps:spPr>
                        <wps:txbx>
                          <w:txbxContent>
                            <w:p w14:paraId="4809701D" w14:textId="779EE365" w:rsidR="00D06AA5" w:rsidRPr="007316CE" w:rsidRDefault="00D06AA5" w:rsidP="00D06AA5">
                              <w:pPr>
                                <w:pStyle w:val="Caption"/>
                              </w:pPr>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3</w:t>
                                </w:r>
                              </w:fldSimple>
                              <w:r>
                                <w:t>:</w:t>
                              </w:r>
                              <w:r w:rsidR="00E91A44">
                                <w:t xml:space="preserve"> </w:t>
                              </w:r>
                              <w:r w:rsidR="00E91A44" w:rsidRPr="00E91A44">
                                <w:t>Cross-sectional view of a squirrel cage motor and cutaway view of a slip ring motor.</w:t>
                              </w:r>
                              <w:r w:rsidR="00A80380">
                                <w:t xml:space="preserve"> [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AB3CA" id="Group 46" o:spid="_x0000_s1042" style="position:absolute;left:0;text-align:left;margin-left:401.8pt;margin-top:172.8pt;width:453pt;height:253.3pt;z-index:251781632;mso-position-horizontal:right;mso-position-horizontal-relative:margin;mso-position-vertical-relative:page;mso-width-relative:margin;mso-height-relative:margin" coordsize="57484,32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">
                <v:group id="Group 45" o:spid="_x0000_s1043" style="position:absolute;width:56178;height:22161" coordsize="56178,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">
                  <v:shape id="Picture 37" o:spid="_x0000_s1044" type="#_x0000_t75" alt="Diagram of a motor with text&#10;&#10;AI-generated content may be incorrect." style="position:absolute;left:34290;top:3048;width:21888;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">
                    <v:imagedata r:id="rId24" o:title="Diagram of a motor with text&#10;&#10;AI-generated content may be incorrect" croptop="3462f"/>
                  </v:shape>
                  <v:shape id="Picture 36" o:spid="_x0000_s1045" type="#_x0000_t75" alt="Diagram of a motor with text&#10;&#10;AI-generated content may be incorrect." style="position:absolute;width:2647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">
                    <v:imagedata r:id="rId25" o:title="Diagram of a motor with text&#10;&#10;AI-generated content may be incorrect"/>
                  </v:shape>
                </v:group>
                <v:shape id="_x0000_s1046" type="#_x0000_t202" style="position:absolute;left:214;top:24155;width:5727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" stroked="f">
                  <v:textbox inset="0,0,0,0">
                    <w:txbxContent>
                      <w:p w14:paraId="4809701D" w14:textId="779EE365" w:rsidR="00D06AA5" w:rsidRPr="007316CE" w:rsidRDefault="00D06AA5" w:rsidP="00D06AA5">
                        <w:pPr>
                          <w:pStyle w:val="Caption"/>
                        </w:pPr>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3</w:t>
                          </w:r>
                        </w:fldSimple>
                        <w:r>
                          <w:t>:</w:t>
                        </w:r>
                        <w:r w:rsidR="00E91A44">
                          <w:t xml:space="preserve"> </w:t>
                        </w:r>
                        <w:r w:rsidR="00E91A44" w:rsidRPr="00E91A44">
                          <w:t>Cross-sectional view of a squirrel cage motor and cutaway view of a slip ring motor.</w:t>
                        </w:r>
                        <w:r w:rsidR="00A80380">
                          <w:t xml:space="preserve"> [10]</w:t>
                        </w:r>
                      </w:p>
                    </w:txbxContent>
                  </v:textbox>
                </v:shape>
                <w10:wrap type="topAndBottom" anchorx="margin" anchory="page"/>
              </v:group>
            </w:pict>
          </mc:Fallback>
        </mc:AlternateContent>
      </w:r>
      <w:r w:rsidR="00E91A44">
        <w:rPr>
          <w:noProof/>
        </w:rPr>
        <mc:AlternateContent>
          <mc:Choice Requires="wps">
            <w:drawing>
              <wp:anchor distT="45720" distB="45720" distL="114300" distR="114300" simplePos="0" relativeHeight="251804160" behindDoc="0" locked="0" layoutInCell="1" allowOverlap="1" wp14:anchorId="38D3F298" wp14:editId="5AB5C9DB">
                <wp:simplePos x="0" y="0"/>
                <wp:positionH relativeFrom="margin">
                  <wp:posOffset>3663950</wp:posOffset>
                </wp:positionH>
                <wp:positionV relativeFrom="paragraph">
                  <wp:posOffset>3404870</wp:posOffset>
                </wp:positionV>
                <wp:extent cx="1539240" cy="1404620"/>
                <wp:effectExtent l="0" t="0" r="3810" b="0"/>
                <wp:wrapSquare wrapText="bothSides"/>
                <wp:docPr id="1102899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1404620"/>
                        </a:xfrm>
                        <a:prstGeom prst="rect">
                          <a:avLst/>
                        </a:prstGeom>
                        <a:solidFill>
                          <a:srgbClr val="FFFFFF"/>
                        </a:solidFill>
                        <a:ln w="9525">
                          <a:noFill/>
                          <a:miter lim="800000"/>
                          <a:headEnd/>
                          <a:tailEnd/>
                        </a:ln>
                      </wps:spPr>
                      <wps:txbx>
                        <w:txbxContent>
                          <w:p w14:paraId="28E6549A" w14:textId="40A12EE8" w:rsidR="00E91A44" w:rsidRPr="00E91A44" w:rsidRDefault="00E91A44">
                            <w:pPr>
                              <w:rPr>
                                <w:lang w:val="en-US"/>
                              </w:rPr>
                            </w:pPr>
                            <w:r>
                              <w:rPr>
                                <w:lang w:val="en-US"/>
                              </w:rPr>
                              <w:t>b) Slip ring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3F298" id="Text Box 2" o:spid="_x0000_s1047" type="#_x0000_t202" style="position:absolute;left:0;text-align:left;margin-left:288.5pt;margin-top:268.1pt;width:121.2pt;height:110.6pt;z-index:2518041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yuK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" stroked="f">
                <v:textbox style="mso-fit-shape-to-text:t">
                  <w:txbxContent>
                    <w:p w14:paraId="28E6549A" w14:textId="40A12EE8" w:rsidR="00E91A44" w:rsidRPr="00E91A44" w:rsidRDefault="00E91A44">
                      <w:pPr>
                        <w:rPr>
                          <w:lang w:val="en-US"/>
                        </w:rPr>
                      </w:pPr>
                      <w:r>
                        <w:rPr>
                          <w:lang w:val="en-US"/>
                        </w:rPr>
                        <w:t>b) Slip ring motor</w:t>
                      </w:r>
                    </w:p>
                  </w:txbxContent>
                </v:textbox>
                <w10:wrap type="square" anchorx="margin"/>
              </v:shape>
            </w:pict>
          </mc:Fallback>
        </mc:AlternateContent>
      </w:r>
      <w:r w:rsidR="00E91A44">
        <w:rPr>
          <w:noProof/>
        </w:rPr>
        <mc:AlternateContent>
          <mc:Choice Requires="wps">
            <w:drawing>
              <wp:anchor distT="45720" distB="45720" distL="114300" distR="114300" simplePos="0" relativeHeight="251802112" behindDoc="0" locked="0" layoutInCell="1" allowOverlap="1" wp14:anchorId="4B5BEFE6" wp14:editId="46A59E46">
                <wp:simplePos x="0" y="0"/>
                <wp:positionH relativeFrom="column">
                  <wp:posOffset>272415</wp:posOffset>
                </wp:positionH>
                <wp:positionV relativeFrom="paragraph">
                  <wp:posOffset>342900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3EFD14" w14:textId="6CE657D3" w:rsidR="00E91A44" w:rsidRPr="00E91A44" w:rsidRDefault="00E91A44">
                            <w:pPr>
                              <w:rPr>
                                <w:lang w:val="en-US"/>
                              </w:rPr>
                            </w:pPr>
                            <w:r>
                              <w:rPr>
                                <w:lang w:val="en-US"/>
                              </w:rPr>
                              <w:t>a) Squirrel cage mo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B5BEFE6" id="_x0000_s1048" type="#_x0000_t202" style="position:absolute;left:0;text-align:left;margin-left:21.45pt;margin-top:270pt;width:185.9pt;height:110.6pt;z-index:2518021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" stroked="f">
                <v:textbox style="mso-fit-shape-to-text:t">
                  <w:txbxContent>
                    <w:p w14:paraId="483EFD14" w14:textId="6CE657D3" w:rsidR="00E91A44" w:rsidRPr="00E91A44" w:rsidRDefault="00E91A44">
                      <w:pPr>
                        <w:rPr>
                          <w:lang w:val="en-US"/>
                        </w:rPr>
                      </w:pPr>
                      <w:r>
                        <w:rPr>
                          <w:lang w:val="en-US"/>
                        </w:rPr>
                        <w:t>a) Squirrel cage motor</w:t>
                      </w:r>
                    </w:p>
                  </w:txbxContent>
                </v:textbox>
                <w10:wrap type="square"/>
              </v:shape>
            </w:pict>
          </mc:Fallback>
        </mc:AlternateContent>
      </w:r>
      <w:r w:rsidRPr="00125F89">
        <w:t>industrial drive applications.</w:t>
      </w:r>
      <w:r>
        <w:t xml:space="preserve"> </w:t>
      </w:r>
      <w:sdt>
        <w:sdtPr>
          <w:alias w:val="To edit, see citavi.com/edit"/>
          <w:tag w:val="CitaviPlaceholder#71c93fc1-e494-4cdf-830a-ad8f346df11e"/>
          <w:id w:val="-361359345"/>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sidR="003458FC">
            <w:t>[9, 10]</w:t>
          </w:r>
          <w:r>
            <w:fldChar w:fldCharType="end"/>
          </w:r>
        </w:sdtContent>
      </w:sdt>
    </w:p>
    <w:p w14:paraId="34F8DB46" w14:textId="06D5B540" w:rsidR="00B56B70" w:rsidRDefault="00B56B70" w:rsidP="00B56B70">
      <w:pPr>
        <w:pStyle w:val="Heading2"/>
        <w:rPr>
          <w:lang w:val="en-IN"/>
        </w:rPr>
      </w:pPr>
      <w:bookmarkStart w:id="18" w:name="_Toc206413867"/>
      <w:r>
        <w:rPr>
          <w:lang w:val="en-IN"/>
        </w:rPr>
        <w:t>Rotor Assembly</w:t>
      </w:r>
      <w:bookmarkEnd w:id="18"/>
    </w:p>
    <w:p w14:paraId="3C89444A" w14:textId="076002A7" w:rsidR="00D23FB5" w:rsidRDefault="00D23FB5" w:rsidP="00D23FB5">
      <w:pPr>
        <w:rPr>
          <w:lang w:val="en-IN" w:eastAsia="en-IN"/>
        </w:rPr>
      </w:pPr>
      <w:r w:rsidRPr="00D23FB5">
        <w:rPr>
          <w:lang w:val="en-IN" w:eastAsia="en-IN"/>
        </w:rPr>
        <w:t xml:space="preserve">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 The rotor shaft undergoes precision machining before being assembled with the laminated core, ensuring robust mechanical connection and balance. For asynchronous (induction) motors, the rotor features a cage formed by pressure die-casting molten </w:t>
      </w:r>
      <w:proofErr w:type="spellStart"/>
      <w:r w:rsidRPr="00D23FB5">
        <w:rPr>
          <w:lang w:val="en-IN" w:eastAsia="en-IN"/>
        </w:rPr>
        <w:t>aluminum</w:t>
      </w:r>
      <w:proofErr w:type="spellEnd"/>
      <w:r w:rsidRPr="00D23FB5">
        <w:rPr>
          <w:lang w:val="en-IN" w:eastAsia="en-IN"/>
        </w:rPr>
        <w:t xml:space="preserve">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 both of which are carefully fixed using adhesives, retaining sleeves, or </w:t>
      </w:r>
      <w:proofErr w:type="spellStart"/>
      <w:r w:rsidRPr="00D23FB5">
        <w:rPr>
          <w:lang w:val="en-IN" w:eastAsia="en-IN"/>
        </w:rPr>
        <w:t>molded</w:t>
      </w:r>
      <w:proofErr w:type="spellEnd"/>
      <w:r w:rsidRPr="00D23FB5">
        <w:rPr>
          <w:lang w:val="en-IN" w:eastAsia="en-IN"/>
        </w:rPr>
        <w:t xml:space="preserve"> resins to withstand mechanical stresses and centrifugal forces at high rotational speeds. Following assembly, the complete rotor assembly undergoes dynamic balancing to minimize vibrations and is subjected to final dimensional, mechanical, and electrical testing to ensure compliance with stringent quality standards. This comprehensive </w:t>
      </w:r>
      <w:r w:rsidRPr="00D23FB5">
        <w:rPr>
          <w:lang w:val="en-IN" w:eastAsia="en-IN"/>
        </w:rPr>
        <w:lastRenderedPageBreak/>
        <w:t>manufacturing approach achieves an optimized balance between electromagnetic performance, mechanical reliability, and cost-effectiveness, tailored to the application-specific demands of various electric motor types.</w:t>
      </w:r>
      <w:r>
        <w:rPr>
          <w:lang w:val="en-IN" w:eastAsia="en-IN"/>
        </w:rPr>
        <w:t xml:space="preserve"> </w:t>
      </w:r>
      <w:sdt>
        <w:sdtPr>
          <w:rPr>
            <w:lang w:val="en-IN" w:eastAsia="en-IN"/>
          </w:rPr>
          <w:alias w:val="To edit, see citavi.com/edit"/>
          <w:tag w:val="CitaviPlaceholder#470da88d-d435-4dfc-92f1-850d12d22e73"/>
          <w:id w:val="-278877802"/>
          <w:placeholder>
            <w:docPart w:val="DefaultPlaceholder_-1854013440"/>
          </w:placeholder>
        </w:sdtPr>
        <w:sdtContent>
          <w:r>
            <w:rPr>
              <w:lang w:val="en-IN" w:eastAsia="en-IN"/>
            </w:rPr>
            <w:fldChar w:fldCharType="begin"/>
          </w:r>
          <w:r w:rsidR="003458F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Pr>
              <w:lang w:val="en-IN" w:eastAsia="en-IN"/>
            </w:rPr>
            <w:fldChar w:fldCharType="separate"/>
          </w:r>
          <w:r w:rsidR="003458FC">
            <w:rPr>
              <w:lang w:val="en-IN" w:eastAsia="en-IN"/>
            </w:rPr>
            <w:t>[4, 9, 11]</w:t>
          </w:r>
          <w:r>
            <w:rPr>
              <w:lang w:val="en-IN" w:eastAsia="en-IN"/>
            </w:rPr>
            <w:fldChar w:fldCharType="end"/>
          </w:r>
        </w:sdtContent>
      </w:sdt>
    </w:p>
    <w:p w14:paraId="37C17F02" w14:textId="09526995" w:rsidR="00D23FB5" w:rsidRPr="00D23FB5" w:rsidRDefault="008C7CF4" w:rsidP="00D23FB5">
      <w:pPr>
        <w:rPr>
          <w:lang w:val="en-IN" w:eastAsia="en-IN"/>
        </w:rPr>
      </w:pPr>
      <w:r w:rsidRPr="007950D5">
        <w:rPr>
          <w:noProof/>
          <w:lang w:val="en-IN" w:eastAsia="en-IN"/>
        </w:rPr>
        <mc:AlternateContent>
          <mc:Choice Requires="wps">
            <w:drawing>
              <wp:anchor distT="45720" distB="45720" distL="114300" distR="114300" simplePos="0" relativeHeight="251814400" behindDoc="0" locked="0" layoutInCell="1" allowOverlap="1" wp14:anchorId="5BA1F84F" wp14:editId="28F296AF">
                <wp:simplePos x="0" y="0"/>
                <wp:positionH relativeFrom="margin">
                  <wp:posOffset>3625850</wp:posOffset>
                </wp:positionH>
                <wp:positionV relativeFrom="paragraph">
                  <wp:posOffset>2049780</wp:posOffset>
                </wp:positionV>
                <wp:extent cx="2011680" cy="1404620"/>
                <wp:effectExtent l="0" t="0" r="0" b="0"/>
                <wp:wrapSquare wrapText="bothSides"/>
                <wp:docPr id="598893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680" cy="1404620"/>
                        </a:xfrm>
                        <a:prstGeom prst="rect">
                          <a:avLst/>
                        </a:prstGeom>
                        <a:noFill/>
                        <a:ln w="9525">
                          <a:noFill/>
                          <a:miter lim="800000"/>
                          <a:headEnd/>
                          <a:tailEnd/>
                        </a:ln>
                      </wps:spPr>
                      <wps:txbx>
                        <w:txbxContent>
                          <w:p w14:paraId="5F587AEC" w14:textId="3D0B634F" w:rsidR="007950D5" w:rsidRPr="008C7CF4" w:rsidRDefault="008C7CF4">
                            <w:pPr>
                              <w:rPr>
                                <w:lang w:val="en-US"/>
                              </w:rPr>
                            </w:pPr>
                            <w:r>
                              <w:rPr>
                                <w:lang w:val="en-US"/>
                              </w:rPr>
                              <w:t>b) SPM synchronous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A1F84F" id="_x0000_s1049" type="#_x0000_t202" style="position:absolute;left:0;text-align:left;margin-left:285.5pt;margin-top:161.4pt;width:158.4pt;height:110.6pt;z-index:2518144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" filled="f" stroked="f">
                <v:textbox style="mso-fit-shape-to-text:t">
                  <w:txbxContent>
                    <w:p w14:paraId="5F587AEC" w14:textId="3D0B634F" w:rsidR="007950D5" w:rsidRPr="008C7CF4" w:rsidRDefault="008C7CF4">
                      <w:pPr>
                        <w:rPr>
                          <w:lang w:val="en-US"/>
                        </w:rPr>
                      </w:pPr>
                      <w:r>
                        <w:rPr>
                          <w:lang w:val="en-US"/>
                        </w:rPr>
                        <w:t>b) SPM synchronous motor</w:t>
                      </w:r>
                    </w:p>
                  </w:txbxContent>
                </v:textbox>
                <w10:wrap type="square" anchorx="margin"/>
              </v:shape>
            </w:pict>
          </mc:Fallback>
        </mc:AlternateContent>
      </w:r>
      <w:r w:rsidR="007950D5">
        <w:rPr>
          <w:noProof/>
          <w:lang w:val="en-IN" w:eastAsia="en-IN"/>
        </w:rPr>
        <mc:AlternateContent>
          <mc:Choice Requires="wpg">
            <w:drawing>
              <wp:anchor distT="0" distB="0" distL="114300" distR="114300" simplePos="0" relativeHeight="251812352" behindDoc="0" locked="0" layoutInCell="1" allowOverlap="1" wp14:anchorId="3D36E49A" wp14:editId="0B0DBC04">
                <wp:simplePos x="0" y="0"/>
                <wp:positionH relativeFrom="column">
                  <wp:posOffset>-1270</wp:posOffset>
                </wp:positionH>
                <wp:positionV relativeFrom="page">
                  <wp:posOffset>1760220</wp:posOffset>
                </wp:positionV>
                <wp:extent cx="5798820" cy="3284220"/>
                <wp:effectExtent l="0" t="0" r="0" b="0"/>
                <wp:wrapTopAndBottom/>
                <wp:docPr id="1517100712" name="Group 59"/>
                <wp:cNvGraphicFramePr/>
                <a:graphic xmlns:a="http://schemas.openxmlformats.org/drawingml/2006/main">
                  <a:graphicData uri="http://schemas.microsoft.com/office/word/2010/wordprocessingGroup">
                    <wpg:wgp>
                      <wpg:cNvGrpSpPr/>
                      <wpg:grpSpPr>
                        <a:xfrm>
                          <a:off x="0" y="0"/>
                          <a:ext cx="5798820" cy="3284220"/>
                          <a:chOff x="0" y="0"/>
                          <a:chExt cx="5798820" cy="3284221"/>
                        </a:xfrm>
                      </wpg:grpSpPr>
                      <wpg:grpSp>
                        <wpg:cNvPr id="1936673269" name="Group 58"/>
                        <wpg:cNvGrpSpPr/>
                        <wpg:grpSpPr>
                          <a:xfrm>
                            <a:off x="0" y="0"/>
                            <a:ext cx="5798820" cy="3284221"/>
                            <a:chOff x="-823543" y="-15004"/>
                            <a:chExt cx="6649674" cy="3233359"/>
                          </a:xfrm>
                        </wpg:grpSpPr>
                        <wpg:grpSp>
                          <wpg:cNvPr id="973754935" name="Group 57"/>
                          <wpg:cNvGrpSpPr/>
                          <wpg:grpSpPr>
                            <a:xfrm>
                              <a:off x="-613277" y="-15004"/>
                              <a:ext cx="6430647" cy="1905000"/>
                              <a:chOff x="-613277" y="-15004"/>
                              <a:chExt cx="6430647" cy="1905000"/>
                            </a:xfrm>
                          </wpg:grpSpPr>
                          <pic:pic xmlns:pic="http://schemas.openxmlformats.org/drawingml/2006/picture">
                            <pic:nvPicPr>
                              <pic:cNvPr id="570597751" name="Picture 33" descr="Diagram of a lost volume diagram&#10;&#10;AI-generated content may be incorrect."/>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613277" y="-15004"/>
                                <a:ext cx="2933992" cy="1905000"/>
                              </a:xfrm>
                              <a:prstGeom prst="rect">
                                <a:avLst/>
                              </a:prstGeom>
                            </pic:spPr>
                          </pic:pic>
                          <pic:pic xmlns:pic="http://schemas.openxmlformats.org/drawingml/2006/picture">
                            <pic:nvPicPr>
                              <pic:cNvPr id="905206150" name="Picture 56" descr="Diagram of a circular structure with different colors&#10;&#10;AI-generated content may be incorrect."/>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87408" y="108097"/>
                                <a:ext cx="2829962" cy="1729740"/>
                              </a:xfrm>
                              <a:prstGeom prst="rect">
                                <a:avLst/>
                              </a:prstGeom>
                            </pic:spPr>
                          </pic:pic>
                        </wpg:grpSp>
                        <wps:wsp>
                          <wps:cNvPr id="595653553" name="Text Box 1"/>
                          <wps:cNvSpPr txBox="1"/>
                          <wps:spPr>
                            <a:xfrm>
                              <a:off x="-823543" y="2025858"/>
                              <a:ext cx="6649674" cy="1192497"/>
                            </a:xfrm>
                            <a:prstGeom prst="rect">
                              <a:avLst/>
                            </a:prstGeom>
                            <a:solidFill>
                              <a:prstClr val="white"/>
                            </a:solidFill>
                            <a:ln>
                              <a:noFill/>
                            </a:ln>
                          </wps:spPr>
                          <wps:txbx>
                            <w:txbxContent>
                              <w:p w14:paraId="6E3B576B" w14:textId="483EB6A5" w:rsidR="007950D5" w:rsidRPr="00523B13" w:rsidRDefault="007950D5" w:rsidP="007950D5">
                                <w:pPr>
                                  <w:pStyle w:val="Caption"/>
                                  <w:rPr>
                                    <w:noProof/>
                                  </w:rPr>
                                </w:pPr>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4</w:t>
                                  </w:r>
                                </w:fldSimple>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39847586" name="Text Box 2"/>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076B5A36" w14:textId="7EDAED88" w:rsidR="007950D5" w:rsidRPr="007950D5" w:rsidRDefault="007950D5">
                              <w:pPr>
                                <w:rPr>
                                  <w:lang w:val="en-US"/>
                                </w:rPr>
                              </w:pPr>
                              <w:r>
                                <w:rPr>
                                  <w:lang w:val="en-US"/>
                                </w:rPr>
                                <w:t>a) IPM synchronous motor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3D36E49A" id="Group 59" o:spid="_x0000_s1050" style="position:absolute;left:0;text-align:left;margin-left:-.1pt;margin-top:138.6pt;width:456.6pt;height:258.6pt;z-index:251812352;mso-position-vertical-relative:page;mso-height-relative:margin" coordsize="57988,32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">
                <v:group id="Group 58" o:spid="_x0000_s1051" style="position:absolute;width:57988;height:32842" coordorigin="-8235,-150" coordsize="66496,3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">
                  <v:group id="Group 57" o:spid="_x0000_s1052" style="position:absolute;left:-6132;top:-150;width:64305;height:190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">
                    <v:shape id="Picture 33" o:spid="_x0000_s1053"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">
                      <v:imagedata r:id="rId28" o:title="Diagram of a lost volume diagram&#10;&#10;AI-generated content may be incorrect"/>
                    </v:shape>
                    <v:shape id="Picture 56" o:spid="_x0000_s1054" type="#_x0000_t75" alt="Diagram of a circular structure with different colors&#10;&#10;AI-generated content may be incorrect." style="position:absolute;left:29874;top:1080;width:28299;height:1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">
                      <v:imagedata r:id="rId29" o:title="Diagram of a circular structure with different colors&#10;&#10;AI-generated content may be incorrect"/>
                    </v:shape>
                  </v:group>
                  <v:shape id="_x0000_s1055" type="#_x0000_t202" style="position:absolute;left:-8235;top:20258;width:66496;height:11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" stroked="f">
                    <v:textbox inset="0,0,0,0">
                      <w:txbxContent>
                        <w:p w14:paraId="6E3B576B" w14:textId="483EB6A5" w:rsidR="007950D5" w:rsidRPr="00523B13" w:rsidRDefault="007950D5" w:rsidP="007950D5">
                          <w:pPr>
                            <w:pStyle w:val="Caption"/>
                            <w:rPr>
                              <w:noProof/>
                            </w:rPr>
                          </w:pPr>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4</w:t>
                            </w:r>
                          </w:fldSimple>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v:textbox>
                  </v:shape>
                </v:group>
                <v:shape id="_x0000_s1056"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" stroked="f">
                  <v:textbox style="mso-fit-shape-to-text:t">
                    <w:txbxContent>
                      <w:p w14:paraId="076B5A36" w14:textId="7EDAED88" w:rsidR="007950D5" w:rsidRPr="007950D5" w:rsidRDefault="007950D5">
                        <w:pPr>
                          <w:rPr>
                            <w:lang w:val="en-US"/>
                          </w:rPr>
                        </w:pPr>
                        <w:r>
                          <w:rPr>
                            <w:lang w:val="en-US"/>
                          </w:rPr>
                          <w:t>a) IPM synchronous motors</w:t>
                        </w:r>
                      </w:p>
                    </w:txbxContent>
                  </v:textbox>
                </v:shape>
                <w10:wrap type="topAndBottom" anchory="page"/>
              </v:group>
            </w:pict>
          </mc:Fallback>
        </mc:AlternateContent>
      </w:r>
    </w:p>
    <w:p w14:paraId="2E2B684E" w14:textId="450A06E2" w:rsidR="00573CF8" w:rsidRDefault="007950D5" w:rsidP="00D23FB5">
      <w:pPr>
        <w:pStyle w:val="Heading2"/>
      </w:pPr>
      <w:bookmarkStart w:id="19" w:name="_Toc206413868"/>
      <w:r>
        <w:rPr>
          <w:noProof/>
        </w:rPr>
        <mc:AlternateContent>
          <mc:Choice Requires="wpg">
            <w:drawing>
              <wp:anchor distT="0" distB="0" distL="114300" distR="114300" simplePos="0" relativeHeight="251772416" behindDoc="0" locked="0" layoutInCell="1" allowOverlap="1" wp14:anchorId="25DAB4CA" wp14:editId="2EA9879D">
                <wp:simplePos x="0" y="0"/>
                <wp:positionH relativeFrom="margin">
                  <wp:posOffset>82550</wp:posOffset>
                </wp:positionH>
                <wp:positionV relativeFrom="topMargin">
                  <wp:posOffset>5402580</wp:posOffset>
                </wp:positionV>
                <wp:extent cx="5664835" cy="3199765"/>
                <wp:effectExtent l="0" t="0" r="0" b="635"/>
                <wp:wrapTopAndBottom/>
                <wp:docPr id="1044004641" name="Group 36"/>
                <wp:cNvGraphicFramePr/>
                <a:graphic xmlns:a="http://schemas.openxmlformats.org/drawingml/2006/main">
                  <a:graphicData uri="http://schemas.microsoft.com/office/word/2010/wordprocessingGroup">
                    <wpg:wgp>
                      <wpg:cNvGrpSpPr/>
                      <wpg:grpSpPr>
                        <a:xfrm>
                          <a:off x="0" y="0"/>
                          <a:ext cx="5664835" cy="3199765"/>
                          <a:chOff x="38100" y="97309"/>
                          <a:chExt cx="5664835" cy="3200242"/>
                        </a:xfrm>
                      </wpg:grpSpPr>
                      <pic:pic xmlns:pic="http://schemas.openxmlformats.org/drawingml/2006/picture">
                        <pic:nvPicPr>
                          <pic:cNvPr id="266441631" name="Picture 11" descr="A diagram of a section of a machine&#10;&#10;AI-generated content may be incorrect."/>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184563" y="97309"/>
                            <a:ext cx="3186430" cy="2423089"/>
                          </a:xfrm>
                          <a:prstGeom prst="rect">
                            <a:avLst/>
                          </a:prstGeom>
                        </pic:spPr>
                      </pic:pic>
                      <wps:wsp>
                        <wps:cNvPr id="1136776189" name="Text Box 1"/>
                        <wps:cNvSpPr txBox="1"/>
                        <wps:spPr>
                          <a:xfrm>
                            <a:off x="38100" y="2599051"/>
                            <a:ext cx="5664835" cy="698500"/>
                          </a:xfrm>
                          <a:prstGeom prst="rect">
                            <a:avLst/>
                          </a:prstGeom>
                          <a:solidFill>
                            <a:prstClr val="white"/>
                          </a:solidFill>
                          <a:ln>
                            <a:noFill/>
                          </a:ln>
                        </wps:spPr>
                        <wps:txbx>
                          <w:txbxContent>
                            <w:p w14:paraId="681C528A" w14:textId="46AC8692" w:rsidR="00685E13" w:rsidRPr="00B26D44" w:rsidRDefault="00685E13" w:rsidP="00685E13">
                              <w:pPr>
                                <w:pStyle w:val="Caption"/>
                                <w:rPr>
                                  <w:noProof/>
                                </w:rPr>
                              </w:pPr>
                              <w:bookmarkStart w:id="20" w:name="_Toc206070718"/>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5</w:t>
                                </w:r>
                              </w:fldSimple>
                              <w:r>
                                <w:t xml:space="preserve">: </w:t>
                              </w:r>
                              <w:r w:rsidRPr="00487AF6">
                                <w:t>Overview of insulating and supporting parts in a low-voltage insulation system</w:t>
                              </w:r>
                              <w:r>
                                <w:t xml:space="preserve"> [6]</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DAB4CA" id="Group 36" o:spid="_x0000_s1057" style="position:absolute;left:0;text-align:left;margin-left:6.5pt;margin-top:425.4pt;width:446.05pt;height:251.95pt;z-index:251772416;mso-position-horizontal-relative:margin;mso-position-vertical-relative:top-margin-area;mso-height-relative:margin" coordorigin="381,973" coordsize="56648,3200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">
                <v:shape id="Picture 11" o:spid="_x0000_s1058" type="#_x0000_t75" alt="A diagram of a section of a machine&#10;&#10;AI-generated content may be incorrect." style="position:absolute;left:11845;top:973;width:31864;height:2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">
                  <v:imagedata r:id="rId31" o:title="A diagram of a section of a machine&#10;&#10;AI-generated content may be incorrect"/>
                </v:shape>
                <v:shape id="_x0000_s1059" type="#_x0000_t202" style="position:absolute;left:381;top:25990;width:56648;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" stroked="f">
                  <v:textbox inset="0,0,0,0">
                    <w:txbxContent>
                      <w:p w14:paraId="681C528A" w14:textId="46AC8692" w:rsidR="00685E13" w:rsidRPr="00B26D44" w:rsidRDefault="00685E13" w:rsidP="00685E13">
                        <w:pPr>
                          <w:pStyle w:val="Caption"/>
                          <w:rPr>
                            <w:noProof/>
                          </w:rPr>
                        </w:pPr>
                        <w:bookmarkStart w:id="21" w:name="_Toc206070718"/>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5</w:t>
                          </w:r>
                        </w:fldSimple>
                        <w:r>
                          <w:t xml:space="preserve">: </w:t>
                        </w:r>
                        <w:r w:rsidRPr="00487AF6">
                          <w:t>Overview of insulating and supporting parts in a low-voltage insulation system</w:t>
                        </w:r>
                        <w:r>
                          <w:t xml:space="preserve"> [6]</w:t>
                        </w:r>
                        <w:bookmarkEnd w:id="21"/>
                      </w:p>
                    </w:txbxContent>
                  </v:textbox>
                </v:shape>
                <w10:wrap type="topAndBottom" anchorx="margin" anchory="margin"/>
              </v:group>
            </w:pict>
          </mc:Fallback>
        </mc:AlternateContent>
      </w:r>
      <w:r w:rsidR="00685E13">
        <w:t xml:space="preserve"> Stator Assembly</w:t>
      </w:r>
      <w:bookmarkEnd w:id="19"/>
    </w:p>
    <w:p w14:paraId="2901B2D3" w14:textId="77777777" w:rsidR="007950D5" w:rsidRDefault="007950D5" w:rsidP="004A1132"/>
    <w:p w14:paraId="04C1EE7B" w14:textId="5CB864D9" w:rsidR="00D23FB5" w:rsidRPr="006C2FE5" w:rsidRDefault="00D23FB5" w:rsidP="004A1132">
      <w:pPr>
        <w:rPr>
          <w:lang w:val="en-IN"/>
        </w:rPr>
      </w:pPr>
      <w:r w:rsidRPr="00C34CFC">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lastRenderedPageBreak/>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w:t>
      </w:r>
      <w:r w:rsidRPr="00D23FB5">
        <w:rPr>
          <w:lang w:val="en-IN"/>
        </w:rPr>
        <w:t xml:space="preserve"> </w:t>
      </w:r>
      <w:r w:rsidRPr="00D00770">
        <w:rPr>
          <w:lang w:val="en-IN"/>
        </w:rPr>
        <w:t xml:space="preserve">Figure </w:t>
      </w:r>
      <w:r>
        <w:rPr>
          <w:lang w:val="en-IN"/>
        </w:rPr>
        <w:t>2-1</w:t>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Pr>
          <w:lang w:val="en-IN"/>
        </w:rPr>
        <w:t xml:space="preserve"> </w:t>
      </w:r>
      <w:sdt>
        <w:sdtPr>
          <w:rPr>
            <w:lang w:val="en-IN"/>
          </w:rPr>
          <w:alias w:val="To edit, see citavi.com/edit"/>
          <w:tag w:val="CitaviPlaceholder#872c57b9-f8b2-41de-a7ad-617c67dde45d"/>
          <w:id w:val="779382611"/>
          <w:placeholder>
            <w:docPart w:val="521DD7B3324A4B358C2952C66E59DC04"/>
          </w:placeholder>
        </w:sdtPr>
        <w:sdtContent>
          <w:r>
            <w:rPr>
              <w:lang w:val="en-IN"/>
            </w:rPr>
            <w:fldChar w:fldCharType="begin"/>
          </w:r>
          <w:r w:rsidR="003458F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Pr>
              <w:lang w:val="en-IN"/>
            </w:rPr>
            <w:fldChar w:fldCharType="separate"/>
          </w:r>
          <w:r w:rsidR="003458FC">
            <w:rPr>
              <w:lang w:val="en-IN"/>
            </w:rPr>
            <w:t>[12]</w:t>
          </w:r>
          <w:r>
            <w:rPr>
              <w:lang w:val="en-IN"/>
            </w:rPr>
            <w:fldChar w:fldCharType="end"/>
          </w:r>
        </w:sdtContent>
      </w:sdt>
    </w:p>
    <w:p w14:paraId="7014CD3C" w14:textId="77777777" w:rsidR="00CE717F" w:rsidRDefault="008C7CF4" w:rsidP="00776C80">
      <w:r>
        <w:rPr>
          <w:noProof/>
        </w:rPr>
        <mc:AlternateContent>
          <mc:Choice Requires="wpg">
            <w:drawing>
              <wp:anchor distT="0" distB="0" distL="114300" distR="114300" simplePos="0" relativeHeight="251817472" behindDoc="0" locked="0" layoutInCell="1" allowOverlap="1" wp14:anchorId="5DF2C3DC" wp14:editId="7D8B7802">
                <wp:simplePos x="0" y="0"/>
                <wp:positionH relativeFrom="column">
                  <wp:posOffset>494030</wp:posOffset>
                </wp:positionH>
                <wp:positionV relativeFrom="page">
                  <wp:posOffset>4389120</wp:posOffset>
                </wp:positionV>
                <wp:extent cx="4890135" cy="6103620"/>
                <wp:effectExtent l="0" t="0" r="5715" b="0"/>
                <wp:wrapTopAndBottom/>
                <wp:docPr id="422959204" name="Group 60"/>
                <wp:cNvGraphicFramePr/>
                <a:graphic xmlns:a="http://schemas.openxmlformats.org/drawingml/2006/main">
                  <a:graphicData uri="http://schemas.microsoft.com/office/word/2010/wordprocessingGroup">
                    <wpg:wgp>
                      <wpg:cNvGrpSpPr/>
                      <wpg:grpSpPr>
                        <a:xfrm>
                          <a:off x="0" y="0"/>
                          <a:ext cx="4890135" cy="6103620"/>
                          <a:chOff x="-22860" y="0"/>
                          <a:chExt cx="4890135" cy="5894705"/>
                        </a:xfrm>
                      </wpg:grpSpPr>
                      <pic:pic xmlns:pic="http://schemas.openxmlformats.org/drawingml/2006/picture">
                        <pic:nvPicPr>
                          <pic:cNvPr id="149384268" name="Picture 33" descr="A diagram of a diagram of electrical components&#10;&#10;AI-generated content may be incorrect."/>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867275" cy="5055235"/>
                          </a:xfrm>
                          <a:prstGeom prst="rect">
                            <a:avLst/>
                          </a:prstGeom>
                        </pic:spPr>
                      </pic:pic>
                      <wps:wsp>
                        <wps:cNvPr id="2100769049" name="Text Box 1"/>
                        <wps:cNvSpPr txBox="1"/>
                        <wps:spPr>
                          <a:xfrm>
                            <a:off x="-22860" y="5055235"/>
                            <a:ext cx="4867275" cy="839470"/>
                          </a:xfrm>
                          <a:prstGeom prst="rect">
                            <a:avLst/>
                          </a:prstGeom>
                          <a:solidFill>
                            <a:prstClr val="white"/>
                          </a:solidFill>
                          <a:ln>
                            <a:noFill/>
                          </a:ln>
                        </wps:spPr>
                        <wps:txbx>
                          <w:txbxContent>
                            <w:p w14:paraId="207CA109" w14:textId="0ECDDFA0" w:rsidR="008C7CF4" w:rsidRDefault="008C7CF4" w:rsidP="008C7CF4">
                              <w:pPr>
                                <w:pStyle w:val="Caption"/>
                              </w:pPr>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6</w:t>
                                </w:r>
                              </w:fldSimple>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F2C3DC" id="Group 60" o:spid="_x0000_s1060" style="position:absolute;left:0;text-align:left;margin-left:38.9pt;margin-top:345.6pt;width:385.05pt;height:480.6pt;z-index:251817472;mso-position-vertical-relative:page;mso-width-relative:margin;mso-height-relative:margin" coordorigin="-228" coordsize="48901,5894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">
                <v:shape id="Picture 33" o:spid="_x0000_s1061" type="#_x0000_t75" alt="A diagram of a diagram of electrical components&#10;&#10;AI-generated content may be incorrect." style="position:absolute;width:48672;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">
                  <v:imagedata r:id="rId33" o:title="A diagram of a diagram of electrical components&#10;&#10;AI-generated content may be incorrect"/>
                </v:shape>
                <v:shape id="_x0000_s1062" type="#_x0000_t202" style="position:absolute;left:-228;top:50552;width:48672;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" stroked="f">
                  <v:textbox inset="0,0,0,0">
                    <w:txbxContent>
                      <w:p w14:paraId="207CA109" w14:textId="0ECDDFA0" w:rsidR="008C7CF4" w:rsidRDefault="008C7CF4" w:rsidP="008C7CF4">
                        <w:pPr>
                          <w:pStyle w:val="Caption"/>
                        </w:pPr>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6</w:t>
                          </w:r>
                        </w:fldSimple>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v:textbox>
                </v:shape>
                <w10:wrap type="topAndBottom" anchory="page"/>
              </v:group>
            </w:pict>
          </mc:Fallback>
        </mc:AlternateContent>
      </w:r>
      <w:r w:rsidR="006C2FE5" w:rsidRPr="00621729">
        <w:t>Once the stator core is assembled, several key sub-processes follow. One of the first is the insertion of slot insulation to electrically isolate the windings from the core.</w:t>
      </w:r>
      <w:r w:rsidR="006C2FE5">
        <w:t xml:space="preserve"> </w:t>
      </w:r>
      <w:r w:rsidR="006C2FE5" w:rsidRPr="00621729">
        <w:t>This is followed by the winding process, in which copper wire is inserted into the stator slots. Depending on the motor design and production requirements</w:t>
      </w:r>
      <w:r w:rsidR="006C2FE5">
        <w:t xml:space="preserve"> </w:t>
      </w:r>
      <w:r w:rsidR="006C2FE5" w:rsidRPr="00621729">
        <w:t>different winding techniques may be employed, such as linear winding, needle winding, flyer winding, or the pull-in method using pre</w:t>
      </w:r>
      <w:r w:rsidR="006C2FE5">
        <w:t>-</w:t>
      </w:r>
      <w:r w:rsidR="006C2FE5" w:rsidRPr="00621729">
        <w:t xml:space="preserve">formed coils. After winding, the wire ends are insulated, the winding head is formed, and the conductors are interconnected using methods such as crimping, soldering, or </w:t>
      </w:r>
      <w:r w:rsidR="006C2FE5">
        <w:t>suitable</w:t>
      </w:r>
      <w:r w:rsidR="006C2FE5" w:rsidRPr="00621729">
        <w:t xml:space="preserve"> welding techniques. The stator is then mechanically stabilized using bandaging and impregnated with resin</w:t>
      </w:r>
      <w:r w:rsidR="006C2FE5">
        <w:t xml:space="preserve"> t</w:t>
      </w:r>
      <w:r w:rsidR="006C2FE5" w:rsidRPr="00621729">
        <w:t>hrough processes like trickling, dipping, or vacuum pressure impregnation</w:t>
      </w:r>
      <w:r w:rsidR="006C2FE5">
        <w:t>, t</w:t>
      </w:r>
      <w:r w:rsidR="006C2FE5" w:rsidRPr="00621729">
        <w:t xml:space="preserve">o enhance </w:t>
      </w:r>
      <w:r w:rsidR="006C2FE5" w:rsidRPr="00621729">
        <w:lastRenderedPageBreak/>
        <w:t>insulation and thermal dissipation. Electrical tests are carried out to verify winding</w:t>
      </w:r>
      <w:r w:rsidR="006C2FE5" w:rsidRPr="006C2FE5">
        <w:t xml:space="preserve"> </w:t>
      </w:r>
      <w:r w:rsidR="006C2FE5" w:rsidRPr="00621729">
        <w:t>resistance, insulation quality, and overall functio</w:t>
      </w:r>
      <w:r w:rsidR="006C2FE5">
        <w:t>nality</w:t>
      </w:r>
      <w:r w:rsidR="004A1132" w:rsidRPr="00621729">
        <w:t xml:space="preserve"> </w:t>
      </w:r>
      <w:sdt>
        <w:sdtPr>
          <w:alias w:val="To edit, see citavi.com/edit"/>
          <w:tag w:val="CitaviPlaceholder#8f4a8e32-4e4f-4aa9-950c-9ed78da62017"/>
          <w:id w:val="1592890072"/>
          <w:placeholder>
            <w:docPart w:val="E979600737924739BF83F394135A6F2C"/>
          </w:placeholder>
        </w:sdtPr>
        <w:sdtContent>
          <w:r w:rsidR="004A1132">
            <w:fldChar w:fldCharType="begin"/>
          </w:r>
          <w:r w:rsidR="004A11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rsidR="004A1132">
            <w:fldChar w:fldCharType="separate"/>
          </w:r>
          <w:r w:rsidR="00D23FB5">
            <w:t>[4]</w:t>
          </w:r>
          <w:r w:rsidR="004A1132">
            <w:fldChar w:fldCharType="end"/>
          </w:r>
        </w:sdtContent>
      </w:sdt>
      <w:r w:rsidR="004A1132">
        <w:t>.</w:t>
      </w:r>
      <w:r w:rsidR="00CE717F">
        <w:t xml:space="preserve"> </w:t>
      </w:r>
    </w:p>
    <w:p w14:paraId="15A6BBB4" w14:textId="422A6941" w:rsidR="00776C80" w:rsidRPr="006C2FE5" w:rsidRDefault="00CE717F" w:rsidP="00776C80">
      <w:r w:rsidRPr="00CE717F">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4A1132">
        <w:rPr>
          <w:lang w:val="en-IN"/>
        </w:rPr>
        <w:t xml:space="preserve"> </w:t>
      </w:r>
    </w:p>
    <w:p w14:paraId="3E690C06" w14:textId="100BDAEB" w:rsidR="00C34CFC" w:rsidRDefault="00C34CFC" w:rsidP="003647CF">
      <w:pPr>
        <w:pStyle w:val="Heading2"/>
        <w:rPr>
          <w:lang w:val="en-IN"/>
        </w:rPr>
      </w:pPr>
      <w:bookmarkStart w:id="22" w:name="_Toc206413869"/>
      <w:r>
        <w:rPr>
          <w:lang w:val="en-IN"/>
        </w:rPr>
        <w:t>Slot liner function and Importance</w:t>
      </w:r>
      <w:bookmarkEnd w:id="22"/>
    </w:p>
    <w:p w14:paraId="29E2B7ED" w14:textId="5C2E4B19" w:rsidR="007756D3" w:rsidRDefault="00C34CFC" w:rsidP="007756D3">
      <w:bookmarkStart w:id="23" w:name="_Toc204763190"/>
      <w:r>
        <w:t xml:space="preserve">One of the most critical and delicate steps in stator manufacturing is the </w:t>
      </w:r>
      <w:r w:rsidRPr="00C34CFC">
        <w:rPr>
          <w:rStyle w:val="Strong"/>
          <w:b w:val="0"/>
          <w:bCs w:val="0"/>
        </w:rPr>
        <w:t>insertion of</w:t>
      </w:r>
      <w:r>
        <w:rPr>
          <w:rStyle w:val="Strong"/>
        </w:rPr>
        <w:t xml:space="preserve"> </w:t>
      </w:r>
      <w:r w:rsidRPr="00C34CFC">
        <w:rPr>
          <w:rStyle w:val="Strong"/>
          <w:b w:val="0"/>
          <w:bCs w:val="0"/>
        </w:rPr>
        <w:t>slot insulation</w:t>
      </w:r>
      <w:r>
        <w:t xml:space="preserve">, often in the form of </w:t>
      </w:r>
      <w:r w:rsidRPr="00C34CFC">
        <w:rPr>
          <w:rStyle w:val="Strong"/>
          <w:b w:val="0"/>
          <w:bCs w:val="0"/>
        </w:rPr>
        <w:t>slot liners</w:t>
      </w:r>
      <w:r>
        <w:t xml:space="preserve">. These components serve two essential functions: they electrically isolate the stator windings from the core and contribute to </w:t>
      </w:r>
      <w:r w:rsidRPr="00C34CFC">
        <w:rPr>
          <w:rStyle w:val="Strong"/>
          <w:b w:val="0"/>
          <w:bCs w:val="0"/>
        </w:rPr>
        <w:t>thermal management</w:t>
      </w:r>
      <w:r>
        <w:t xml:space="preserve"> by enabling heat dissipation from the windings. Especially in low-voltage electric motors, the slot liner must balance </w:t>
      </w:r>
      <w:r w:rsidRPr="00C34CFC">
        <w:rPr>
          <w:rStyle w:val="Strong"/>
          <w:b w:val="0"/>
          <w:bCs w:val="0"/>
        </w:rPr>
        <w:t>high dielectric</w:t>
      </w:r>
      <w:r>
        <w:rPr>
          <w:rStyle w:val="Strong"/>
        </w:rPr>
        <w:t xml:space="preserve"> </w:t>
      </w:r>
      <w:r w:rsidRPr="00C34CFC">
        <w:rPr>
          <w:rStyle w:val="Strong"/>
          <w:b w:val="0"/>
          <w:bCs w:val="0"/>
        </w:rPr>
        <w:t>strength</w:t>
      </w:r>
      <w:r>
        <w:t xml:space="preserve"> with </w:t>
      </w:r>
      <w:r w:rsidRPr="00C34CFC">
        <w:rPr>
          <w:rStyle w:val="Strong"/>
          <w:b w:val="0"/>
          <w:bCs w:val="0"/>
        </w:rPr>
        <w:t>thermal conductivity</w:t>
      </w:r>
      <w:r>
        <w:t xml:space="preserve">. Material selection is therefore </w:t>
      </w:r>
      <w:r w:rsidR="00A66CA4">
        <w:t>crucial</w:t>
      </w:r>
      <w:r>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D4651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ThUMTA6MDk6MDk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MzZiNDNlZC01MTcwLTQ3MGUtYTY4NC1jZDQyMjE1OTc0YjMiLCJUZXh0IjoiWzEzXSIsIldBSVZlcnNpb24iOiI3LjAuNy4xIn0=}</w:instrText>
          </w:r>
          <w:r w:rsidR="00621729">
            <w:fldChar w:fldCharType="separate"/>
          </w:r>
          <w:r w:rsidR="00D46515">
            <w:t>[13]</w:t>
          </w:r>
          <w:r w:rsidR="00621729">
            <w:fldChar w:fldCharType="end"/>
          </w:r>
        </w:sdtContent>
      </w:sdt>
      <w:bookmarkEnd w:id="23"/>
      <w:r w:rsidR="007756D3" w:rsidRPr="007756D3">
        <w:t xml:space="preserve"> </w:t>
      </w:r>
    </w:p>
    <w:p w14:paraId="1E87F3D6" w14:textId="01C7511D" w:rsidR="007756D3" w:rsidRDefault="00C75AFB" w:rsidP="007756D3">
      <w:r>
        <w:rPr>
          <w:noProof/>
          <w:lang w:val="en-IN"/>
        </w:rPr>
        <mc:AlternateContent>
          <mc:Choice Requires="wpg">
            <w:drawing>
              <wp:anchor distT="0" distB="0" distL="114300" distR="114300" simplePos="0" relativeHeight="251718144" behindDoc="0" locked="0" layoutInCell="1" allowOverlap="1" wp14:anchorId="552F8BBF" wp14:editId="487C97AA">
                <wp:simplePos x="0" y="0"/>
                <wp:positionH relativeFrom="margin">
                  <wp:posOffset>252730</wp:posOffset>
                </wp:positionH>
                <wp:positionV relativeFrom="margin">
                  <wp:posOffset>4375785</wp:posOffset>
                </wp:positionV>
                <wp:extent cx="5541010" cy="4288790"/>
                <wp:effectExtent l="0" t="0" r="2540" b="0"/>
                <wp:wrapTopAndBottom/>
                <wp:docPr id="449028109" name="Group 33"/>
                <wp:cNvGraphicFramePr/>
                <a:graphic xmlns:a="http://schemas.openxmlformats.org/drawingml/2006/main">
                  <a:graphicData uri="http://schemas.microsoft.com/office/word/2010/wordprocessingGroup">
                    <wpg:wgp>
                      <wpg:cNvGrpSpPr/>
                      <wpg:grpSpPr>
                        <a:xfrm>
                          <a:off x="0" y="0"/>
                          <a:ext cx="5541010" cy="4288790"/>
                          <a:chOff x="173178" y="0"/>
                          <a:chExt cx="5541530" cy="3627200"/>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173178" y="2825830"/>
                            <a:ext cx="5541530" cy="801370"/>
                          </a:xfrm>
                          <a:prstGeom prst="rect">
                            <a:avLst/>
                          </a:prstGeom>
                          <a:solidFill>
                            <a:prstClr val="white"/>
                          </a:solidFill>
                          <a:ln>
                            <a:noFill/>
                          </a:ln>
                        </wps:spPr>
                        <wps:txbx>
                          <w:txbxContent>
                            <w:p w14:paraId="4ABEA635" w14:textId="6CBBCAD8" w:rsidR="00C45AB3" w:rsidRPr="002F419D" w:rsidRDefault="00C45AB3" w:rsidP="00C45AB3">
                              <w:pPr>
                                <w:pStyle w:val="Caption"/>
                                <w:rPr>
                                  <w:noProof/>
                                </w:rPr>
                              </w:pPr>
                              <w:bookmarkStart w:id="24" w:name="_Toc206070719"/>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7</w:t>
                                </w:r>
                              </w:fldSimple>
                              <w:r>
                                <w:t xml:space="preserve">: </w:t>
                              </w:r>
                              <w:r w:rsidRPr="00EF7C6D">
                                <w:t>Stator slot in (a) detail model (motor-cad) and the (b) actual stator slot</w:t>
                              </w:r>
                              <w:r w:rsidR="001723A4">
                                <w:t xml:space="preserve"> [8]</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2F8BBF" id="Group 33" o:spid="_x0000_s1063" style="position:absolute;left:0;text-align:left;margin-left:19.9pt;margin-top:344.55pt;width:436.3pt;height:337.7pt;z-index:251718144;mso-position-horizontal-relative:margin;mso-position-vertical-relative:margin;mso-width-relative:margin;mso-height-relative:margin" coordorigin="1731" coordsize="55415,3627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">
                <v:shape id="Picture 10" o:spid="_x0000_s106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35" o:title="A diagram of a cross section of a log&#10;&#10;AI-generated content may be incorrect"/>
                </v:shape>
                <v:shape id="_x0000_s1065" type="#_x0000_t202" style="position:absolute;left:1731;top:28258;width:5541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" stroked="f">
                  <v:textbox inset="0,0,0,0">
                    <w:txbxContent>
                      <w:p w14:paraId="4ABEA635" w14:textId="6CBBCAD8" w:rsidR="00C45AB3" w:rsidRPr="002F419D" w:rsidRDefault="00C45AB3" w:rsidP="00C45AB3">
                        <w:pPr>
                          <w:pStyle w:val="Caption"/>
                          <w:rPr>
                            <w:noProof/>
                          </w:rPr>
                        </w:pPr>
                        <w:bookmarkStart w:id="25" w:name="_Toc206070719"/>
                        <w:r>
                          <w:t xml:space="preserve">Figure </w:t>
                        </w:r>
                        <w:r w:rsidR="008450AD">
                          <w:fldChar w:fldCharType="begin"/>
                        </w:r>
                        <w:r w:rsidR="008450AD">
                          <w:instrText xml:space="preserve"> STYLEREF 1 \s </w:instrText>
                        </w:r>
                        <w:r w:rsidR="008450AD">
                          <w:fldChar w:fldCharType="separate"/>
                        </w:r>
                        <w:r w:rsidR="008450AD">
                          <w:rPr>
                            <w:noProof/>
                          </w:rPr>
                          <w:t>2</w:t>
                        </w:r>
                        <w:r w:rsidR="008450AD">
                          <w:fldChar w:fldCharType="end"/>
                        </w:r>
                        <w:r w:rsidR="008450AD">
                          <w:noBreakHyphen/>
                        </w:r>
                        <w:fldSimple w:instr=" SEQ Figure \* ARABIC \s 1 ">
                          <w:r w:rsidR="008450AD">
                            <w:rPr>
                              <w:noProof/>
                            </w:rPr>
                            <w:t>7</w:t>
                          </w:r>
                        </w:fldSimple>
                        <w:r>
                          <w:t xml:space="preserve">: </w:t>
                        </w:r>
                        <w:r w:rsidRPr="00EF7C6D">
                          <w:t>Stator slot in (a) detail model (motor-cad) and the (b) actual stator slot</w:t>
                        </w:r>
                        <w:r w:rsidR="001723A4">
                          <w:t xml:space="preserve"> [8]</w:t>
                        </w:r>
                        <w:bookmarkEnd w:id="25"/>
                      </w:p>
                    </w:txbxContent>
                  </v:textbox>
                </v:shape>
                <w10:wrap type="topAndBottom" anchorx="margin" anchory="margin"/>
              </v:group>
            </w:pict>
          </mc:Fallback>
        </mc:AlternateContent>
      </w:r>
      <w:r w:rsidR="007756D3">
        <w:t>I</w:t>
      </w:r>
      <w:r w:rsidR="007756D3" w:rsidRPr="00DC2D95">
        <w:t>n particular, the thermal management role of the slot liner is heavily influenced by how heat flows through the stator slot</w:t>
      </w:r>
      <w:r w:rsidR="007756D3">
        <w:t>.</w:t>
      </w:r>
      <w:r w:rsidR="007756D3" w:rsidRPr="00DC2D95">
        <w:t xml:space="preserve"> </w:t>
      </w:r>
      <w:r w:rsidR="007756D3">
        <w:t>Fig 2</w:t>
      </w:r>
      <w:r w:rsidR="00C45AB3">
        <w:t>-</w:t>
      </w:r>
      <w:r w:rsidR="00CE717F">
        <w:t>7</w:t>
      </w:r>
      <w:r w:rsidR="007756D3">
        <w:t>. illustrates the direction of the heat flow</w:t>
      </w:r>
      <w:r w:rsidR="007756D3" w:rsidRPr="00D040E7">
        <w:t>,</w:t>
      </w:r>
      <w:r w:rsidR="007756D3">
        <w:t xml:space="preserve"> which is from the middle of the slot to the laminate,</w:t>
      </w:r>
      <w:r w:rsidR="007756D3" w:rsidRPr="00D040E7">
        <w:t xml:space="preserve"> passing through several layers of winding and the slot liner. A major challenge in this path is the interface air gap between </w:t>
      </w:r>
      <w:r w:rsidR="007756D3" w:rsidRPr="00D040E7">
        <w:lastRenderedPageBreak/>
        <w:t>the liner and the laminate</w:t>
      </w:r>
      <w:r w:rsidR="007756D3">
        <w:t xml:space="preserve">, </w:t>
      </w:r>
      <w:r w:rsidR="007756D3" w:rsidRPr="00D040E7">
        <w:t>particularly at the rounded corners of the slot</w:t>
      </w:r>
      <w:r w:rsidR="007756D3">
        <w:t xml:space="preserve">, </w:t>
      </w:r>
      <w:r w:rsidR="007756D3"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rsidR="007756D3">
        <w:t xml:space="preserve"> </w:t>
      </w:r>
      <w:r w:rsidR="007756D3" w:rsidRPr="00D040E7">
        <w:t>the air gap at the liner-laminate interface, the thermal properties of the slot liner material, and the effectiveness of impregnation</w:t>
      </w:r>
      <w:r w:rsidR="007756D3">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D4651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F0ifV19LCJUYWciOiJDaXRhdmlQbGFjZWhvbGRlciM3YTI2ZDU1Yy1iZDRjLTQ2ZWYtOTRjZi1hMWE2ZjA1YTEyYjAiLCJUZXh0IjoiWzE0XSIsIldBSVZlcnNpb24iOiI3LjAuNy4xIn0=}</w:instrText>
          </w:r>
          <w:r w:rsidR="001723A4">
            <w:fldChar w:fldCharType="separate"/>
          </w:r>
          <w:r w:rsidR="00D46515">
            <w:t>[14]</w:t>
          </w:r>
          <w:r w:rsidR="001723A4">
            <w:fldChar w:fldCharType="end"/>
          </w:r>
        </w:sdtContent>
      </w:sdt>
    </w:p>
    <w:p w14:paraId="4B13892C" w14:textId="4719D37C" w:rsidR="00E37956" w:rsidRPr="003647CF" w:rsidRDefault="00CE717F" w:rsidP="009F1118">
      <w:pPr>
        <w:rPr>
          <w:lang w:val="en-IN"/>
        </w:rPr>
      </w:pPr>
      <w:r w:rsidRPr="00CE717F">
        <w:t>Given the high level of precision and repeatability required, manual insertion of slot liners is often inconsistent, time-consuming, and prone to errors that can compromise motor performance or even cause premature failure. This makes the automation of slot liner insertion not only attractive but also increasingly essential for modern manufacturing. Among the available automation solutions, robotic systems stand out due to their flexibility, accuracy, and adaptability to delicate handling tasks, making them particularly well-suited for slot liner insertion. The following section therefore examines robotic systems designed for insertion tasks and their relevance to this application.</w:t>
      </w:r>
    </w:p>
    <w:p w14:paraId="543D2CC9" w14:textId="1CB654B7" w:rsidR="00EF689E" w:rsidRDefault="0093647B" w:rsidP="00657955">
      <w:pPr>
        <w:pStyle w:val="Heading1"/>
      </w:pPr>
      <w:bookmarkStart w:id="26" w:name="_Toc206413870"/>
      <w:r>
        <w:lastRenderedPageBreak/>
        <w:t xml:space="preserve">Robotic </w:t>
      </w:r>
      <w:r w:rsidR="003B450C">
        <w:t>Systems</w:t>
      </w:r>
      <w:r>
        <w:t xml:space="preserve"> for Insertion Tasks</w:t>
      </w:r>
      <w:bookmarkEnd w:id="26"/>
    </w:p>
    <w:p w14:paraId="21881725" w14:textId="6F0D7C02"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r w:rsidR="001250A5" w:rsidRPr="001250A5">
        <w:t xml:space="preserve"> For tasks such as slot liner insertion, which require precision, repeatability, and delicate handling, certain robot types are more suitable than others.</w:t>
      </w:r>
    </w:p>
    <w:p w14:paraId="4A515F0E" w14:textId="77C3FAB8" w:rsidR="0093647B" w:rsidRDefault="00ED7C0F" w:rsidP="001250A5">
      <w:pPr>
        <w:pStyle w:val="Heading2"/>
        <w:rPr>
          <w:lang w:val="en-IN"/>
        </w:rPr>
      </w:pPr>
      <w:bookmarkStart w:id="27" w:name="_Toc206413871"/>
      <w:r>
        <w:rPr>
          <w:lang w:val="en-IN"/>
        </w:rPr>
        <w:t>Suitable</w:t>
      </w:r>
      <w:r w:rsidR="0093647B">
        <w:rPr>
          <w:lang w:val="en-IN"/>
        </w:rPr>
        <w:t xml:space="preserve"> Robot Types</w:t>
      </w:r>
      <w:bookmarkEnd w:id="27"/>
    </w:p>
    <w:p w14:paraId="7A9F7DD9" w14:textId="7570C2DE"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w:t>
      </w:r>
      <w:r w:rsidR="001250A5">
        <w:t>alent</w:t>
      </w:r>
      <w:r>
        <w:t xml:space="preserve">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Fig </w:t>
      </w:r>
      <w:r w:rsidR="001250A5">
        <w:t>3-1</w:t>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D4651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ThUMTA6MDk6MDk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XigJMxOV0ifV19LCJUYWciOiJDaXRhdmlQbGFjZWhvbGRlciNmNzM4MWQ5My04MDVjLTRiMDctYWIyOS00ZWRmMTQ2MzQ4MzgiLCJUZXh0IjoiWzE14oCTMTldIiwiV0FJVmVyc2lvbiI6IjcuMC43LjEifQ==}</w:instrText>
          </w:r>
          <w:r w:rsidR="00754425">
            <w:fldChar w:fldCharType="separate"/>
          </w:r>
          <w:r w:rsidR="00D46515">
            <w:t>[15–19]</w:t>
          </w:r>
          <w:r w:rsidR="00754425">
            <w:fldChar w:fldCharType="end"/>
          </w:r>
        </w:sdtContent>
      </w:sdt>
    </w:p>
    <w:p w14:paraId="14C5A865" w14:textId="47455F9B" w:rsidR="00823AF3" w:rsidRDefault="00823AF3" w:rsidP="004F4F1C">
      <w:r w:rsidRPr="00823AF3">
        <w:t>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w:t>
      </w:r>
      <w:r w:rsidRPr="007A44C7">
        <w:rPr>
          <w:color w:val="EE0000"/>
        </w:rPr>
        <w:t xml:space="preserve">. In this project, a UR10e robot is utilized as the collaborative robot of choice. As a cobot, the UR10e offers several distinct advantages in flexible automation settings. Its advanced safety features, including integrated sensors and force-limiting technology, enable it to work safely alongside human </w:t>
      </w:r>
      <w:r w:rsidR="00B433A3" w:rsidRPr="007A44C7">
        <w:rPr>
          <w:noProof/>
          <w:color w:val="EE0000"/>
        </w:rPr>
        <w:lastRenderedPageBreak/>
        <mc:AlternateContent>
          <mc:Choice Requires="wpg">
            <w:drawing>
              <wp:anchor distT="0" distB="0" distL="114300" distR="114300" simplePos="0" relativeHeight="251726336" behindDoc="0" locked="0" layoutInCell="1" allowOverlap="1" wp14:anchorId="4D5BD786" wp14:editId="6ED32441">
                <wp:simplePos x="0" y="0"/>
                <wp:positionH relativeFrom="margin">
                  <wp:align>left</wp:align>
                </wp:positionH>
                <wp:positionV relativeFrom="margin">
                  <wp:align>top</wp:align>
                </wp:positionV>
                <wp:extent cx="5643880" cy="4243070"/>
                <wp:effectExtent l="0" t="0" r="0" b="5080"/>
                <wp:wrapTopAndBottom/>
                <wp:docPr id="1326559981" name="Group 33"/>
                <wp:cNvGraphicFramePr/>
                <a:graphic xmlns:a="http://schemas.openxmlformats.org/drawingml/2006/main">
                  <a:graphicData uri="http://schemas.microsoft.com/office/word/2010/wordprocessingGroup">
                    <wpg:wgp>
                      <wpg:cNvGrpSpPr/>
                      <wpg:grpSpPr>
                        <a:xfrm>
                          <a:off x="0" y="0"/>
                          <a:ext cx="5643880" cy="4243070"/>
                          <a:chOff x="48491" y="0"/>
                          <a:chExt cx="5644283" cy="4243648"/>
                        </a:xfrm>
                      </wpg:grpSpPr>
                      <wpg:grpSp>
                        <wpg:cNvPr id="1633963349" name="Group 18"/>
                        <wpg:cNvGrpSpPr/>
                        <wpg:grpSpPr>
                          <a:xfrm>
                            <a:off x="48491" y="0"/>
                            <a:ext cx="5520489" cy="3482340"/>
                            <a:chOff x="0" y="0"/>
                            <a:chExt cx="5520806"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wps:txbx>
                            <wps:bodyPr rot="0" vert="horz" wrap="square" lIns="91440" tIns="45720" rIns="91440" bIns="45720" anchor="t" anchorCtr="0">
                              <a:noAutofit/>
                            </wps:bodyPr>
                          </wps:wsp>
                        </wpg:grpSp>
                        <wpg:grpSp>
                          <wpg:cNvPr id="276357366" name="Group 15"/>
                          <wpg:cNvGrpSpPr/>
                          <wpg:grpSpPr>
                            <a:xfrm>
                              <a:off x="2957946" y="33959"/>
                              <a:ext cx="2562860" cy="1805999"/>
                              <a:chOff x="-68175" y="35039"/>
                              <a:chExt cx="2522220" cy="186350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68175" y="35039"/>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wps:txbx>
                            <wps:bodyPr rot="0" vert="horz" wrap="square" lIns="91440" tIns="45720" rIns="91440" bIns="45720" anchor="t" anchorCtr="0">
                              <a:noAutofit/>
                            </wps:bodyPr>
                          </wps:wsp>
                        </wpg:grpSp>
                        <wpg:grpSp>
                          <wpg:cNvPr id="391937471" name="Group 16"/>
                          <wpg:cNvGrpSpPr/>
                          <wpg:grpSpPr>
                            <a:xfrm>
                              <a:off x="2729413" y="1965885"/>
                              <a:ext cx="2660016" cy="1978360"/>
                              <a:chOff x="2846043" y="171754"/>
                              <a:chExt cx="2773681" cy="1978747"/>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38">
                                <a:extLst>
                                  <a:ext uri="{28A0092B-C50C-407E-A947-70E740481C1C}">
                                    <a14:useLocalDpi xmlns:a14="http://schemas.microsoft.com/office/drawing/2010/main" val="0"/>
                                  </a:ext>
                                </a:extLst>
                              </a:blip>
                              <a:srcRect l="3792" t="1689"/>
                              <a:stretch>
                                <a:fillRect/>
                              </a:stretch>
                            </pic:blipFill>
                            <pic:spPr bwMode="auto">
                              <a:xfrm>
                                <a:off x="2846043" y="171754"/>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39">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wps:txbx>
                            <wps:bodyPr rot="0" vert="horz" wrap="square" lIns="91440" tIns="45720" rIns="91440" bIns="45720" anchor="t" anchorCtr="0">
                              <a:noAutofit/>
                            </wps:bodyPr>
                          </wps:wsp>
                        </wpg:grpSp>
                      </wpg:grpSp>
                      <wps:wsp>
                        <wps:cNvPr id="2138838660" name="Text Box 1"/>
                        <wps:cNvSpPr txBox="1"/>
                        <wps:spPr>
                          <a:xfrm>
                            <a:off x="76199" y="3442278"/>
                            <a:ext cx="5616575" cy="801370"/>
                          </a:xfrm>
                          <a:prstGeom prst="rect">
                            <a:avLst/>
                          </a:prstGeom>
                          <a:solidFill>
                            <a:prstClr val="white"/>
                          </a:solidFill>
                          <a:ln>
                            <a:noFill/>
                          </a:ln>
                        </wps:spPr>
                        <wps:txbx>
                          <w:txbxContent>
                            <w:p w14:paraId="57EFE858" w14:textId="56E77797" w:rsidR="0076678A" w:rsidRPr="00913F83" w:rsidRDefault="0076678A" w:rsidP="0076678A">
                              <w:pPr>
                                <w:pStyle w:val="Caption"/>
                                <w:rPr>
                                  <w:noProof/>
                                </w:rPr>
                              </w:pPr>
                              <w:bookmarkStart w:id="28" w:name="_Toc206070720"/>
                              <w:r>
                                <w:t xml:space="preserve">Figure </w:t>
                              </w:r>
                              <w:r w:rsidR="008450AD">
                                <w:fldChar w:fldCharType="begin"/>
                              </w:r>
                              <w:r w:rsidR="008450AD">
                                <w:instrText xml:space="preserve"> STYLEREF 1 \s </w:instrText>
                              </w:r>
                              <w:r w:rsidR="008450AD">
                                <w:fldChar w:fldCharType="separate"/>
                              </w:r>
                              <w:r w:rsidR="008450AD">
                                <w:rPr>
                                  <w:noProof/>
                                </w:rPr>
                                <w:t>3</w:t>
                              </w:r>
                              <w:r w:rsidR="008450AD">
                                <w:fldChar w:fldCharType="end"/>
                              </w:r>
                              <w:r w:rsidR="008450AD">
                                <w:noBreakHyphen/>
                              </w:r>
                              <w:fldSimple w:instr=" SEQ Figure \* ARABIC \s 1 ">
                                <w:r w:rsidR="008450AD">
                                  <w:rPr>
                                    <w:noProof/>
                                  </w:rPr>
                                  <w:t>1</w:t>
                                </w:r>
                              </w:fldSimple>
                              <w:r>
                                <w:t xml:space="preserve">: </w:t>
                              </w:r>
                              <w:r w:rsidRPr="00272881">
                                <w:t>Examples of common industrial robot configurations used in manufacturing and automatio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66" style="position:absolute;left:0;text-align:left;margin-left:0;margin-top:0;width:444.4pt;height:334.1pt;z-index:251726336;mso-position-horizontal:left;mso-position-horizontal-relative:margin;mso-position-vertical:top;mso-position-vertical-relative:margin;mso-width-relative:margin;mso-height-relative:margin" coordorigin="484" coordsize="56442,42436"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">
                <v:group id="Group 18" o:spid="_x0000_s1067" style="position:absolute;left:484;width:55205;height:34823" coordsize="55208,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6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6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0" o:title="A yellow and black machine&#10;&#10;AI-generated content may be incorrect"/>
                    </v:shape>
                    <v:shape id="_x0000_s107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v:textbox>
                    </v:shape>
                  </v:group>
                  <v:group id="Group 15" o:spid="_x0000_s1071" style="position:absolute;left:29579;top:339;width:25629;height:18060" coordorigin="-681,350" coordsize="25222,18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72" type="#_x0000_t75" alt="A robot arm holding a piece of wood&#10;&#10;AI-generated content may be incorrect." style="position:absolute;left:-681;top:350;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1" o:title="A robot arm holding a piece of wood&#10;&#10;AI-generated content may be incorrect"/>
                    </v:shape>
                    <v:shape id="_x0000_s107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v:textbox>
                    </v:shape>
                  </v:group>
                  <v:group id="Group 16" o:spid="_x0000_s1074" style="position:absolute;left:27294;top:19658;width:26600;height:19784" coordorigin="28460,1717" coordsize="27736,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75" type="#_x0000_t75" alt="A drawing of a mechanical device&#10;&#10;AI-generated content may be incorrect." style="position:absolute;left:28460;top:1717;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2" o:title="A drawing of a mechanical device&#10;&#10;AI-generated content may be incorrect" croptop="1107f" cropleft="2485f"/>
                    </v:shape>
                    <v:shape id="_x0000_s107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v:textbox>
                    </v:shape>
                  </v:group>
                  <v:group id="Group 17" o:spid="_x0000_s107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7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3" o:title="A diagram of a robot structure&#10;&#10;AI-generated content may be incorrect" cropbottom="9855f"/>
                    </v:shape>
                    <v:shape id="_x0000_s107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v:textbox>
                    </v:shape>
                  </v:group>
                </v:group>
                <v:shape id="_x0000_s1080" type="#_x0000_t202" style="position:absolute;left:761;top:34422;width:5616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56E77797" w:rsidR="0076678A" w:rsidRPr="00913F83" w:rsidRDefault="0076678A" w:rsidP="0076678A">
                        <w:pPr>
                          <w:pStyle w:val="Caption"/>
                          <w:rPr>
                            <w:noProof/>
                          </w:rPr>
                        </w:pPr>
                        <w:bookmarkStart w:id="29" w:name="_Toc206070720"/>
                        <w:r>
                          <w:t xml:space="preserve">Figure </w:t>
                        </w:r>
                        <w:r w:rsidR="008450AD">
                          <w:fldChar w:fldCharType="begin"/>
                        </w:r>
                        <w:r w:rsidR="008450AD">
                          <w:instrText xml:space="preserve"> STYLEREF 1 \s </w:instrText>
                        </w:r>
                        <w:r w:rsidR="008450AD">
                          <w:fldChar w:fldCharType="separate"/>
                        </w:r>
                        <w:r w:rsidR="008450AD">
                          <w:rPr>
                            <w:noProof/>
                          </w:rPr>
                          <w:t>3</w:t>
                        </w:r>
                        <w:r w:rsidR="008450AD">
                          <w:fldChar w:fldCharType="end"/>
                        </w:r>
                        <w:r w:rsidR="008450AD">
                          <w:noBreakHyphen/>
                        </w:r>
                        <w:fldSimple w:instr=" SEQ Figure \* ARABIC \s 1 ">
                          <w:r w:rsidR="008450AD">
                            <w:rPr>
                              <w:noProof/>
                            </w:rPr>
                            <w:t>1</w:t>
                          </w:r>
                        </w:fldSimple>
                        <w:r>
                          <w:t xml:space="preserve">: </w:t>
                        </w:r>
                        <w:r w:rsidRPr="00272881">
                          <w:t>Examples of common industrial robot configurations used in manufacturing and automation.</w:t>
                        </w:r>
                        <w:bookmarkEnd w:id="29"/>
                      </w:p>
                    </w:txbxContent>
                  </v:textbox>
                </v:shape>
                <w10:wrap type="topAndBottom" anchorx="margin" anchory="margin"/>
              </v:group>
            </w:pict>
          </mc:Fallback>
        </mc:AlternateContent>
      </w:r>
      <w:r w:rsidRPr="007A44C7">
        <w:rPr>
          <w:color w:val="EE0000"/>
        </w:rPr>
        <w:t>operators without the need for traditional safety cages. This not only enhances workplace safety but also allows for more efficient use of floor space. Additionally, the UR10e is designed for ease of use, featuring an intuitive programming interface that enables quick setup and redeployment for a variety of tasks. Its flexibility and adaptability make it ideal for environments with evolving production requirements, while its ability to automate repetitive or ergonomically challenging tasks helps improve overall productivity. By integrating the UR10e cobot, the project benefits from increased efficiency, enhanced safety, and the ability to quickly adapt to changing manufacturing demands.</w:t>
      </w:r>
      <w:r w:rsidR="001073FE" w:rsidRPr="007A44C7">
        <w:rPr>
          <w:color w:val="EE0000"/>
        </w:rPr>
        <w:t xml:space="preserve"> The UR10e’s precision, flexibility, and safe operation are made possible by its advanced kinematic design and motion control systems</w:t>
      </w:r>
      <w:r w:rsidR="001073FE" w:rsidRPr="001073FE">
        <w:t>. A clear understanding of these principles is essential for effectively programming and deploying the robot in delicate tasks such as slot liner insertion, as they govern how the robot moves, positions its end-effector, and executes trajectories with high accuracy.</w:t>
      </w:r>
      <w:r w:rsidR="00B433A3">
        <w:t xml:space="preserve"> </w:t>
      </w:r>
      <w:sdt>
        <w:sdtPr>
          <w:alias w:val="To edit, see citavi.com/edit"/>
          <w:tag w:val="CitaviPlaceholder#2a9b2c92-5191-4502-a17e-738b52a37732"/>
          <w:id w:val="34631990"/>
          <w:placeholder>
            <w:docPart w:val="DefaultPlaceholder_-1854013440"/>
          </w:placeholder>
        </w:sdtPr>
        <w:sdtContent>
          <w:r w:rsidR="00B433A3">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Q4MWMzLThmMTUtNDVlYy04MDJiLWU2ZGNlNjVjMDljYy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}</w:instrText>
          </w:r>
          <w:r w:rsidR="00B433A3">
            <w:fldChar w:fldCharType="separate"/>
          </w:r>
          <w:r w:rsidR="00B433A3">
            <w:t>[20]</w:t>
          </w:r>
          <w:r w:rsidR="00B433A3">
            <w:fldChar w:fldCharType="end"/>
          </w:r>
        </w:sdtContent>
      </w:sdt>
    </w:p>
    <w:p w14:paraId="7539A2F6" w14:textId="48264CA1" w:rsidR="0093647B" w:rsidRDefault="0093647B" w:rsidP="001250A5">
      <w:pPr>
        <w:pStyle w:val="Heading2"/>
        <w:rPr>
          <w:lang w:val="en-IN"/>
        </w:rPr>
      </w:pPr>
      <w:bookmarkStart w:id="30" w:name="_Toc206413872"/>
      <w:r>
        <w:rPr>
          <w:lang w:val="en-IN"/>
        </w:rPr>
        <w:t>Kinematics and Motion Control Principles</w:t>
      </w:r>
      <w:bookmarkEnd w:id="30"/>
    </w:p>
    <w:p w14:paraId="27CFCFDD" w14:textId="70D280FA" w:rsidR="006A7502" w:rsidRDefault="006A7502" w:rsidP="006A7502">
      <w:r w:rsidRPr="006A7502">
        <w:t xml:space="preserve">Kinematics and motion control are foundational to the operation and effectiveness of collaborative robots such as the UR10e. Kinematics refers to the mathematical and geometric study of a robot's movement, focusing on the relationship between joint parameters and the position and orientation of the end-effector, without regard to the forces involved. In the context of the UR10e and similar cobots, both forward and </w:t>
      </w:r>
      <w:r w:rsidRPr="006A7502">
        <w:lastRenderedPageBreak/>
        <w:t>inverse kinematics are essential: forward kinematics calculate the end-effector's position from given joint angles, while inverse kinematics determine the necessary joint angles to reach a desired position and orientation in space</w:t>
      </w:r>
      <w:r>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FdIn1dfSwiVGFnIjoiQ2l0YXZpUGxhY2Vob2xkZXIjMTVjNzJhZmYtNzI5My00YzQ5LWFiZjAtMDYxOGMzNGNkOTI4IiwiVGV4dCI6IlsyMV0iLCJXQUlWZXJzaW9uIjoiNy4wLjcuMSJ9}</w:instrText>
          </w:r>
          <w:r w:rsidR="0092425D">
            <w:fldChar w:fldCharType="separate"/>
          </w:r>
          <w:r w:rsidR="00B433A3">
            <w:t>[21]</w:t>
          </w:r>
          <w:r w:rsidR="0092425D">
            <w:fldChar w:fldCharType="end"/>
          </w:r>
        </w:sdtContent>
      </w:sdt>
    </w:p>
    <w:p w14:paraId="218C607C" w14:textId="0031E364" w:rsidR="00347F58" w:rsidRDefault="00B433A3" w:rsidP="006A7502">
      <w:r>
        <w:rPr>
          <w:noProof/>
        </w:rPr>
        <mc:AlternateContent>
          <mc:Choice Requires="wpg">
            <w:drawing>
              <wp:anchor distT="0" distB="0" distL="114300" distR="114300" simplePos="0" relativeHeight="251729408" behindDoc="0" locked="0" layoutInCell="1" allowOverlap="1" wp14:anchorId="7E9DE97F" wp14:editId="3522C71A">
                <wp:simplePos x="0" y="0"/>
                <wp:positionH relativeFrom="margin">
                  <wp:align>center</wp:align>
                </wp:positionH>
                <wp:positionV relativeFrom="page">
                  <wp:posOffset>3312795</wp:posOffset>
                </wp:positionV>
                <wp:extent cx="4349750" cy="4716780"/>
                <wp:effectExtent l="0" t="0" r="0" b="7620"/>
                <wp:wrapTopAndBottom/>
                <wp:docPr id="1984429912" name="Group 48"/>
                <wp:cNvGraphicFramePr/>
                <a:graphic xmlns:a="http://schemas.openxmlformats.org/drawingml/2006/main">
                  <a:graphicData uri="http://schemas.microsoft.com/office/word/2010/wordprocessingGroup">
                    <wpg:wgp>
                      <wpg:cNvGrpSpPr/>
                      <wpg:grpSpPr>
                        <a:xfrm>
                          <a:off x="0" y="0"/>
                          <a:ext cx="4349750" cy="4716780"/>
                          <a:chOff x="0" y="0"/>
                          <a:chExt cx="4349750"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rotWithShape="1">
                          <a:blip r:embed="rId44">
                            <a:extLst>
                              <a:ext uri="{28A0092B-C50C-407E-A947-70E740481C1C}">
                                <a14:useLocalDpi xmlns:a14="http://schemas.microsoft.com/office/drawing/2010/main" val="0"/>
                              </a:ext>
                            </a:extLst>
                          </a:blip>
                          <a:srcRect t="5168"/>
                          <a:stretch>
                            <a:fillRect/>
                          </a:stretch>
                        </pic:blipFill>
                        <pic:spPr bwMode="auto">
                          <a:xfrm>
                            <a:off x="968829" y="0"/>
                            <a:ext cx="2607310" cy="4127500"/>
                          </a:xfrm>
                          <a:prstGeom prst="rect">
                            <a:avLst/>
                          </a:prstGeom>
                          <a:ln>
                            <a:noFill/>
                          </a:ln>
                          <a:extLst>
                            <a:ext uri="{53640926-AAD7-44D8-BBD7-CCE9431645EC}">
                              <a14:shadowObscured xmlns:a14="http://schemas.microsoft.com/office/drawing/2010/main"/>
                            </a:ext>
                          </a:extLst>
                        </pic:spPr>
                      </pic:pic>
                      <wps:wsp>
                        <wps:cNvPr id="1088078119" name="Text Box 1"/>
                        <wps:cNvSpPr txBox="1"/>
                        <wps:spPr>
                          <a:xfrm>
                            <a:off x="0" y="4125686"/>
                            <a:ext cx="4349750" cy="591185"/>
                          </a:xfrm>
                          <a:prstGeom prst="rect">
                            <a:avLst/>
                          </a:prstGeom>
                          <a:solidFill>
                            <a:prstClr val="white"/>
                          </a:solidFill>
                          <a:ln>
                            <a:noFill/>
                          </a:ln>
                        </wps:spPr>
                        <wps:txbx>
                          <w:txbxContent>
                            <w:p w14:paraId="0B5FF771" w14:textId="1367E453" w:rsidR="00A93E88" w:rsidRPr="00406C22" w:rsidRDefault="00A93E88" w:rsidP="00A93E88">
                              <w:pPr>
                                <w:pStyle w:val="Caption"/>
                                <w:rPr>
                                  <w:noProof/>
                                </w:rPr>
                              </w:pPr>
                              <w:bookmarkStart w:id="31" w:name="_Toc206070721"/>
                              <w:r>
                                <w:t xml:space="preserve">Figure </w:t>
                              </w:r>
                              <w:fldSimple w:instr=" STYLEREF 1 \s ">
                                <w:r w:rsidR="008450AD">
                                  <w:rPr>
                                    <w:noProof/>
                                  </w:rPr>
                                  <w:t>3</w:t>
                                </w:r>
                              </w:fldSimple>
                              <w:r w:rsidR="008450AD">
                                <w:noBreakHyphen/>
                              </w:r>
                              <w:fldSimple w:instr=" SEQ Figure \* ARABIC \s 1 ">
                                <w:r w:rsidR="008450AD">
                                  <w:rPr>
                                    <w:noProof/>
                                  </w:rPr>
                                  <w:t>2</w:t>
                                </w:r>
                              </w:fldSimple>
                              <w:r>
                                <w:t xml:space="preserve">: </w:t>
                              </w:r>
                              <w:r w:rsidRPr="00FD5F67">
                                <w:t>DH parameter calculation in a Universal Robot</w:t>
                              </w:r>
                              <w:r>
                                <w:t xml:space="preserve"> [28]</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DE97F" id="Group 48" o:spid="_x0000_s1081" style="position:absolute;left:0;text-align:left;margin-left:0;margin-top:260.85pt;width:342.5pt;height:371.4pt;z-index:251729408;mso-position-horizontal:center;mso-position-horizontal-relative:margin;mso-position-vertical-relative:page" coordsize="43497,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">
                <v:shape id="Picture 18" o:spid="_x0000_s1082"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45" o:title="A diagram of a link and a link&#10;&#10;AI-generated content may be incorrect" croptop="3387f"/>
                </v:shape>
                <v:shape id="_x0000_s1083" type="#_x0000_t202" style="position:absolute;top:41256;width:43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" stroked="f">
                  <v:textbox style="mso-fit-shape-to-text:t" inset="0,0,0,0">
                    <w:txbxContent>
                      <w:p w14:paraId="0B5FF771" w14:textId="1367E453" w:rsidR="00A93E88" w:rsidRPr="00406C22" w:rsidRDefault="00A93E88" w:rsidP="00A93E88">
                        <w:pPr>
                          <w:pStyle w:val="Caption"/>
                          <w:rPr>
                            <w:noProof/>
                          </w:rPr>
                        </w:pPr>
                        <w:bookmarkStart w:id="32" w:name="_Toc206070721"/>
                        <w:r>
                          <w:t xml:space="preserve">Figure </w:t>
                        </w:r>
                        <w:fldSimple w:instr=" STYLEREF 1 \s ">
                          <w:r w:rsidR="008450AD">
                            <w:rPr>
                              <w:noProof/>
                            </w:rPr>
                            <w:t>3</w:t>
                          </w:r>
                        </w:fldSimple>
                        <w:r w:rsidR="008450AD">
                          <w:noBreakHyphen/>
                        </w:r>
                        <w:fldSimple w:instr=" SEQ Figure \* ARABIC \s 1 ">
                          <w:r w:rsidR="008450AD">
                            <w:rPr>
                              <w:noProof/>
                            </w:rPr>
                            <w:t>2</w:t>
                          </w:r>
                        </w:fldSimple>
                        <w:r>
                          <w:t xml:space="preserve">: </w:t>
                        </w:r>
                        <w:r w:rsidRPr="00FD5F67">
                          <w:t>DH parameter calculation in a Universal Robot</w:t>
                        </w:r>
                        <w:r>
                          <w:t xml:space="preserve"> [28]</w:t>
                        </w:r>
                        <w:bookmarkEnd w:id="32"/>
                      </w:p>
                    </w:txbxContent>
                  </v:textbox>
                </v:shape>
                <w10:wrap type="topAndBottom" anchorx="margin" anchory="page"/>
              </v:group>
            </w:pict>
          </mc:Fallback>
        </mc:AlternateContent>
      </w:r>
      <w:r w:rsidR="00347F58" w:rsidRPr="00347F58">
        <w:t>Building upon the understanding of forward and inverse kinematics, Universal Robots' UR10e utilizes the Denavit–Hartenberg (D-H) convention to systematically model each of its six revolute joints. This modeling framework enables the formulation of transformation matrices that map joint space coordinates to Cartesian space, which is crucial for precise motion planning and real-time control. The D-H parameters define the spatial relationship between links, allowing for calculated transitions between various positions and 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JdIn1dfSwiVGFnIjoiQ2l0YXZpUGxhY2Vob2xkZXIjZmE4MWViNmQtZjg4MC00NTUzLTlmYWMtY2FiZmZmN2U1NDA4IiwiVGV4dCI6IlsyMl0iLCJXQUlWZXJzaW9uIjoiNy4wLjcuMSJ9}</w:instrText>
          </w:r>
          <w:r w:rsidR="009543CE">
            <w:fldChar w:fldCharType="separate"/>
          </w:r>
          <w:r>
            <w:t>[22]</w:t>
          </w:r>
          <w:r w:rsidR="009543CE">
            <w:fldChar w:fldCharType="end"/>
          </w:r>
        </w:sdtContent>
      </w:sdt>
      <w:r w:rsidR="0092654B">
        <w:t xml:space="preserve">. The calculation of DH parameters in a UR robot is illustrated in Fig </w:t>
      </w:r>
      <w:r w:rsidR="001073FE">
        <w:t>3-2.</w:t>
      </w:r>
    </w:p>
    <w:p w14:paraId="4DA5CDAE" w14:textId="1FBFB703" w:rsidR="009543CE" w:rsidRDefault="0092654B" w:rsidP="006A7502">
      <w:r w:rsidRPr="0092654B">
        <w:t>Motion control in the UR10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10e is fundamentally a position-controlled robot</w:t>
      </w:r>
      <w:r w:rsidR="00C74C99">
        <w:t xml:space="preserve">, </w:t>
      </w:r>
      <w:r w:rsidRPr="0092654B">
        <w:t xml:space="preserve"> its built-in controllers accept position and velocity setpoints, rather than torque commands, which means the system emphasizes accuracy and safety, making it well-</w:t>
      </w:r>
      <w:r w:rsidRPr="0092654B">
        <w:lastRenderedPageBreak/>
        <w:t>suited for collaborative environments</w:t>
      </w:r>
      <w:r w:rsidR="00C74C99">
        <w:t>.</w:t>
      </w:r>
      <w:r w:rsidR="00C74C99" w:rsidRPr="00C74C99">
        <w:t xml:space="preserve">The effectiveness of these kinematic and control principles is further enhanced by the UR10e’s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10e’s 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M10ifV19LCJUYWciOiJDaXRhdmlQbGFjZWhvbGRlciNiYWU1YjFlYi00NmQ3LTQ3YzUtYjI3Zi0xMWFkZjk3YzFmNTciLCJUZXh0IjoiWzIzXSIsIldBSVZlcnNpb24iOiI3LjAuNy4xIn0=}</w:instrText>
          </w:r>
          <w:r w:rsidR="00C74C99">
            <w:fldChar w:fldCharType="separate"/>
          </w:r>
          <w:r w:rsidR="00B433A3">
            <w:t>[23]</w:t>
          </w:r>
          <w:r w:rsidR="00C74C99">
            <w:fldChar w:fldCharType="end"/>
          </w:r>
        </w:sdtContent>
      </w:sdt>
      <w:r w:rsidR="00A13D95">
        <w:t xml:space="preserve">. </w:t>
      </w:r>
      <w:r w:rsidR="00A13D95" w:rsidRPr="00A13D95">
        <w:t>Although precise kinematics and motion control provide the foundation for accurate robot operation, achieving successful insertion of delicate components also requires an end effector designed to meet important requirements for accuracy, compliance, and adaptability</w:t>
      </w:r>
      <w:r w:rsidR="00A13D95">
        <w:t>.</w:t>
      </w:r>
      <w:r w:rsidR="00A13D95" w:rsidRPr="00A13D95">
        <w:t xml:space="preserve"> </w:t>
      </w:r>
    </w:p>
    <w:p w14:paraId="7D21979A" w14:textId="5AB85C01" w:rsidR="00C74C99" w:rsidRDefault="00C74C99" w:rsidP="001250A5">
      <w:pPr>
        <w:pStyle w:val="Heading2"/>
        <w:rPr>
          <w:lang w:val="en-IN"/>
        </w:rPr>
      </w:pPr>
      <w:bookmarkStart w:id="33" w:name="_Toc206413873"/>
      <w:r>
        <w:rPr>
          <w:lang w:val="en-IN"/>
        </w:rPr>
        <w:t>End Effector Requirements</w:t>
      </w:r>
      <w:bookmarkEnd w:id="33"/>
    </w:p>
    <w:p w14:paraId="0752A928" w14:textId="72BC0C3B" w:rsidR="00C74C99" w:rsidRDefault="00F0326A" w:rsidP="006A7502">
      <w:r w:rsidRPr="00F0326A">
        <w:t>The requirements for end effectors in robotic insertion tasks are shaped by the need for precision, adaptability, and safe handling of often delicate or varied components. For such tasks, the end effector must ensure positional accuracy and repeatability, minimizing insertion forces to protect both the components and the robot. Research highlights the importance of compliance</w:t>
      </w:r>
      <w:r w:rsidR="00DF5557">
        <w:t xml:space="preserve">, </w:t>
      </w:r>
      <w:r w:rsidRPr="00F0326A">
        <w:t>either through mechanical design or sensor feedback</w:t>
      </w:r>
      <w:r w:rsidR="00DF5557">
        <w:t>, t</w:t>
      </w:r>
      <w:r w:rsidRPr="00F0326A">
        <w:t xml:space="preserve">o accommodate minor misalignments or uncertain tolerances, which is especially significant in operations like </w:t>
      </w:r>
      <w:r w:rsidR="00DF5557">
        <w:t>slot liner</w:t>
      </w:r>
      <w:r w:rsidRPr="00F0326A">
        <w:t xml:space="preserve"> insertions </w:t>
      </w:r>
      <w:r w:rsidR="00DF5557">
        <w:t>f</w:t>
      </w:r>
      <w:r w:rsidRPr="00F0326A">
        <w:t>or small-batch, high-variant manufacturing. The end effector design can thus incorporate passive compliance or active sensing (vision, tactile, and force/torque sensors) to enhance performance and reduce the risk of damage or failure during automated assembly</w:t>
      </w:r>
      <w:r>
        <w:t>.</w:t>
      </w:r>
      <w:r w:rsidR="00DF5557" w:rsidRPr="00DF5557">
        <w:t xml:space="preserve"> Additionally, modularity and flexibility are crucial: end effectors must often be quickly reconfigurable or compatible with a range of tools to support the diversity encountered in low-volume, customized production environments. Sensors integrated within or attached to the end effector </w:t>
      </w:r>
      <w:r w:rsidR="00FA314A">
        <w:t xml:space="preserve">should </w:t>
      </w:r>
      <w:r w:rsidR="00DF5557" w:rsidRPr="00DF5557">
        <w:t>also support real-time monitoring and adaptive control, key factors in boosting insertion success rates and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E5VDE3OjMwOjUy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TlUMTc6MzA6NTIiLCJQcm9qZWN0Ijp7IiRyZWYiOiI4In19LCJVc2VOdW1iZXJpbmdUeXBlT2ZQYXJlbnREb2N1bWVudCI6ZmFsc2V9XSwiRm9ybWF0dGVkVGV4dCI6eyIkaWQiOiIyMyIsIkNvdW50IjoxLCJUZXh0VW5pdHMiOlt7IiRpZCI6IjI0IiwiRm9udFN0eWxlIjp7IiRpZCI6IjI1IiwiTmV1dHJhbCI6dHJ1ZX0sIlJlYWRpbmdPcmRlciI6MSwiVGV4dCI6IlsyNCwgMjVdIn1dfSwiVGFnIjoiQ2l0YXZpUGxhY2Vob2xkZXIjYTcyYjJjOTEtNTBhYy00Y2YwLThhODktOTRmNGJjNWI2NzE0IiwiVGV4dCI6IlsyNCwgMjVdIiwiV0FJVmVyc2lvbiI6IjcuMC43LjEifQ==}</w:instrText>
          </w:r>
          <w:r w:rsidR="00FA314A">
            <w:fldChar w:fldCharType="separate"/>
          </w:r>
          <w:r w:rsidR="00B433A3">
            <w:t>[24, 25]</w:t>
          </w:r>
          <w:r w:rsidR="00FA314A">
            <w:fldChar w:fldCharType="end"/>
          </w:r>
        </w:sdtContent>
      </w:sdt>
    </w:p>
    <w:p w14:paraId="2A368E6A" w14:textId="3A59BB7C" w:rsidR="008214EF" w:rsidRPr="008214EF" w:rsidRDefault="00DF5557" w:rsidP="00A13D95">
      <w:pPr>
        <w:pStyle w:val="Heading2"/>
        <w:rPr>
          <w:lang w:val="en-IN"/>
        </w:rPr>
      </w:pPr>
      <w:bookmarkStart w:id="34" w:name="_Toc206413874"/>
      <w:r>
        <w:rPr>
          <w:lang w:val="en-IN"/>
        </w:rPr>
        <w:t>Sensors and Actuators in Robotic Insertion Tasks</w:t>
      </w:r>
      <w:bookmarkEnd w:id="34"/>
    </w:p>
    <w:p w14:paraId="7ACAFF70" w14:textId="1E68BA78"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proofErr w:type="spellStart"/>
      <w:r w:rsidRPr="00EF689E">
        <w:rPr>
          <w:lang w:val="en-IN"/>
        </w:rPr>
        <w:t>Cobots</w:t>
      </w:r>
      <w:proofErr w:type="spellEnd"/>
      <w:r w:rsidRPr="00EF689E">
        <w:rPr>
          <w:lang w:val="en-IN"/>
        </w:rPr>
        <w:t xml:space="preserve"> are well suited for these tasks due to their inherent flexibility in terms of size and motion, their cost efficiency compared to specialized machines and their ability to work 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7A62C167" w:rsidR="0093647B" w:rsidRDefault="0093647B" w:rsidP="0093647B">
      <w:pPr>
        <w:pStyle w:val="Heading3"/>
        <w:rPr>
          <w:lang w:val="en-IN"/>
        </w:rPr>
      </w:pPr>
      <w:bookmarkStart w:id="35" w:name="_Toc206413875"/>
      <w:r>
        <w:rPr>
          <w:lang w:val="en-IN"/>
        </w:rPr>
        <w:lastRenderedPageBreak/>
        <w:t>Electric Grippers for Precision Handling</w:t>
      </w:r>
      <w:bookmarkEnd w:id="35"/>
    </w:p>
    <w:p w14:paraId="69A7B137" w14:textId="60247DE3" w:rsidR="00763A70" w:rsidRDefault="00A13D95" w:rsidP="008214EF">
      <w:pPr>
        <w:rPr>
          <w:lang w:val="en-IN"/>
        </w:rPr>
      </w:pPr>
      <w:r>
        <w:rPr>
          <w:noProof/>
        </w:rPr>
        <mc:AlternateContent>
          <mc:Choice Requires="wpg">
            <w:drawing>
              <wp:anchor distT="0" distB="0" distL="114300" distR="114300" simplePos="0" relativeHeight="251732480" behindDoc="0" locked="0" layoutInCell="1" allowOverlap="1" wp14:anchorId="2CE98E90" wp14:editId="123D0318">
                <wp:simplePos x="0" y="0"/>
                <wp:positionH relativeFrom="margin">
                  <wp:posOffset>298450</wp:posOffset>
                </wp:positionH>
                <wp:positionV relativeFrom="margin">
                  <wp:posOffset>2372360</wp:posOffset>
                </wp:positionV>
                <wp:extent cx="4931410" cy="4727575"/>
                <wp:effectExtent l="0" t="0" r="2540" b="0"/>
                <wp:wrapTopAndBottom/>
                <wp:docPr id="317158349" name="Group 49"/>
                <wp:cNvGraphicFramePr/>
                <a:graphic xmlns:a="http://schemas.openxmlformats.org/drawingml/2006/main">
                  <a:graphicData uri="http://schemas.microsoft.com/office/word/2010/wordprocessingGroup">
                    <wpg:wgp>
                      <wpg:cNvGrpSpPr/>
                      <wpg:grpSpPr>
                        <a:xfrm>
                          <a:off x="0" y="0"/>
                          <a:ext cx="4931410" cy="4727575"/>
                          <a:chOff x="0" y="0"/>
                          <a:chExt cx="4931410" cy="4727575"/>
                        </a:xfrm>
                      </wpg:grpSpPr>
                      <wpg:grpSp>
                        <wpg:cNvPr id="1101323418" name="Group 26"/>
                        <wpg:cNvGrpSpPr/>
                        <wpg:grpSpPr>
                          <a:xfrm>
                            <a:off x="0" y="0"/>
                            <a:ext cx="4931410" cy="4087091"/>
                            <a:chOff x="0" y="0"/>
                            <a:chExt cx="4931641" cy="4376824"/>
                          </a:xfrm>
                        </wpg:grpSpPr>
                        <wpg:grpSp>
                          <wpg:cNvPr id="752649997" name="Group 19"/>
                          <wpg:cNvGrpSpPr/>
                          <wpg:grpSpPr>
                            <a:xfrm>
                              <a:off x="0" y="0"/>
                              <a:ext cx="2259965" cy="2169247"/>
                              <a:chOff x="110837"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147962647"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1536219174" name="Group 21"/>
                          <wpg:cNvGrpSpPr/>
                          <wpg:grpSpPr>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134991797"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225906345" name="Group 24"/>
                          <wpg:cNvGrpSpPr/>
                          <wpg:grpSpPr>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90770070"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82921842" name="Group 25"/>
                          <wpg:cNvGrpSpPr/>
                          <wpg:grpSpPr>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78528082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grpSp>
                      <wps:wsp>
                        <wps:cNvPr id="1831657461" name="Text Box 1"/>
                        <wps:cNvSpPr txBox="1"/>
                        <wps:spPr>
                          <a:xfrm>
                            <a:off x="0" y="4136390"/>
                            <a:ext cx="4931410" cy="591185"/>
                          </a:xfrm>
                          <a:prstGeom prst="rect">
                            <a:avLst/>
                          </a:prstGeom>
                          <a:solidFill>
                            <a:prstClr val="white"/>
                          </a:solidFill>
                          <a:ln>
                            <a:noFill/>
                          </a:ln>
                        </wps:spPr>
                        <wps:txbx>
                          <w:txbxContent>
                            <w:p w14:paraId="6B9C6456" w14:textId="33BA0379" w:rsidR="00A93E88" w:rsidRPr="00BC3F33" w:rsidRDefault="00A93E88" w:rsidP="00A93E88">
                              <w:pPr>
                                <w:pStyle w:val="Caption"/>
                                <w:rPr>
                                  <w:noProof/>
                                </w:rPr>
                              </w:pPr>
                              <w:bookmarkStart w:id="36" w:name="_Toc206070722"/>
                              <w:r>
                                <w:t xml:space="preserve">Figure </w:t>
                              </w:r>
                              <w:r w:rsidR="008450AD">
                                <w:fldChar w:fldCharType="begin"/>
                              </w:r>
                              <w:r w:rsidR="008450AD">
                                <w:instrText xml:space="preserve"> STYLEREF 1 \s </w:instrText>
                              </w:r>
                              <w:r w:rsidR="008450AD">
                                <w:fldChar w:fldCharType="separate"/>
                              </w:r>
                              <w:r w:rsidR="008450AD">
                                <w:rPr>
                                  <w:noProof/>
                                </w:rPr>
                                <w:t>3</w:t>
                              </w:r>
                              <w:r w:rsidR="008450AD">
                                <w:fldChar w:fldCharType="end"/>
                              </w:r>
                              <w:r w:rsidR="008450AD">
                                <w:noBreakHyphen/>
                              </w:r>
                              <w:fldSimple w:instr=" SEQ Figure \* ARABIC \s 1 ">
                                <w:r w:rsidR="008450AD">
                                  <w:rPr>
                                    <w:noProof/>
                                  </w:rPr>
                                  <w:t>3</w:t>
                                </w:r>
                              </w:fldSimple>
                              <w:r>
                                <w:t xml:space="preserve">: </w:t>
                              </w:r>
                              <w:r w:rsidRPr="00CE0BDE">
                                <w:t>Different Gripper configurations provided by OnRobot</w:t>
                              </w:r>
                              <w:r w:rsidR="00786055">
                                <w:t xml:space="preserve"> [33]</w:t>
                              </w:r>
                              <w:bookmarkEnd w:id="36"/>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E98E90" id="Group 49" o:spid="_x0000_s1084" style="position:absolute;left:0;text-align:left;margin-left:23.5pt;margin-top:186.8pt;width:388.3pt;height:372.25pt;z-index:251732480;mso-position-horizontal-relative:margin;mso-position-vertical-relative:margin" coordsize="49314,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">
                <v:group id="Group 26" o:spid="_x0000_s1085"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">
                  <v:group id="Group 19" o:spid="_x0000_s1086"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">
                    <v:shape id="Picture 18" o:spid="_x0000_s1087"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">
                      <v:imagedata r:id="rId50" o:title="A silver and blue robot&#10;&#10;AI-generated content may be incorrect"/>
                    </v:shape>
                    <v:shape id="_x0000_s1088"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89"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">
                    <v:shape id="Picture 20" o:spid="_x0000_s1090"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">
                      <v:imagedata r:id="rId51" o:title="A close-up of a robot&#10;&#10;AI-generated content may be incorrect"/>
                    </v:shape>
                    <v:shape id="_x0000_s1091"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92"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">
                    <v:shape id="Picture 22" o:spid="_x0000_s1093"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">
                      <v:imagedata r:id="rId52" o:title="A grey robot with two ears&#10;&#10;AI-generated content may be incorrect"/>
                    </v:shape>
                    <v:shape id="_x0000_s1094"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95"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">
                    <v:shape id="Picture 23" o:spid="_x0000_s1096"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">
                      <v:imagedata r:id="rId53" o:title="A close up of a robot&#10;&#10;AI-generated content may be incorrect"/>
                    </v:shape>
                    <v:shape id="_x0000_s1097"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" filled="f" stroked="f">
                      <v:textbox>
                        <w:txbxContent>
                          <w:p w14:paraId="6FC8129C" w14:textId="3AB31BED" w:rsidR="00763A70" w:rsidRPr="00763A70" w:rsidRDefault="00763A70">
                            <w:pPr>
                              <w:rPr>
                                <w:lang w:val="en-US"/>
                              </w:rPr>
                            </w:pPr>
                            <w:r>
                              <w:rPr>
                                <w:lang w:val="en-US"/>
                              </w:rPr>
                              <w:t>Fig 10 (c) Soft Electric Gripper</w:t>
                            </w:r>
                          </w:p>
                        </w:txbxContent>
                      </v:textbox>
                    </v:shape>
                  </v:group>
                </v:group>
                <v:shape id="_x0000_s1098" type="#_x0000_t202" style="position:absolute;top:41363;width:493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" stroked="f">
                  <v:textbox style="mso-fit-shape-to-text:t" inset="0,0,0,0">
                    <w:txbxContent>
                      <w:p w14:paraId="6B9C6456" w14:textId="33BA0379" w:rsidR="00A93E88" w:rsidRPr="00BC3F33" w:rsidRDefault="00A93E88" w:rsidP="00A93E88">
                        <w:pPr>
                          <w:pStyle w:val="Caption"/>
                          <w:rPr>
                            <w:noProof/>
                          </w:rPr>
                        </w:pPr>
                        <w:bookmarkStart w:id="37" w:name="_Toc206070722"/>
                        <w:r>
                          <w:t xml:space="preserve">Figure </w:t>
                        </w:r>
                        <w:r w:rsidR="008450AD">
                          <w:fldChar w:fldCharType="begin"/>
                        </w:r>
                        <w:r w:rsidR="008450AD">
                          <w:instrText xml:space="preserve"> STYLEREF 1 \s </w:instrText>
                        </w:r>
                        <w:r w:rsidR="008450AD">
                          <w:fldChar w:fldCharType="separate"/>
                        </w:r>
                        <w:r w:rsidR="008450AD">
                          <w:rPr>
                            <w:noProof/>
                          </w:rPr>
                          <w:t>3</w:t>
                        </w:r>
                        <w:r w:rsidR="008450AD">
                          <w:fldChar w:fldCharType="end"/>
                        </w:r>
                        <w:r w:rsidR="008450AD">
                          <w:noBreakHyphen/>
                        </w:r>
                        <w:fldSimple w:instr=" SEQ Figure \* ARABIC \s 1 ">
                          <w:r w:rsidR="008450AD">
                            <w:rPr>
                              <w:noProof/>
                            </w:rPr>
                            <w:t>3</w:t>
                          </w:r>
                        </w:fldSimple>
                        <w:r>
                          <w:t xml:space="preserve">: </w:t>
                        </w:r>
                        <w:r w:rsidRPr="00CE0BDE">
                          <w:t>Different Gripper configurations provided by OnRobot</w:t>
                        </w:r>
                        <w:r w:rsidR="00786055">
                          <w:t xml:space="preserve"> [33]</w:t>
                        </w:r>
                        <w:bookmarkEnd w:id="37"/>
                        <w:r w:rsidR="00786055">
                          <w:t xml:space="preserve"> </w:t>
                        </w:r>
                      </w:p>
                    </w:txbxContent>
                  </v:textbox>
                </v:shape>
                <w10:wrap type="topAndBottom" anchorx="margin" anchory="margin"/>
              </v:group>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2XSJ9XX0sIlRhZyI6IkNpdGF2aVBsYWNlaG9sZGVyI2RhMWFjYzhhLTNkMjEtNDY2MS04ZGYxLWU1NjZiMzIwODA0YyIsIlRleHQiOiJbMjZdIiwiV0FJVmVyc2lvbiI6IjcuMC43LjEifQ==}</w:instrText>
          </w:r>
          <w:r w:rsidR="00E114F2">
            <w:fldChar w:fldCharType="separate"/>
          </w:r>
          <w:r w:rsidR="00B433A3">
            <w:t>[26]</w:t>
          </w:r>
          <w:r w:rsidR="00E114F2">
            <w:fldChar w:fldCharType="end"/>
          </w:r>
          <w:r w:rsidR="00763A70">
            <w:t xml:space="preserve"> </w:t>
          </w:r>
        </w:sdtContent>
      </w:sdt>
      <w:r w:rsidR="008214EF">
        <w:br/>
      </w:r>
    </w:p>
    <w:p w14:paraId="3BA5D94C" w14:textId="61C069E8" w:rsidR="008214EF" w:rsidRPr="008214EF" w:rsidRDefault="008214EF" w:rsidP="008214EF">
      <w:pPr>
        <w:rPr>
          <w:lang w:val="en-IN"/>
        </w:rPr>
      </w:pPr>
      <w:r w:rsidRPr="008214EF">
        <w:rPr>
          <w:lang w:val="en-IN"/>
        </w:rPr>
        <w:t>Another prevalent design, the three-finger or centric gripper, uses a radial jaw arrangement to offer self-</w:t>
      </w:r>
      <w:r w:rsidR="00485842" w:rsidRPr="008214EF">
        <w:rPr>
          <w:lang w:val="en-IN"/>
        </w:rPr>
        <w:t>cantering</w:t>
      </w:r>
      <w:r w:rsidRPr="008214EF">
        <w:rPr>
          <w:lang w:val="en-IN"/>
        </w:rPr>
        <w:t xml:space="preserve"> and secure grasping of round or cylindrical items like pipes, 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w:t>
      </w:r>
      <w:r w:rsidRPr="008214EF">
        <w:rPr>
          <w:lang w:val="en-IN"/>
        </w:rPr>
        <w:lastRenderedPageBreak/>
        <w:t>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 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E5VDE3OjMwOjUy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34oCTMjldIn1dfSwiVGFnIjoiQ2l0YXZpUGxhY2Vob2xkZXIjYzM4MDk1NTMtMWM0YS00OTg4LTlkMjItM2U2ODA2ZWI3NWEwIiwiVGV4dCI6IlsyN+KAkzI5XSIsIldBSVZlcnNpb24iOiI3LjAuNy4xIn0=}</w:instrText>
          </w:r>
          <w:r w:rsidR="00763A70">
            <w:rPr>
              <w:lang w:val="en-IN"/>
            </w:rPr>
            <w:fldChar w:fldCharType="separate"/>
          </w:r>
          <w:r w:rsidR="00B433A3">
            <w:rPr>
              <w:lang w:val="en-IN"/>
            </w:rPr>
            <w:t>[27–29]</w:t>
          </w:r>
          <w:r w:rsidR="00763A70">
            <w:rPr>
              <w:lang w:val="en-IN"/>
            </w:rPr>
            <w:fldChar w:fldCharType="end"/>
          </w:r>
        </w:sdtContent>
      </w:sdt>
    </w:p>
    <w:p w14:paraId="0DECFEBD" w14:textId="11F9A814" w:rsidR="0093647B" w:rsidRDefault="00B516E5" w:rsidP="0093647B">
      <w:pPr>
        <w:pStyle w:val="Heading3"/>
        <w:rPr>
          <w:lang w:val="en-IN"/>
        </w:rPr>
      </w:pPr>
      <w:r w:rsidRPr="00B516E5">
        <w:t>Role of Actuators in Precision Insertion Tasks</w:t>
      </w:r>
    </w:p>
    <w:p w14:paraId="6F6FB247" w14:textId="6F871B0C" w:rsidR="007830E2" w:rsidRPr="007830E2" w:rsidRDefault="007830E2" w:rsidP="007830E2">
      <w:pPr>
        <w:rPr>
          <w:lang w:val="en-IN" w:eastAsia="en-IN"/>
        </w:rPr>
      </w:pPr>
      <w:r w:rsidRPr="007830E2">
        <w:rPr>
          <w:lang w:val="en-IN" w:eastAsia="en-IN"/>
        </w:rPr>
        <w:t>In robotic slot liner insertion, actuators form the backbone of all mechanical movements, enabling precise positioning, handling, and insertion of the slot liner into the stator slots. The robotic manipulator, such as the UR10e used in this project, relies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3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}</w:instrText>
          </w:r>
          <w:r w:rsidR="007D0CC4">
            <w:rPr>
              <w:lang w:val="en-IN" w:eastAsia="en-IN"/>
            </w:rPr>
            <w:fldChar w:fldCharType="separate"/>
          </w:r>
          <w:r w:rsidR="00B433A3">
            <w:rPr>
              <w:lang w:val="en-IN" w:eastAsia="en-IN"/>
            </w:rPr>
            <w:t>[30]</w:t>
          </w:r>
          <w:r w:rsidR="007D0CC4">
            <w:rPr>
              <w:lang w:val="en-IN" w:eastAsia="en-IN"/>
            </w:rPr>
            <w:fldChar w:fldCharType="end"/>
          </w:r>
        </w:sdtContent>
      </w:sdt>
    </w:p>
    <w:p w14:paraId="4DEA4F4F" w14:textId="10265058"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n slot liner insertion is greatly enhanced through integration with advanced sensing technologies, which are discussed in the following sections.</w:t>
      </w:r>
    </w:p>
    <w:p w14:paraId="5BFB82CB" w14:textId="59832F88" w:rsidR="00CB52BC" w:rsidRDefault="00DF5557" w:rsidP="00DF5557">
      <w:pPr>
        <w:pStyle w:val="Heading3"/>
        <w:rPr>
          <w:lang w:val="en-IN"/>
        </w:rPr>
      </w:pPr>
      <w:bookmarkStart w:id="38" w:name="_Toc206413877"/>
      <w:r>
        <w:rPr>
          <w:lang w:val="en-IN"/>
        </w:rPr>
        <w:t>Overview of Sensors in</w:t>
      </w:r>
      <w:r w:rsidR="0093647B">
        <w:rPr>
          <w:lang w:val="en-IN"/>
        </w:rPr>
        <w:t xml:space="preserve"> Automation</w:t>
      </w:r>
      <w:bookmarkEnd w:id="38"/>
      <w:r w:rsidR="0093647B">
        <w:rPr>
          <w:lang w:val="en-IN"/>
        </w:rPr>
        <w:t xml:space="preserve"> </w:t>
      </w:r>
    </w:p>
    <w:p w14:paraId="56FC2A07" w14:textId="1E229073"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105962">
        <w:t xml:space="preserve">They </w:t>
      </w:r>
      <w:r w:rsidRPr="00464D6D">
        <w:t>convert physical phenomena</w:t>
      </w:r>
      <w:r w:rsidR="00105962">
        <w:t xml:space="preserve">, such as </w:t>
      </w:r>
      <w:r w:rsidR="00105962" w:rsidRPr="00105962">
        <w:t>measuring temperature in a furnace</w:t>
      </w:r>
      <w:r w:rsidR="00105962">
        <w:t xml:space="preserve"> or</w:t>
      </w:r>
      <w:r w:rsidR="00105962" w:rsidRPr="00105962">
        <w:t xml:space="preserve"> detecting the position of a robotic arm</w:t>
      </w:r>
      <w:r w:rsidR="00105962">
        <w:t>,</w:t>
      </w:r>
      <w:r w:rsidRPr="00464D6D">
        <w:t xml:space="preserve"> into electrical signals that can be interpreted by control systems such as PLCs or industrial computers.</w:t>
      </w:r>
    </w:p>
    <w:p w14:paraId="5283D2ED" w14:textId="6AF984A8" w:rsidR="00105962" w:rsidRDefault="00625154" w:rsidP="00464D6D">
      <w:pPr>
        <w:rPr>
          <w:lang w:val="en-IN"/>
        </w:rPr>
      </w:pPr>
      <w:r>
        <w:rPr>
          <w:noProof/>
          <w:lang w:val="en-IN"/>
        </w:rPr>
        <w:lastRenderedPageBreak/>
        <mc:AlternateContent>
          <mc:Choice Requires="wpg">
            <w:drawing>
              <wp:anchor distT="0" distB="0" distL="114300" distR="114300" simplePos="0" relativeHeight="251735552" behindDoc="0" locked="0" layoutInCell="1" allowOverlap="1" wp14:anchorId="567C2D24" wp14:editId="49AC709B">
                <wp:simplePos x="0" y="0"/>
                <wp:positionH relativeFrom="margin">
                  <wp:posOffset>-32385</wp:posOffset>
                </wp:positionH>
                <wp:positionV relativeFrom="margin">
                  <wp:posOffset>1954114</wp:posOffset>
                </wp:positionV>
                <wp:extent cx="5520690" cy="4575175"/>
                <wp:effectExtent l="0" t="0" r="3810" b="0"/>
                <wp:wrapTopAndBottom/>
                <wp:docPr id="657519767" name="Group 50"/>
                <wp:cNvGraphicFramePr/>
                <a:graphic xmlns:a="http://schemas.openxmlformats.org/drawingml/2006/main">
                  <a:graphicData uri="http://schemas.microsoft.com/office/word/2010/wordprocessingGroup">
                    <wpg:wgp>
                      <wpg:cNvGrpSpPr/>
                      <wpg:grpSpPr>
                        <a:xfrm>
                          <a:off x="0" y="0"/>
                          <a:ext cx="5520690" cy="4575175"/>
                          <a:chOff x="0" y="0"/>
                          <a:chExt cx="5520690" cy="4575175"/>
                        </a:xfrm>
                      </wpg:grpSpPr>
                      <wpg:grpSp>
                        <wpg:cNvPr id="1847487529" name="Group 38"/>
                        <wpg:cNvGrpSpPr/>
                        <wpg:grpSpPr>
                          <a:xfrm>
                            <a:off x="0" y="0"/>
                            <a:ext cx="5520690" cy="3913505"/>
                            <a:chOff x="0" y="0"/>
                            <a:chExt cx="5521036" cy="3948421"/>
                          </a:xfrm>
                        </wpg:grpSpPr>
                        <wpg:grpSp>
                          <wpg:cNvPr id="1142748652" name="Group 32"/>
                          <wpg:cNvGrpSpPr/>
                          <wpg:grpSpPr>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2072507969"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wps:txbx>
                            <wps:bodyPr rot="0" vert="horz" wrap="square" lIns="91440" tIns="45720" rIns="91440" bIns="45720" anchor="t" anchorCtr="0">
                              <a:noAutofit/>
                            </wps:bodyPr>
                          </wps:wsp>
                        </wpg:grpSp>
                        <wpg:grpSp>
                          <wpg:cNvPr id="948237743" name="Group 36"/>
                          <wpg:cNvGrpSpPr/>
                          <wpg:grpSpPr>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1724122947"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wps:txbx>
                            <wps:bodyPr rot="0" vert="horz" wrap="square" lIns="91440" tIns="45720" rIns="91440" bIns="45720" anchor="t" anchorCtr="0">
                              <a:noAutofit/>
                            </wps:bodyPr>
                          </wps:wsp>
                        </wpg:grpSp>
                        <wpg:grpSp>
                          <wpg:cNvPr id="213463733" name="Group 37"/>
                          <wpg:cNvGrpSpPr/>
                          <wpg:grpSpPr>
                            <a:xfrm>
                              <a:off x="976746" y="2279073"/>
                              <a:ext cx="3549015" cy="1669348"/>
                              <a:chOff x="-117763" y="0"/>
                              <a:chExt cx="3549015" cy="1669348"/>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370121059"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wps:txbx>
                            <wps:bodyPr rot="0" vert="horz" wrap="square" lIns="91440" tIns="45720" rIns="91440" bIns="45720" anchor="t" anchorCtr="0">
                              <a:noAutofit/>
                            </wps:bodyPr>
                          </wps:wsp>
                        </wpg:grpSp>
                      </wpg:grpSp>
                      <wps:wsp>
                        <wps:cNvPr id="1541157416" name="Text Box 1"/>
                        <wps:cNvSpPr txBox="1"/>
                        <wps:spPr>
                          <a:xfrm>
                            <a:off x="947057" y="3983990"/>
                            <a:ext cx="3518535" cy="591185"/>
                          </a:xfrm>
                          <a:prstGeom prst="rect">
                            <a:avLst/>
                          </a:prstGeom>
                          <a:solidFill>
                            <a:prstClr val="white"/>
                          </a:solidFill>
                          <a:ln>
                            <a:noFill/>
                          </a:ln>
                        </wps:spPr>
                        <wps:txbx>
                          <w:txbxContent>
                            <w:p w14:paraId="643306FE" w14:textId="72DE295F" w:rsidR="00786055" w:rsidRPr="00536C2F" w:rsidRDefault="00786055" w:rsidP="00786055">
                              <w:pPr>
                                <w:pStyle w:val="Caption"/>
                                <w:rPr>
                                  <w:noProof/>
                                </w:rPr>
                              </w:pPr>
                              <w:bookmarkStart w:id="39" w:name="_Toc206070723"/>
                              <w:r>
                                <w:t xml:space="preserve">Figure </w:t>
                              </w:r>
                              <w:fldSimple w:instr=" STYLEREF 1 \s ">
                                <w:r w:rsidR="008450AD">
                                  <w:rPr>
                                    <w:noProof/>
                                  </w:rPr>
                                  <w:t>3</w:t>
                                </w:r>
                              </w:fldSimple>
                              <w:r w:rsidR="008450AD">
                                <w:noBreakHyphen/>
                              </w:r>
                              <w:fldSimple w:instr=" SEQ Figure \* ARABIC \s 1 ">
                                <w:r w:rsidR="008450AD">
                                  <w:rPr>
                                    <w:noProof/>
                                  </w:rPr>
                                  <w:t>4</w:t>
                                </w:r>
                              </w:fldSimple>
                              <w:r>
                                <w:t>: Various sensors used in automation</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7C2D24" id="Group 50" o:spid="_x0000_s1099" style="position:absolute;left:0;text-align:left;margin-left:-2.55pt;margin-top:153.85pt;width:434.7pt;height:360.25pt;z-index:251735552;mso-position-horizontal-relative:margin;mso-position-vertical-relative:margin" coordsize="55206,4575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">
                <v:group id="Group 38" o:spid="_x0000_s1100" style="position:absolute;width:55206;height:39135" coordsize="55210,3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">
                  <v:group id="_x0000_s1101"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">
                    <v:shape id="Picture 25" o:spid="_x0000_s1102"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57" o:title="A close-up of a device&#10;&#10;AI-generated content may be incorrect"/>
                    </v:shape>
                    <v:shape id="_x0000_s1103"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" stroked="f">
                      <v:textbo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v:textbox>
                    </v:shape>
                  </v:group>
                  <v:group id="_x0000_s1104"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">
                    <v:shape id="Picture 26" o:spid="_x0000_s1105"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">
                      <v:imagedata r:id="rId58" o:title="A close-up of several different types of materials&#10;&#10;AI-generated content may be incorrect"/>
                    </v:shape>
                    <v:shape id="_x0000_s1106"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" stroked="f">
                      <v:textbo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v:textbox>
                    </v:shape>
                  </v:group>
                  <v:group id="Group 37" o:spid="_x0000_s1107"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">
                    <v:shape id="Picture 27" o:spid="_x0000_s1108"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59" o:title="A close-up of a camera&#10;&#10;AI-generated content may be incorrect"/>
                    </v:shape>
                    <v:shape id="_x0000_s1109"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" stroked="f">
                      <v:textbo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v:textbox>
                    </v:shape>
                  </v:group>
                </v:group>
                <v:shape id="_x0000_s1110" type="#_x0000_t202" style="position:absolute;left:9470;top:39839;width:3518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" stroked="f">
                  <v:textbox style="mso-fit-shape-to-text:t" inset="0,0,0,0">
                    <w:txbxContent>
                      <w:p w14:paraId="643306FE" w14:textId="72DE295F" w:rsidR="00786055" w:rsidRPr="00536C2F" w:rsidRDefault="00786055" w:rsidP="00786055">
                        <w:pPr>
                          <w:pStyle w:val="Caption"/>
                          <w:rPr>
                            <w:noProof/>
                          </w:rPr>
                        </w:pPr>
                        <w:bookmarkStart w:id="40" w:name="_Toc206070723"/>
                        <w:r>
                          <w:t xml:space="preserve">Figure </w:t>
                        </w:r>
                        <w:fldSimple w:instr=" STYLEREF 1 \s ">
                          <w:r w:rsidR="008450AD">
                            <w:rPr>
                              <w:noProof/>
                            </w:rPr>
                            <w:t>3</w:t>
                          </w:r>
                        </w:fldSimple>
                        <w:r w:rsidR="008450AD">
                          <w:noBreakHyphen/>
                        </w:r>
                        <w:fldSimple w:instr=" SEQ Figure \* ARABIC \s 1 ">
                          <w:r w:rsidR="008450AD">
                            <w:rPr>
                              <w:noProof/>
                            </w:rPr>
                            <w:t>4</w:t>
                          </w:r>
                        </w:fldSimple>
                        <w:r>
                          <w:t>: Various sensors used in automation</w:t>
                        </w:r>
                        <w:bookmarkEnd w:id="40"/>
                      </w:p>
                    </w:txbxContent>
                  </v:textbox>
                </v:shape>
                <w10:wrap type="topAndBottom" anchorx="margin" anchory="margin"/>
              </v:group>
            </w:pict>
          </mc:Fallback>
        </mc:AlternateContent>
      </w:r>
      <w:r w:rsidR="00105962" w:rsidRPr="00105962">
        <w:rPr>
          <w:lang w:val="en-IN"/>
        </w:rPr>
        <w:t>By providing continuous feedback, sensors enable closed-loop control systems where real-time decisions can be made to adjust operations dynamically. This not only improves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59C80F23" w:rsidR="00F8042E" w:rsidRDefault="00F8042E" w:rsidP="00464D6D">
      <w:pPr>
        <w:rPr>
          <w:lang w:val="en-IN"/>
        </w:rPr>
      </w:pPr>
    </w:p>
    <w:p w14:paraId="56046FCC" w14:textId="34A40B0E" w:rsidR="00105962" w:rsidRPr="00464D6D" w:rsidRDefault="00105962" w:rsidP="00464D6D">
      <w:pPr>
        <w:rPr>
          <w:lang w:val="en-IN"/>
        </w:rPr>
      </w:pPr>
      <w:r w:rsidRPr="00105962">
        <w:t xml:space="preserve">In modern automation systems, a select range of sensor types forms the backbone of process monitoring and adaptive control. Temperature sensors, such as thermocouples and </w:t>
      </w:r>
      <w:r>
        <w:t>R</w:t>
      </w:r>
      <w:r w:rsidRPr="00105962">
        <w:t>esis</w:t>
      </w:r>
      <w:r>
        <w:t>tance</w:t>
      </w:r>
      <w:r w:rsidRPr="00105962">
        <w:t xml:space="preserve"> </w:t>
      </w:r>
      <w:r>
        <w:t>T</w:t>
      </w:r>
      <w:r w:rsidRPr="00105962">
        <w:t xml:space="preserve">emperature </w:t>
      </w:r>
      <w:r>
        <w:t>D</w:t>
      </w:r>
      <w:r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Optical sensors use light to detect and measure changes in their environment, enabling fast and precise detection without physical contact. They are widely used in industrial automation for tasks like object detection, distance measurement, and quality control. An example of an advanced optical sensor system is the Intel RealSense camera</w:t>
      </w:r>
      <w:r w:rsidR="005E028D">
        <w:t xml:space="preserve"> illustrated in fig </w:t>
      </w:r>
      <w:r w:rsidR="005E028D">
        <w:lastRenderedPageBreak/>
        <w:t>11(c)</w:t>
      </w:r>
      <w:r w:rsidR="00583DAF" w:rsidRPr="00583DAF">
        <w:t>, which combines depth and visual imaging to provide detailed 3D data, supporting automated inspection and object recognition in modern manufacturing and robotics.</w:t>
      </w:r>
      <w:r>
        <w:t xml:space="preserve"> </w:t>
      </w:r>
      <w:sdt>
        <w:sdtPr>
          <w:alias w:val="To edit, see citavi.com/edit"/>
          <w:tag w:val="CitaviPlaceholder#42ea30d1-f921-4d17-8e95-7b2accad2398"/>
          <w:id w:val="-419948577"/>
          <w:placeholder>
            <w:docPart w:val="DefaultPlaceholder_-1854013440"/>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TlUMTc6MzA6NTI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xOVQxNzozMDo1Mi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x4oCTMzNdIn1dfSwiVGFnIjoiQ2l0YXZpUGxhY2Vob2xkZXIjNDJlYTMwZDEtZjkyMS00ZDE3LThlOTUtN2IyYWNjYWQyMzk4IiwiVGV4dCI6IlszMeKAkzMzXSIsIldBSVZlcnNpb24iOiI3LjAuNy4xIn0=}</w:instrText>
          </w:r>
          <w:r>
            <w:fldChar w:fldCharType="separate"/>
          </w:r>
          <w:r w:rsidR="00B433A3">
            <w:t>[31–33]</w:t>
          </w:r>
          <w:r>
            <w:fldChar w:fldCharType="end"/>
          </w:r>
        </w:sdtContent>
      </w:sdt>
      <w:r>
        <w:t>.</w:t>
      </w:r>
      <w:r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735D5">
        <w:t>,</w:t>
      </w:r>
      <w:r w:rsidR="005E028D">
        <w:t xml:space="preserve"> Fig 11 (b),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F0ifV19LCJUYWciOiJDaXRhdmlQbGFjZWhvbGRlciM1MTVjODM2Mi01Nzg4LTRiZDgtOTMzYS03ZWY4YzgxOGZkNzIiLCJUZXh0IjoiWzM0XSIsIldBSVZlcnNpb24iOiI3LjAuNy4xIn0=}</w:instrText>
          </w:r>
          <w:r w:rsidR="008B5F14">
            <w:fldChar w:fldCharType="separate"/>
          </w:r>
          <w:r w:rsidR="00B433A3">
            <w:t>[34]</w:t>
          </w:r>
          <w:r w:rsidR="008B5F14">
            <w:fldChar w:fldCharType="end"/>
          </w:r>
        </w:sdtContent>
      </w:sdt>
      <w:r w:rsidR="005735D5" w:rsidRPr="005735D5">
        <w:t>.</w:t>
      </w:r>
      <w:r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t xml:space="preserve">, </w:t>
      </w:r>
      <w:r w:rsidRPr="00105962">
        <w:t>especially important in tasks like delicate insertion</w:t>
      </w:r>
      <w:r>
        <w:t xml:space="preserve"> processes</w:t>
      </w:r>
      <w:r w:rsidRPr="00105962">
        <w:t xml:space="preserve">. Together, these sensors deliver the critical feedback that </w:t>
      </w:r>
      <w:r>
        <w:t>enables</w:t>
      </w:r>
      <w:r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41" w:name="_Toc206413878"/>
      <w:r>
        <w:rPr>
          <w:lang w:val="en-IN"/>
        </w:rPr>
        <w:t>Force-Torque Sensors</w:t>
      </w:r>
      <w:r w:rsidR="00DF5557">
        <w:rPr>
          <w:lang w:val="en-IN"/>
        </w:rPr>
        <w:t xml:space="preserve"> for compliant control</w:t>
      </w:r>
      <w:bookmarkEnd w:id="41"/>
    </w:p>
    <w:p w14:paraId="5F690360" w14:textId="54FC2420" w:rsidR="00105962" w:rsidRPr="00413B2D" w:rsidRDefault="0068108A" w:rsidP="00105962">
      <w:r>
        <w:rPr>
          <w:noProof/>
        </w:rPr>
        <mc:AlternateContent>
          <mc:Choice Requires="wpg">
            <w:drawing>
              <wp:anchor distT="0" distB="0" distL="114300" distR="114300" simplePos="0" relativeHeight="251738624" behindDoc="0" locked="0" layoutInCell="1" allowOverlap="1" wp14:anchorId="133CB891" wp14:editId="7768CFAF">
                <wp:simplePos x="0" y="0"/>
                <wp:positionH relativeFrom="margin">
                  <wp:align>right</wp:align>
                </wp:positionH>
                <wp:positionV relativeFrom="margin">
                  <wp:posOffset>5053965</wp:posOffset>
                </wp:positionV>
                <wp:extent cx="5416550" cy="3656965"/>
                <wp:effectExtent l="0" t="0" r="0" b="635"/>
                <wp:wrapTopAndBottom/>
                <wp:docPr id="1851661501" name="Group 51"/>
                <wp:cNvGraphicFramePr/>
                <a:graphic xmlns:a="http://schemas.openxmlformats.org/drawingml/2006/main">
                  <a:graphicData uri="http://schemas.microsoft.com/office/word/2010/wordprocessingGroup">
                    <wpg:wgp>
                      <wpg:cNvGrpSpPr/>
                      <wpg:grpSpPr>
                        <a:xfrm>
                          <a:off x="0" y="0"/>
                          <a:ext cx="5416550" cy="3656965"/>
                          <a:chOff x="0" y="0"/>
                          <a:chExt cx="5416550"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rotWithShape="1">
                          <a:blip r:embed="rId60">
                            <a:extLst>
                              <a:ext uri="{28A0092B-C50C-407E-A947-70E740481C1C}">
                                <a14:useLocalDpi xmlns:a14="http://schemas.microsoft.com/office/drawing/2010/main" val="0"/>
                              </a:ext>
                            </a:extLst>
                          </a:blip>
                          <a:srcRect l="8055"/>
                          <a:stretch>
                            <a:fillRect/>
                          </a:stretch>
                        </pic:blipFill>
                        <pic:spPr bwMode="auto">
                          <a:xfrm>
                            <a:off x="0" y="0"/>
                            <a:ext cx="5104765" cy="2693035"/>
                          </a:xfrm>
                          <a:prstGeom prst="rect">
                            <a:avLst/>
                          </a:prstGeom>
                          <a:ln>
                            <a:noFill/>
                          </a:ln>
                          <a:extLst>
                            <a:ext uri="{53640926-AAD7-44D8-BBD7-CCE9431645EC}">
                              <a14:shadowObscured xmlns:a14="http://schemas.microsoft.com/office/drawing/2010/main"/>
                            </a:ext>
                          </a:extLst>
                        </pic:spPr>
                      </pic:pic>
                      <wps:wsp>
                        <wps:cNvPr id="1835178794" name="Text Box 1"/>
                        <wps:cNvSpPr txBox="1"/>
                        <wps:spPr>
                          <a:xfrm>
                            <a:off x="0" y="2743200"/>
                            <a:ext cx="5416550" cy="591185"/>
                          </a:xfrm>
                          <a:prstGeom prst="rect">
                            <a:avLst/>
                          </a:prstGeom>
                          <a:solidFill>
                            <a:prstClr val="white"/>
                          </a:solidFill>
                          <a:ln>
                            <a:noFill/>
                          </a:ln>
                        </wps:spPr>
                        <wps:txbx>
                          <w:txbxContent>
                            <w:p w14:paraId="1488C5C3" w14:textId="4CFD0091" w:rsidR="00FD02C9" w:rsidRPr="00F030A6" w:rsidRDefault="00FD02C9" w:rsidP="00FD02C9">
                              <w:pPr>
                                <w:pStyle w:val="Caption"/>
                              </w:pPr>
                              <w:bookmarkStart w:id="42" w:name="_Toc206070724"/>
                              <w:r>
                                <w:t xml:space="preserve">Figure </w:t>
                              </w:r>
                              <w:fldSimple w:instr=" STYLEREF 1 \s ">
                                <w:r w:rsidR="008450AD">
                                  <w:rPr>
                                    <w:noProof/>
                                  </w:rPr>
                                  <w:t>3</w:t>
                                </w:r>
                              </w:fldSimple>
                              <w:r w:rsidR="008450AD">
                                <w:noBreakHyphen/>
                              </w:r>
                              <w:fldSimple w:instr=" SEQ Figure \* ARABIC \s 1 ">
                                <w:r w:rsidR="008450AD">
                                  <w:rPr>
                                    <w:noProof/>
                                  </w:rPr>
                                  <w:t>5</w:t>
                                </w:r>
                              </w:fldSimple>
                              <w:r>
                                <w:t xml:space="preserve">: </w:t>
                              </w:r>
                              <w:r w:rsidRPr="00824DC2">
                                <w:t>Force Torque Sensor with gripper installed on a Robotic arm</w:t>
                              </w:r>
                              <w:r>
                                <w:t xml:space="preserve"> [42]</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3CB891" id="Group 51" o:spid="_x0000_s1111" style="position:absolute;left:0;text-align:left;margin-left:375.3pt;margin-top:397.95pt;width:426.5pt;height:287.95pt;z-index:251738624;mso-position-horizontal:right;mso-position-horizontal-relative:margin;mso-position-vertical-relative:margin;mso-height-relative:margin" coordsize="54165,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">
                <v:shape id="Picture 26" o:spid="_x0000_s1112" type="#_x0000_t75" alt="A close-up of a robotic arm&#10;&#10;AI-generated content may be incorrect." style="position:absolute;width:51047;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1" o:title="A close-up of a robotic arm&#10;&#10;AI-generated content may be incorrect" cropleft="5279f"/>
                </v:shape>
                <v:shape id="_x0000_s1113" type="#_x0000_t202" style="position:absolute;top:27432;width:5416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" stroked="f">
                  <v:textbox inset="0,0,0,0">
                    <w:txbxContent>
                      <w:p w14:paraId="1488C5C3" w14:textId="4CFD0091" w:rsidR="00FD02C9" w:rsidRPr="00F030A6" w:rsidRDefault="00FD02C9" w:rsidP="00FD02C9">
                        <w:pPr>
                          <w:pStyle w:val="Caption"/>
                        </w:pPr>
                        <w:bookmarkStart w:id="43" w:name="_Toc206070724"/>
                        <w:r>
                          <w:t xml:space="preserve">Figure </w:t>
                        </w:r>
                        <w:fldSimple w:instr=" STYLEREF 1 \s ">
                          <w:r w:rsidR="008450AD">
                            <w:rPr>
                              <w:noProof/>
                            </w:rPr>
                            <w:t>3</w:t>
                          </w:r>
                        </w:fldSimple>
                        <w:r w:rsidR="008450AD">
                          <w:noBreakHyphen/>
                        </w:r>
                        <w:fldSimple w:instr=" SEQ Figure \* ARABIC \s 1 ">
                          <w:r w:rsidR="008450AD">
                            <w:rPr>
                              <w:noProof/>
                            </w:rPr>
                            <w:t>5</w:t>
                          </w:r>
                        </w:fldSimple>
                        <w:r>
                          <w:t xml:space="preserve">: </w:t>
                        </w:r>
                        <w:r w:rsidRPr="00824DC2">
                          <w:t>Force Torque Sensor with gripper installed on a Robotic arm</w:t>
                        </w:r>
                        <w:r>
                          <w:t xml:space="preserve"> [42]</w:t>
                        </w:r>
                        <w:bookmarkEnd w:id="43"/>
                      </w:p>
                    </w:txbxContent>
                  </v:textbox>
                </v:shape>
                <w10:wrap type="topAndBottom" anchorx="margin" anchory="margin"/>
              </v:group>
            </w:pict>
          </mc:Fallback>
        </mc:AlternateContent>
      </w:r>
      <w:r w:rsidR="002D0D43" w:rsidRPr="002D0D43">
        <w:t xml:space="preserve">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w:t>
      </w:r>
      <w:r w:rsidR="002D0D43" w:rsidRPr="002D0D43">
        <w:lastRenderedPageBreak/>
        <w:t>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002D0D43"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w:t>
      </w:r>
      <w:r w:rsidR="002D0D43">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V0ifV19LCJUYWciOiJDaXRhdmlQbGFjZWhvbGRlciNlMjMwMjQ5Ni05ZGU3LTQ2MzYtYmIwYS0zMDIwMDUzZGI0OWYiLCJUZXh0IjoiWzM1XSIsIldBSVZlcnNpb24iOiI3LjAuNy4xIn0=}</w:instrText>
          </w:r>
          <w:r w:rsidR="00CE7C02">
            <w:fldChar w:fldCharType="separate"/>
          </w:r>
          <w:r w:rsidR="00B433A3">
            <w:t>[35]</w:t>
          </w:r>
          <w:r w:rsidR="00CE7C02">
            <w:fldChar w:fldCharType="end"/>
          </w:r>
        </w:sdtContent>
      </w:sdt>
      <w:r w:rsidR="002D0D43">
        <w:br/>
      </w:r>
      <w:r w:rsidR="002D0D43"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ZdIn1dfSwiVGFnIjoiQ2l0YXZpUGxhY2Vob2xkZXIjMGRkZTY3NjItNTYyZC00YjM0LTlhZjUtZGEwNzJlYzFhZTM2IiwiVGV4dCI6IlszNl0iLCJXQUlWZXJzaW9uIjoiNy4wLjcuMSJ9}</w:instrText>
          </w:r>
          <w:r w:rsidR="00CE7C02">
            <w:fldChar w:fldCharType="separate"/>
          </w:r>
          <w:r w:rsidR="00B433A3">
            <w:t>[36]</w:t>
          </w:r>
          <w:r w:rsidR="00CE7C02">
            <w:fldChar w:fldCharType="end"/>
          </w:r>
        </w:sdtContent>
      </w:sdt>
      <w:r w:rsidR="005E028D">
        <w:t xml:space="preserve">. FT sensor mounted on a UR robot is illustrated in Fig </w:t>
      </w:r>
      <w:r w:rsidR="003202BB">
        <w:t>2-11</w:t>
      </w:r>
      <w:r w:rsidR="005E028D">
        <w:t>.</w:t>
      </w:r>
    </w:p>
    <w:p w14:paraId="0570C495" w14:textId="06198D2A" w:rsidR="0093647B" w:rsidRDefault="0093647B" w:rsidP="00CB52BC">
      <w:pPr>
        <w:pStyle w:val="Heading3"/>
        <w:rPr>
          <w:lang w:val="en-IN"/>
        </w:rPr>
      </w:pPr>
      <w:bookmarkStart w:id="44" w:name="_Toc206413879"/>
      <w:r>
        <w:rPr>
          <w:lang w:val="en-IN"/>
        </w:rPr>
        <w:t xml:space="preserve">Safety and </w:t>
      </w:r>
      <w:r w:rsidR="00ED7C0F">
        <w:rPr>
          <w:lang w:val="en-IN"/>
        </w:rPr>
        <w:t>Human Robot Interaction</w:t>
      </w:r>
      <w:bookmarkEnd w:id="44"/>
    </w:p>
    <w:p w14:paraId="18B2CF9F" w14:textId="6C908F3B" w:rsidR="00413B2D" w:rsidRPr="00413B2D" w:rsidRDefault="00413B2D" w:rsidP="00413B2D">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Robotic safety is achieved through the integration of advanced sensor technologies such as those mentioned in the previous sections, that allow robots to detect human presence, predict or monitor movement, and respond appropriately in real time. These sensors enable critical functionalities like workspace monitoring, adaptive speed and 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w:t>
      </w:r>
      <w:r w:rsidR="003E4AF4">
        <w:t xml:space="preserve"> An example of a Human Robot Collaboration task is illustrated in Fig </w:t>
      </w:r>
      <w:r w:rsidR="00FD02C9">
        <w:t>2-12</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E5VDE3OjMwOjUy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TlUMTc6MzA6NTIiLCJQcm9qZWN0Ijp7IiRyZWYiOiI4In19LCJVc2VOdW1iZXJpbmdUeXBlT2ZQYXJlbnREb2N1bWVudCI6ZmFsc2V9XSwiRm9ybWF0dGVkVGV4dCI6eyIkaWQiOiIyNSIsIkNvdW50IjoxLCJUZXh0VW5pdHMiOlt7IiRpZCI6IjI2IiwiRm9udFN0eWxlIjp7IiRpZCI6IjI3IiwiTmV1dHJhbCI6dHJ1ZX0sIlJlYWRpbmdPcmRlciI6MSwiVGV4dCI6IlszNywgMzhdIn1dfSwiVGFnIjoiQ2l0YXZpUGxhY2Vob2xkZXIjNmJmM2MxNTctZmNkZS00ZDIwLThmMzEtMzg0YzQ0YmM0OGM3IiwiVGV4dCI6IlszNywgMzhdIiwiV0FJVmVyc2lvbiI6IjcuMC43LjEifQ==}</w:instrText>
          </w:r>
          <w:r>
            <w:fldChar w:fldCharType="separate"/>
          </w:r>
          <w:r w:rsidR="00B433A3">
            <w:t>[37, 38]</w:t>
          </w:r>
          <w:r>
            <w:fldChar w:fldCharType="end"/>
          </w:r>
        </w:sdtContent>
      </w:sdt>
    </w:p>
    <w:p w14:paraId="1F39D012" w14:textId="77777777" w:rsidR="003023B0" w:rsidRDefault="003023B0" w:rsidP="00413B2D"/>
    <w:p w14:paraId="4AF38B04" w14:textId="77777777" w:rsidR="00DE1D8A" w:rsidRDefault="003E4AF4" w:rsidP="00DE1D8A">
      <w:pPr>
        <w:keepNext/>
      </w:pPr>
      <w:r>
        <w:rPr>
          <w:noProof/>
        </w:rPr>
        <w:lastRenderedPageBreak/>
        <w:drawing>
          <wp:inline distT="0" distB="0" distL="0" distR="0" wp14:anchorId="22A4F790" wp14:editId="583D1546">
            <wp:extent cx="5760085" cy="2216728"/>
            <wp:effectExtent l="0" t="0" r="0" b="0"/>
            <wp:docPr id="1179823035" name="Picture 29" descr="A person standing next to a ro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3035" name="Picture 29" descr="A person standing next to a robot&#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84837" cy="2226253"/>
                    </a:xfrm>
                    <a:prstGeom prst="rect">
                      <a:avLst/>
                    </a:prstGeom>
                  </pic:spPr>
                </pic:pic>
              </a:graphicData>
            </a:graphic>
          </wp:inline>
        </w:drawing>
      </w:r>
    </w:p>
    <w:p w14:paraId="0102BE32" w14:textId="15F51CAA" w:rsidR="00FD02C9" w:rsidRDefault="00DE1D8A" w:rsidP="00DE1D8A">
      <w:pPr>
        <w:pStyle w:val="Caption"/>
      </w:pPr>
      <w:r>
        <w:t xml:space="preserve">Figure </w:t>
      </w:r>
      <w:r w:rsidR="008450AD">
        <w:fldChar w:fldCharType="begin"/>
      </w:r>
      <w:r w:rsidR="008450AD">
        <w:instrText xml:space="preserve"> STYLEREF 1 \s </w:instrText>
      </w:r>
      <w:r w:rsidR="008450AD">
        <w:fldChar w:fldCharType="separate"/>
      </w:r>
      <w:r w:rsidR="008450AD">
        <w:rPr>
          <w:noProof/>
        </w:rPr>
        <w:t>3</w:t>
      </w:r>
      <w:r w:rsidR="008450AD">
        <w:fldChar w:fldCharType="end"/>
      </w:r>
      <w:r w:rsidR="008450AD">
        <w:noBreakHyphen/>
      </w:r>
      <w:fldSimple w:instr=" SEQ Figure \* ARABIC \s 1 ">
        <w:r w:rsidR="008450AD">
          <w:rPr>
            <w:noProof/>
          </w:rPr>
          <w:t>6</w:t>
        </w:r>
      </w:fldSimple>
      <w:r w:rsidR="006C2FE5">
        <w:t xml:space="preserve">: : </w:t>
      </w:r>
      <w:r w:rsidR="006C2FE5" w:rsidRPr="00016E73">
        <w:t>Results of human–robot collaboration experiments. (a) and (b) depict human task coordination by visual detection of the left wrist (handLeft), for halting the robot and performing manual assembly actions (a), followed by right wrist detection (handRigh</w:t>
      </w:r>
      <w:r w:rsidR="006C2FE5">
        <w:t>t) [44]</w:t>
      </w:r>
    </w:p>
    <w:p w14:paraId="525EAD51" w14:textId="0D1FE0E9"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MzldIn1dfSwiVGFnIjoiQ2l0YXZpUGxhY2Vob2xkZXIjZDcxODFkZjAtNTMzNy00NDVjLTkyNDUtMjIxZTZjOWU0ZDIzIiwiVGV4dCI6IlszOV0iLCJXQUlWZXJzaW9uIjoiNy4wLjcuMSJ9}</w:instrText>
          </w:r>
          <w:r>
            <w:fldChar w:fldCharType="separate"/>
          </w:r>
          <w:r w:rsidR="00B433A3">
            <w:t>[39]</w:t>
          </w:r>
          <w:r>
            <w:fldChar w:fldCharType="end"/>
          </w:r>
          <w:r w:rsidR="003F6A67">
            <w:t xml:space="preserve">. </w:t>
          </w:r>
        </w:sdtContent>
      </w:sdt>
    </w:p>
    <w:p w14:paraId="55ED475B" w14:textId="6259E21A"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36B28059" w:rsidR="0093647B" w:rsidRDefault="0093647B" w:rsidP="00CB52BC">
      <w:pPr>
        <w:pStyle w:val="Heading2"/>
        <w:rPr>
          <w:lang w:val="en-IN"/>
        </w:rPr>
      </w:pPr>
      <w:bookmarkStart w:id="45" w:name="_Toc206413880"/>
      <w:r>
        <w:rPr>
          <w:lang w:val="en-IN"/>
        </w:rPr>
        <w:t>Programming Methods in Robotic Automation</w:t>
      </w:r>
      <w:bookmarkEnd w:id="45"/>
    </w:p>
    <w:p w14:paraId="3605F5EE" w14:textId="41C8CA49"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 xml:space="preserve">from manually guided inputs to intelligent, adaptive programming </w:t>
      </w:r>
      <w:r w:rsidRPr="00A831DC">
        <w:lastRenderedPageBreak/>
        <w:t>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4A96B649" w:rsidR="0093647B" w:rsidRDefault="001E610B" w:rsidP="00CB52BC">
      <w:pPr>
        <w:pStyle w:val="Heading3"/>
        <w:rPr>
          <w:lang w:val="en-IN"/>
        </w:rPr>
      </w:pPr>
      <w:bookmarkStart w:id="46" w:name="_Toc206413881"/>
      <w:r>
        <w:rPr>
          <w:lang w:val="en-IN"/>
        </w:rPr>
        <w:t>Programming Using Teach Pendant and Manual Inputs</w:t>
      </w:r>
      <w:bookmarkEnd w:id="46"/>
    </w:p>
    <w:p w14:paraId="05111797" w14:textId="2F274E08" w:rsidR="003C162A" w:rsidRPr="00625154" w:rsidRDefault="00625154" w:rsidP="001E610B">
      <w:r>
        <w:rPr>
          <w:noProof/>
        </w:rPr>
        <mc:AlternateContent>
          <mc:Choice Requires="wpg">
            <w:drawing>
              <wp:anchor distT="0" distB="0" distL="114300" distR="114300" simplePos="0" relativeHeight="251741696" behindDoc="0" locked="0" layoutInCell="1" allowOverlap="1" wp14:anchorId="2AE3FB30" wp14:editId="0AF46390">
                <wp:simplePos x="0" y="0"/>
                <wp:positionH relativeFrom="margin">
                  <wp:posOffset>136525</wp:posOffset>
                </wp:positionH>
                <wp:positionV relativeFrom="margin">
                  <wp:posOffset>3152140</wp:posOffset>
                </wp:positionV>
                <wp:extent cx="5402580" cy="2964180"/>
                <wp:effectExtent l="0" t="0" r="7620" b="7620"/>
                <wp:wrapTopAndBottom/>
                <wp:docPr id="1454585238" name="Group 52"/>
                <wp:cNvGraphicFramePr/>
                <a:graphic xmlns:a="http://schemas.openxmlformats.org/drawingml/2006/main">
                  <a:graphicData uri="http://schemas.microsoft.com/office/word/2010/wordprocessingGroup">
                    <wpg:wgp>
                      <wpg:cNvGrpSpPr/>
                      <wpg:grpSpPr>
                        <a:xfrm>
                          <a:off x="0" y="0"/>
                          <a:ext cx="5402580" cy="2964180"/>
                          <a:chOff x="0" y="0"/>
                          <a:chExt cx="5402580" cy="2964271"/>
                        </a:xfrm>
                      </wpg:grpSpPr>
                      <pic:pic xmlns:pic="http://schemas.openxmlformats.org/drawingml/2006/picture">
                        <pic:nvPicPr>
                          <pic:cNvPr id="1197908911" name="Picture 28" descr="A close-up of a computer&#10;&#10;AI-generated content may be incorrect."/>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402580" cy="2653030"/>
                          </a:xfrm>
                          <a:prstGeom prst="rect">
                            <a:avLst/>
                          </a:prstGeom>
                        </pic:spPr>
                      </pic:pic>
                      <wps:wsp>
                        <wps:cNvPr id="1118134" name="Text Box 1"/>
                        <wps:cNvSpPr txBox="1"/>
                        <wps:spPr>
                          <a:xfrm>
                            <a:off x="968829" y="2373086"/>
                            <a:ext cx="3643630" cy="591185"/>
                          </a:xfrm>
                          <a:prstGeom prst="rect">
                            <a:avLst/>
                          </a:prstGeom>
                          <a:solidFill>
                            <a:prstClr val="white"/>
                          </a:solidFill>
                          <a:ln>
                            <a:noFill/>
                          </a:ln>
                        </wps:spPr>
                        <wps:txbx>
                          <w:txbxContent>
                            <w:p w14:paraId="61A49673" w14:textId="02DCC719" w:rsidR="000C6778" w:rsidRPr="009A2591" w:rsidRDefault="000C6778" w:rsidP="000C6778">
                              <w:pPr>
                                <w:pStyle w:val="Caption"/>
                                <w:rPr>
                                  <w:rFonts w:ascii="Times New Roman" w:hAnsi="Times New Roman"/>
                                  <w:noProof/>
                                </w:rPr>
                              </w:pPr>
                              <w:bookmarkStart w:id="47" w:name="_Toc206070726"/>
                              <w:r>
                                <w:t xml:space="preserve">Figure </w:t>
                              </w:r>
                              <w:fldSimple w:instr=" STYLEREF 1 \s ">
                                <w:r w:rsidR="008450AD">
                                  <w:rPr>
                                    <w:noProof/>
                                  </w:rPr>
                                  <w:t>3</w:t>
                                </w:r>
                              </w:fldSimple>
                              <w:r w:rsidR="008450AD">
                                <w:noBreakHyphen/>
                              </w:r>
                              <w:fldSimple w:instr=" SEQ Figure \* ARABIC \s 1 ">
                                <w:r w:rsidR="008450AD">
                                  <w:rPr>
                                    <w:noProof/>
                                  </w:rPr>
                                  <w:t>7</w:t>
                                </w:r>
                              </w:fldSimple>
                              <w:r>
                                <w:t>: UR Teach Pendant (Insert own imag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E3FB30" id="Group 52" o:spid="_x0000_s1114" style="position:absolute;left:0;text-align:left;margin-left:10.75pt;margin-top:248.2pt;width:425.4pt;height:233.4pt;z-index:251741696;mso-position-horizontal-relative:margin;mso-position-vertical-relative:margin" coordsize="54025,2964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">
                <v:shape id="Picture 28" o:spid="_x0000_s1115" type="#_x0000_t75" alt="A close-up of a computer&#10;&#10;AI-generated content may be incorrect." style="position:absolute;width:54025;height:26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">
                  <v:imagedata r:id="rId64" o:title="A close-up of a computer&#10;&#10;AI-generated content may be incorrect"/>
                </v:shape>
                <v:shape id="_x0000_s1116" type="#_x0000_t202" style="position:absolute;left:9688;top:23730;width:36436;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" stroked="f">
                  <v:textbox style="mso-fit-shape-to-text:t" inset="0,0,0,0">
                    <w:txbxContent>
                      <w:p w14:paraId="61A49673" w14:textId="02DCC719" w:rsidR="000C6778" w:rsidRPr="009A2591" w:rsidRDefault="000C6778" w:rsidP="000C6778">
                        <w:pPr>
                          <w:pStyle w:val="Caption"/>
                          <w:rPr>
                            <w:rFonts w:ascii="Times New Roman" w:hAnsi="Times New Roman"/>
                            <w:noProof/>
                          </w:rPr>
                        </w:pPr>
                        <w:bookmarkStart w:id="48" w:name="_Toc206070726"/>
                        <w:r>
                          <w:t xml:space="preserve">Figure </w:t>
                        </w:r>
                        <w:fldSimple w:instr=" STYLEREF 1 \s ">
                          <w:r w:rsidR="008450AD">
                            <w:rPr>
                              <w:noProof/>
                            </w:rPr>
                            <w:t>3</w:t>
                          </w:r>
                        </w:fldSimple>
                        <w:r w:rsidR="008450AD">
                          <w:noBreakHyphen/>
                        </w:r>
                        <w:fldSimple w:instr=" SEQ Figure \* ARABIC \s 1 ">
                          <w:r w:rsidR="008450AD">
                            <w:rPr>
                              <w:noProof/>
                            </w:rPr>
                            <w:t>7</w:t>
                          </w:r>
                        </w:fldSimple>
                        <w:r>
                          <w:t>: UR Teach Pendant (Insert own image)</w:t>
                        </w:r>
                        <w:bookmarkEnd w:id="48"/>
                      </w:p>
                    </w:txbxContent>
                  </v:textbox>
                </v:shape>
                <w10:wrap type="topAndBottom" anchorx="margin" anchory="margin"/>
              </v:group>
            </w:pict>
          </mc:Fallback>
        </mc:AlternateContent>
      </w:r>
      <w:r w:rsidR="001E610B">
        <w:t xml:space="preserve">One of the most widely adopted methods for robot programming in industry </w:t>
      </w:r>
      <w:r w:rsidR="001E610B" w:rsidRPr="009D4FAA">
        <w:t>is</w:t>
      </w:r>
      <w:r w:rsidR="001E610B" w:rsidRPr="009D4FAA">
        <w:rPr>
          <w:b/>
          <w:bCs/>
        </w:rPr>
        <w:t xml:space="preserve"> </w:t>
      </w:r>
      <w:r w:rsidR="001E610B" w:rsidRPr="009D4FAA">
        <w:rPr>
          <w:rStyle w:val="Strong"/>
          <w:b w:val="0"/>
          <w:bCs w:val="0"/>
        </w:rPr>
        <w:t>online programming using a teach pendant</w:t>
      </w:r>
      <w:r w:rsidR="001E610B">
        <w:t>. In this approach</w:t>
      </w:r>
      <w:r w:rsidR="009D4FAA">
        <w:t xml:space="preserve">, </w:t>
      </w:r>
      <w:r w:rsidR="001E610B">
        <w:t xml:space="preserve">often referred to as the </w:t>
      </w:r>
      <w:r w:rsidR="001E610B" w:rsidRPr="009D4FAA">
        <w:rPr>
          <w:rStyle w:val="Strong"/>
          <w:b w:val="0"/>
          <w:bCs w:val="0"/>
        </w:rPr>
        <w:t>lead-through method</w:t>
      </w:r>
      <w:r w:rsidR="009D4FAA">
        <w:t xml:space="preserve">, </w:t>
      </w:r>
      <w:r w:rsidR="001E610B">
        <w:t>a skilled operator jogs the robot through the desired path using the pendant, recording specific waypoints that are later converted into motion commands. The operator is responsible for maintaining the robot's pose across all six degrees of freedom (DOF) during this process, which can be especially demanding when the task involves high precision or complex geometries</w:t>
      </w:r>
      <w:r w:rsidR="009D4FAA">
        <w:t>.</w:t>
      </w:r>
    </w:p>
    <w:p w14:paraId="395E962F" w14:textId="1455804A" w:rsidR="001E610B" w:rsidRPr="009D4FAA" w:rsidRDefault="001E610B" w:rsidP="001E610B">
      <w:r>
        <w:t xml:space="preserve">While the method offers the advantage of real-time feedback and does not require in-depth coding expertise, it comes with several </w:t>
      </w:r>
      <w:r w:rsidRPr="009D4FAA">
        <w:rPr>
          <w:rStyle w:val="Strong"/>
          <w:b w:val="0"/>
          <w:bCs w:val="0"/>
        </w:rPr>
        <w:t>critical limitations</w:t>
      </w:r>
      <w:r>
        <w:t>. First, the pendant interface is often unintuitive</w:t>
      </w:r>
      <w:r w:rsidR="009D4FAA">
        <w:t xml:space="preserve">, </w:t>
      </w:r>
      <w:r>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t xml:space="preserve">Another significant drawback is the </w:t>
      </w:r>
      <w:r w:rsidRPr="009D4FAA">
        <w:rPr>
          <w:rStyle w:val="Strong"/>
          <w:b w:val="0"/>
          <w:bCs w:val="0"/>
        </w:rPr>
        <w:t>lack of flexibility and reusability</w:t>
      </w:r>
      <w:r>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Pr="001E610B">
        <w:rPr>
          <w:lang w:val="en-IN"/>
        </w:rPr>
        <w:t xml:space="preserve">Despite these challenges, this method remains the </w:t>
      </w:r>
      <w:r w:rsidRPr="009D4FAA">
        <w:rPr>
          <w:lang w:val="en-IN"/>
        </w:rPr>
        <w:t xml:space="preserve">primary programming choice for small and </w:t>
      </w:r>
      <w:r w:rsidRPr="009D4FAA">
        <w:rPr>
          <w:lang w:val="en-IN"/>
        </w:rPr>
        <w:lastRenderedPageBreak/>
        <w:t>medium-sized enterprises (SMEs)</w:t>
      </w:r>
      <w:r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0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TlUMTc6MzA6NTIiLCJQcm9qZWN0Ijp7IiRyZWYiOiI4In19LCJVc2VOdW1iZXJpbmdUeXBlT2ZQYXJlbnREb2N1bWVudCI6ZmFsc2V9XSwiRm9ybWF0dGVkVGV4dCI6eyIkaWQiOiIxNCIsIkNvdW50IjoxLCJUZXh0VW5pdHMiOlt7IiRpZCI6IjE1IiwiRm9udFN0eWxlIjp7IiRpZCI6IjE2IiwiTmV1dHJhbCI6dHJ1ZX0sIlJlYWRpbmdPcmRlciI6MSwiVGV4dCI6Ils0MF0ifV19LCJUYWciOiJDaXRhdmlQbGFjZWhvbGRlciNiN2E2N2VjZC04ZTVmLTQ4NTgtYmU5Yi04OGQxN2YxMWM0NzMiLCJUZXh0IjoiWzQwXSIsIldBSVZlcnNpb24iOiI3LjAuNy4xIn0=}</w:instrText>
          </w:r>
          <w:r w:rsidR="009D4FAA">
            <w:rPr>
              <w:lang w:val="en-IN"/>
            </w:rPr>
            <w:fldChar w:fldCharType="separate"/>
          </w:r>
          <w:r w:rsidR="00B433A3">
            <w:rPr>
              <w:lang w:val="en-IN"/>
            </w:rPr>
            <w:t>[40]</w:t>
          </w:r>
          <w:r w:rsidR="009D4FAA">
            <w:rPr>
              <w:lang w:val="en-IN"/>
            </w:rPr>
            <w:fldChar w:fldCharType="end"/>
          </w:r>
        </w:sdtContent>
      </w:sdt>
    </w:p>
    <w:p w14:paraId="3C2EE0D3" w14:textId="72B344FB" w:rsidR="00A831DC" w:rsidRPr="00A831DC" w:rsidRDefault="009D4FAA" w:rsidP="00A831DC">
      <w:pPr>
        <w:rPr>
          <w:lang w:val="en-IN"/>
        </w:rPr>
      </w:pPr>
      <w:r>
        <w:t>T</w:t>
      </w:r>
      <w:r w:rsidRPr="009D4FAA">
        <w:t>each pendants like Universal Robots' Polyscope not only allow for manual waypoint-based programming but also support the integration of custom script commands via URScript. This adds flexibility and allows for more complex behavior directly within the 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0F12C23D" w:rsidR="0093647B" w:rsidRDefault="0093647B" w:rsidP="00CB52BC">
      <w:pPr>
        <w:pStyle w:val="Heading3"/>
        <w:rPr>
          <w:lang w:val="en-IN"/>
        </w:rPr>
      </w:pPr>
      <w:bookmarkStart w:id="49" w:name="_Toc206413882"/>
      <w:r>
        <w:rPr>
          <w:lang w:val="en-IN"/>
        </w:rPr>
        <w:t>Implementation of UR Script</w:t>
      </w:r>
      <w:bookmarkEnd w:id="49"/>
    </w:p>
    <w:p w14:paraId="76BCD788" w14:textId="56DAC903" w:rsidR="004341FB" w:rsidRDefault="00625154" w:rsidP="004341FB">
      <w:pPr>
        <w:rPr>
          <w:lang w:val="en-IN" w:eastAsia="en-IN"/>
        </w:rPr>
      </w:pPr>
      <w:r>
        <w:rPr>
          <w:noProof/>
          <w:lang w:val="en-IN" w:eastAsia="en-IN"/>
        </w:rPr>
        <mc:AlternateContent>
          <mc:Choice Requires="wpg">
            <w:drawing>
              <wp:anchor distT="0" distB="0" distL="114300" distR="114300" simplePos="0" relativeHeight="251744768" behindDoc="0" locked="0" layoutInCell="1" allowOverlap="1" wp14:anchorId="582D5D2B" wp14:editId="5C9C4FDF">
                <wp:simplePos x="0" y="0"/>
                <wp:positionH relativeFrom="margin">
                  <wp:posOffset>53340</wp:posOffset>
                </wp:positionH>
                <wp:positionV relativeFrom="page">
                  <wp:posOffset>4935220</wp:posOffset>
                </wp:positionV>
                <wp:extent cx="5760085" cy="2020570"/>
                <wp:effectExtent l="0" t="0" r="0" b="0"/>
                <wp:wrapTopAndBottom/>
                <wp:docPr id="829856179" name="Group 53"/>
                <wp:cNvGraphicFramePr/>
                <a:graphic xmlns:a="http://schemas.openxmlformats.org/drawingml/2006/main">
                  <a:graphicData uri="http://schemas.microsoft.com/office/word/2010/wordprocessingGroup">
                    <wpg:wgp>
                      <wpg:cNvGrpSpPr/>
                      <wpg:grpSpPr>
                        <a:xfrm>
                          <a:off x="0" y="0"/>
                          <a:ext cx="5760085" cy="2020570"/>
                          <a:chOff x="0" y="0"/>
                          <a:chExt cx="57600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760085" cy="1170305"/>
                          </a:xfrm>
                          <a:prstGeom prst="rect">
                            <a:avLst/>
                          </a:prstGeom>
                        </pic:spPr>
                      </pic:pic>
                      <wps:wsp>
                        <wps:cNvPr id="1957256036" name="Text Box 1"/>
                        <wps:cNvSpPr txBox="1"/>
                        <wps:spPr>
                          <a:xfrm>
                            <a:off x="0" y="1219200"/>
                            <a:ext cx="5760085" cy="801370"/>
                          </a:xfrm>
                          <a:prstGeom prst="rect">
                            <a:avLst/>
                          </a:prstGeom>
                          <a:solidFill>
                            <a:prstClr val="white"/>
                          </a:solidFill>
                          <a:ln>
                            <a:noFill/>
                          </a:ln>
                        </wps:spPr>
                        <wps:txbx>
                          <w:txbxContent>
                            <w:p w14:paraId="53C46544" w14:textId="69FB194B" w:rsidR="000C6778" w:rsidRPr="006B560B" w:rsidRDefault="000C6778" w:rsidP="000C6778">
                              <w:pPr>
                                <w:pStyle w:val="Caption"/>
                                <w:rPr>
                                  <w:noProof/>
                                </w:rPr>
                              </w:pPr>
                              <w:bookmarkStart w:id="50" w:name="_Toc206070727"/>
                              <w:r>
                                <w:t xml:space="preserve">Figure </w:t>
                              </w:r>
                              <w:fldSimple w:instr=" STYLEREF 1 \s ">
                                <w:r w:rsidR="008450AD">
                                  <w:rPr>
                                    <w:noProof/>
                                  </w:rPr>
                                  <w:t>3</w:t>
                                </w:r>
                              </w:fldSimple>
                              <w:r w:rsidR="008450AD">
                                <w:noBreakHyphen/>
                              </w:r>
                              <w:fldSimple w:instr=" SEQ Figure \* ARABIC \s 1 ">
                                <w:r w:rsidR="008450AD">
                                  <w:rPr>
                                    <w:noProof/>
                                  </w:rPr>
                                  <w:t>8</w:t>
                                </w:r>
                              </w:fldSimple>
                              <w:r>
                                <w:t xml:space="preserve">: </w:t>
                              </w:r>
                              <w:r w:rsidRPr="00FE7830">
                                <w:t>Example of a URScript program to initialize a camera, take a snapshot and retrieve a new target pose</w:t>
                              </w:r>
                              <w:r>
                                <w:t xml:space="preserve"> [48]</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2D5D2B" id="Group 53" o:spid="_x0000_s1117" style="position:absolute;left:0;text-align:left;margin-left:4.2pt;margin-top:388.6pt;width:453.55pt;height:159.1pt;z-index:251744768;mso-position-horizontal-relative:margin;mso-position-vertical-relative:page" coordsize="57600,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">
                <v:shape id="Picture 31" o:spid="_x0000_s1118"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66" o:title="A close-up of a computer code&#10;&#10;AI-generated content may be incorrect"/>
                </v:shape>
                <v:shape id="_x0000_s1119" type="#_x0000_t202" style="position:absolute;top:12192;width:57600;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" stroked="f">
                  <v:textbox style="mso-fit-shape-to-text:t" inset="0,0,0,0">
                    <w:txbxContent>
                      <w:p w14:paraId="53C46544" w14:textId="69FB194B" w:rsidR="000C6778" w:rsidRPr="006B560B" w:rsidRDefault="000C6778" w:rsidP="000C6778">
                        <w:pPr>
                          <w:pStyle w:val="Caption"/>
                          <w:rPr>
                            <w:noProof/>
                          </w:rPr>
                        </w:pPr>
                        <w:bookmarkStart w:id="51" w:name="_Toc206070727"/>
                        <w:r>
                          <w:t xml:space="preserve">Figure </w:t>
                        </w:r>
                        <w:fldSimple w:instr=" STYLEREF 1 \s ">
                          <w:r w:rsidR="008450AD">
                            <w:rPr>
                              <w:noProof/>
                            </w:rPr>
                            <w:t>3</w:t>
                          </w:r>
                        </w:fldSimple>
                        <w:r w:rsidR="008450AD">
                          <w:noBreakHyphen/>
                        </w:r>
                        <w:fldSimple w:instr=" SEQ Figure \* ARABIC \s 1 ">
                          <w:r w:rsidR="008450AD">
                            <w:rPr>
                              <w:noProof/>
                            </w:rPr>
                            <w:t>8</w:t>
                          </w:r>
                        </w:fldSimple>
                        <w:r>
                          <w:t xml:space="preserve">: </w:t>
                        </w:r>
                        <w:r w:rsidRPr="00FE7830">
                          <w:t>Example of a URScript program to initialize a camera, take a snapshot and retrieve a new target pose</w:t>
                        </w:r>
                        <w:r>
                          <w:t xml:space="preserve"> [48]</w:t>
                        </w:r>
                        <w:bookmarkEnd w:id="51"/>
                      </w:p>
                    </w:txbxContent>
                  </v:textbox>
                </v:shape>
                <w10:wrap type="topAndBottom" anchorx="margin" anchory="page"/>
              </v:group>
            </w:pict>
          </mc:Fallback>
        </mc:AlternateContent>
      </w:r>
      <w:r w:rsidR="004341FB" w:rsidRPr="004341FB">
        <w:rPr>
          <w:lang w:val="en-IN" w:eastAsia="en-IN"/>
        </w:rPr>
        <w:t xml:space="preserve">UR Script is the core scripting language used for Universal Robots, offering several modes of implementation to accommodate both simple and advanced automation tasks. Through the </w:t>
      </w:r>
      <w:proofErr w:type="spellStart"/>
      <w:r w:rsidR="004341FB" w:rsidRPr="004341FB">
        <w:rPr>
          <w:lang w:val="en-IN" w:eastAsia="en-IN"/>
        </w:rPr>
        <w:t>PolyScope</w:t>
      </w:r>
      <w:proofErr w:type="spellEnd"/>
      <w:r w:rsidR="004341FB" w:rsidRPr="004341FB">
        <w:rPr>
          <w:lang w:val="en-IN" w:eastAsia="en-IN"/>
        </w:rPr>
        <w:t xml:space="preserve"> teach pendant, operators can enter or insert </w:t>
      </w:r>
      <w:proofErr w:type="spellStart"/>
      <w:r w:rsidR="004341FB" w:rsidRPr="004341FB">
        <w:rPr>
          <w:lang w:val="en-IN" w:eastAsia="en-IN"/>
        </w:rPr>
        <w:t>URScript</w:t>
      </w:r>
      <w:proofErr w:type="spellEnd"/>
      <w:r w:rsidR="004341FB" w:rsidRPr="004341FB">
        <w:rPr>
          <w:lang w:val="en-IN" w:eastAsia="en-IN"/>
        </w:rPr>
        <w:t xml:space="preserve">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w:t>
      </w:r>
      <w:proofErr w:type="spellStart"/>
      <w:r w:rsidR="004341FB" w:rsidRPr="004341FB">
        <w:rPr>
          <w:lang w:val="en-IN" w:eastAsia="en-IN"/>
        </w:rPr>
        <w:t>URScript</w:t>
      </w:r>
      <w:proofErr w:type="spellEnd"/>
      <w:r w:rsidR="004341FB" w:rsidRPr="004341FB">
        <w:rPr>
          <w:lang w:val="en-IN" w:eastAsia="en-IN"/>
        </w:rPr>
        <w:t xml:space="preserve">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FdIn1dfSwiVGFnIjoiQ2l0YXZpUGxhY2Vob2xkZXIjYTJkOGVmZTQtNWYwOS00M2U2LWIwMDItZDA5ZmNiZmQ1ZGFmIiwiVGV4dCI6Ils0MV0iLCJXQUlWZXJzaW9uIjoiNy4wLjcuMSJ9}</w:instrText>
          </w:r>
          <w:r w:rsidR="00703975">
            <w:rPr>
              <w:lang w:val="en-IN" w:eastAsia="en-IN"/>
            </w:rPr>
            <w:fldChar w:fldCharType="separate"/>
          </w:r>
          <w:r w:rsidR="00B433A3">
            <w:rPr>
              <w:lang w:val="en-IN" w:eastAsia="en-IN"/>
            </w:rPr>
            <w:t>[41]</w:t>
          </w:r>
          <w:r w:rsidR="00703975">
            <w:rPr>
              <w:lang w:val="en-IN" w:eastAsia="en-IN"/>
            </w:rPr>
            <w:fldChar w:fldCharType="end"/>
          </w:r>
        </w:sdtContent>
      </w:sdt>
    </w:p>
    <w:p w14:paraId="77AE33C4" w14:textId="5B3D39AF" w:rsidR="00231D89" w:rsidRDefault="00231D89" w:rsidP="00231D89">
      <w:pPr>
        <w:keepNext/>
      </w:pPr>
    </w:p>
    <w:p w14:paraId="3CAAD7AF" w14:textId="405979C2" w:rsidR="004341FB" w:rsidRPr="004341FB" w:rsidRDefault="004341FB" w:rsidP="004341FB">
      <w:pPr>
        <w:rPr>
          <w:lang w:val="en-IN" w:eastAsia="en-IN"/>
        </w:rPr>
      </w:pPr>
      <w:r w:rsidRPr="004341FB">
        <w:rPr>
          <w:lang w:val="en-IN" w:eastAsia="en-IN"/>
        </w:rPr>
        <w:t xml:space="preserve">For more integrated and flexible automation, </w:t>
      </w:r>
      <w:proofErr w:type="spellStart"/>
      <w:r w:rsidRPr="004341FB">
        <w:rPr>
          <w:lang w:val="en-IN" w:eastAsia="en-IN"/>
        </w:rPr>
        <w:t>URScript</w:t>
      </w:r>
      <w:proofErr w:type="spellEnd"/>
      <w:r w:rsidRPr="004341FB">
        <w:rPr>
          <w:lang w:val="en-IN" w:eastAsia="en-IN"/>
        </w:rPr>
        <w:t xml:space="preserve"> programs can be sent over a network using TCP/IP socket communication. This feature allows external computers, sensors, or higher-level controllers to transmit </w:t>
      </w:r>
      <w:proofErr w:type="spellStart"/>
      <w:r w:rsidRPr="004341FB">
        <w:rPr>
          <w:lang w:val="en-IN" w:eastAsia="en-IN"/>
        </w:rPr>
        <w:t>URScript</w:t>
      </w:r>
      <w:proofErr w:type="spellEnd"/>
      <w:r w:rsidRPr="004341FB">
        <w:rPr>
          <w:lang w:val="en-IN" w:eastAsia="en-IN"/>
        </w:rPr>
        <w:t xml:space="preserve"> code for execution, enabling real-time integration with vision systems, adaptive path generation, or manufacturing execution systems. The robot can open sockets, send and receive messages, and dynamically execute motion or I/O based on external data—widely used in advanced manufacturing and system integration</w:t>
      </w:r>
      <w:r>
        <w:rPr>
          <w:lang w:val="en-IN" w:eastAsia="en-IN"/>
        </w:rPr>
        <w:t xml:space="preserve">. </w:t>
      </w:r>
      <w:r w:rsidRPr="004341FB">
        <w:rPr>
          <w:lang w:val="en-IN" w:eastAsia="en-IN"/>
        </w:rPr>
        <w:t xml:space="preserve">A typical </w:t>
      </w:r>
      <w:proofErr w:type="spellStart"/>
      <w:r w:rsidRPr="004341FB">
        <w:rPr>
          <w:lang w:val="en-IN" w:eastAsia="en-IN"/>
        </w:rPr>
        <w:t>URScript</w:t>
      </w:r>
      <w:proofErr w:type="spellEnd"/>
      <w:r w:rsidRPr="004341FB">
        <w:rPr>
          <w:lang w:val="en-IN" w:eastAsia="en-IN"/>
        </w:rPr>
        <w:t xml:space="preserve"> program initializes robot and tool parameters, defines input/output states, and specifies sequences of motion commands with instructions such as</w:t>
      </w:r>
      <w:r w:rsidR="009B62EE">
        <w:rPr>
          <w:lang w:val="en-IN" w:eastAsia="en-IN"/>
        </w:rPr>
        <w:t xml:space="preserve"> </w:t>
      </w:r>
      <w:proofErr w:type="spellStart"/>
      <w:r w:rsidR="009B62EE">
        <w:rPr>
          <w:lang w:val="en-IN" w:eastAsia="en-IN"/>
        </w:rPr>
        <w:t>movej</w:t>
      </w:r>
      <w:proofErr w:type="spellEnd"/>
      <w:r w:rsidR="009B62EE">
        <w:rPr>
          <w:lang w:val="en-IN" w:eastAsia="en-IN"/>
        </w:rPr>
        <w:t xml:space="preserve">, </w:t>
      </w:r>
      <w:proofErr w:type="spellStart"/>
      <w:r w:rsidR="009B62EE">
        <w:rPr>
          <w:lang w:val="en-IN" w:eastAsia="en-IN"/>
        </w:rPr>
        <w:t>movel</w:t>
      </w:r>
      <w:proofErr w:type="spellEnd"/>
      <w:r w:rsidRPr="004341FB">
        <w:rPr>
          <w:lang w:val="en-IN" w:eastAsia="en-IN"/>
        </w:rPr>
        <w:t>, or</w:t>
      </w:r>
      <w:r w:rsidR="009B62EE">
        <w:rPr>
          <w:lang w:val="en-IN" w:eastAsia="en-IN"/>
        </w:rPr>
        <w:t xml:space="preserve"> </w:t>
      </w:r>
      <w:proofErr w:type="spellStart"/>
      <w:r w:rsidR="009B62EE">
        <w:rPr>
          <w:lang w:val="en-IN" w:eastAsia="en-IN"/>
        </w:rPr>
        <w:t>movep</w:t>
      </w:r>
      <w:proofErr w:type="spellEnd"/>
      <w:r w:rsidRPr="004341FB">
        <w:rPr>
          <w:lang w:val="en-IN" w:eastAsia="en-IN"/>
        </w:rPr>
        <w:t>. Programs often embed</w:t>
      </w:r>
      <w:r w:rsidR="009B62EE">
        <w:rPr>
          <w:lang w:val="en-IN" w:eastAsia="en-IN"/>
        </w:rPr>
        <w:t xml:space="preserve"> if- </w:t>
      </w:r>
      <w:r w:rsidRPr="004341FB">
        <w:rPr>
          <w:lang w:val="en-IN" w:eastAsia="en-IN"/>
        </w:rPr>
        <w:t xml:space="preserve">statements, loops, and interaction with external devices through I/O or network instructions. </w:t>
      </w:r>
      <w:proofErr w:type="spellStart"/>
      <w:r w:rsidRPr="004341FB">
        <w:rPr>
          <w:lang w:val="en-IN" w:eastAsia="en-IN"/>
        </w:rPr>
        <w:t>PolyScope</w:t>
      </w:r>
      <w:proofErr w:type="spellEnd"/>
      <w:r w:rsidRPr="004341FB">
        <w:rPr>
          <w:lang w:val="en-IN" w:eastAsia="en-IN"/>
        </w:rPr>
        <w:t xml:space="preserve">-generated programs are always converted into </w:t>
      </w:r>
      <w:proofErr w:type="spellStart"/>
      <w:r w:rsidRPr="004341FB">
        <w:rPr>
          <w:lang w:val="en-IN" w:eastAsia="en-IN"/>
        </w:rPr>
        <w:t>URScript</w:t>
      </w:r>
      <w:proofErr w:type="spellEnd"/>
      <w:r w:rsidRPr="004341FB">
        <w:rPr>
          <w:lang w:val="en-IN" w:eastAsia="en-IN"/>
        </w:rPr>
        <w:t xml:space="preserve"> </w:t>
      </w:r>
      <w:r w:rsidRPr="004341FB">
        <w:rPr>
          <w:lang w:val="en-IN" w:eastAsia="en-IN"/>
        </w:rPr>
        <w:lastRenderedPageBreak/>
        <w:t xml:space="preserve">before the 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1YTE4OTQzMS0wNmNkLTRkYTgtYTc4ZC03N2NjNDdhZDFiYWQiLCJUZXh0IjoiWzQyXSIsIldBSVZlcnNpb24iOiI3LjAuNy4xIn0=}</w:instrText>
          </w:r>
          <w:r w:rsidR="00703975">
            <w:rPr>
              <w:lang w:val="en-IN" w:eastAsia="en-IN"/>
            </w:rPr>
            <w:fldChar w:fldCharType="separate"/>
          </w:r>
          <w:r w:rsidR="00B433A3">
            <w:rPr>
              <w:lang w:val="en-IN" w:eastAsia="en-IN"/>
            </w:rPr>
            <w:t>[42]</w:t>
          </w:r>
          <w:r w:rsidR="00703975">
            <w:rPr>
              <w:lang w:val="en-IN" w:eastAsia="en-IN"/>
            </w:rPr>
            <w:fldChar w:fldCharType="end"/>
          </w:r>
        </w:sdtContent>
      </w:sdt>
    </w:p>
    <w:p w14:paraId="5E0B20C3" w14:textId="6D106DF5" w:rsidR="004341FB" w:rsidRPr="004341FB" w:rsidRDefault="004341FB" w:rsidP="004341FB">
      <w:pPr>
        <w:rPr>
          <w:lang w:val="en-IN" w:eastAsia="en-IN"/>
        </w:rPr>
      </w:pPr>
      <w:r w:rsidRPr="004341FB">
        <w:rPr>
          <w:lang w:val="en-IN" w:eastAsia="en-IN"/>
        </w:rPr>
        <w:t xml:space="preserve">The main advantages of </w:t>
      </w:r>
      <w:proofErr w:type="spellStart"/>
      <w:r w:rsidRPr="004341FB">
        <w:rPr>
          <w:lang w:val="en-IN" w:eastAsia="en-IN"/>
        </w:rPr>
        <w:t>URScript</w:t>
      </w:r>
      <w:proofErr w:type="spellEnd"/>
      <w:r w:rsidRPr="004341FB">
        <w:rPr>
          <w:lang w:val="en-IN" w:eastAsia="en-IN"/>
        </w:rPr>
        <w:t xml:space="preserve"> include increased programming flexibility, ease of reusing and modifying scripts, and compatibility with both manual and automated workflows. Scripts can be written, versioned, and transferred across different cells or tasks, supporting maintainability and scalability. However, using </w:t>
      </w:r>
      <w:proofErr w:type="spellStart"/>
      <w:r w:rsidRPr="004341FB">
        <w:rPr>
          <w:lang w:val="en-IN" w:eastAsia="en-IN"/>
        </w:rPr>
        <w:t>URScript</w:t>
      </w:r>
      <w:proofErr w:type="spellEnd"/>
      <w:r w:rsidRPr="004341FB">
        <w:rPr>
          <w:lang w:val="en-IN" w:eastAsia="en-IN"/>
        </w:rPr>
        <w:t xml:space="preserve"> does present a moderate learning curve, as it requires some familiarity with programming concepts and the robot’s API. Since </w:t>
      </w:r>
      <w:proofErr w:type="spellStart"/>
      <w:r w:rsidRPr="004341FB">
        <w:rPr>
          <w:lang w:val="en-IN" w:eastAsia="en-IN"/>
        </w:rPr>
        <w:t>URScript</w:t>
      </w:r>
      <w:proofErr w:type="spellEnd"/>
      <w:r w:rsidRPr="004341FB">
        <w:rPr>
          <w:lang w:val="en-IN" w:eastAsia="en-IN"/>
        </w:rPr>
        <w:t xml:space="preserve">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 xml:space="preserve">In summary, </w:t>
      </w:r>
      <w:proofErr w:type="spellStart"/>
      <w:r w:rsidRPr="004341FB">
        <w:rPr>
          <w:lang w:val="en-IN" w:eastAsia="en-IN"/>
        </w:rPr>
        <w:t>URScript</w:t>
      </w:r>
      <w:proofErr w:type="spellEnd"/>
      <w:r w:rsidRPr="004341FB">
        <w:rPr>
          <w:lang w:val="en-IN" w:eastAsia="en-IN"/>
        </w:rPr>
        <w:t xml:space="preserve">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52" w:name="_Toc206413883"/>
      <w:r>
        <w:rPr>
          <w:lang w:val="en-IN"/>
        </w:rPr>
        <w:t>Programming using ROS</w:t>
      </w:r>
      <w:bookmarkEnd w:id="52"/>
    </w:p>
    <w:p w14:paraId="68D8F2E0" w14:textId="4ED1C66E" w:rsidR="002D32CB" w:rsidRDefault="00625154" w:rsidP="002D32CB">
      <w:r>
        <w:rPr>
          <w:noProof/>
        </w:rPr>
        <mc:AlternateContent>
          <mc:Choice Requires="wpg">
            <w:drawing>
              <wp:anchor distT="0" distB="0" distL="114300" distR="114300" simplePos="0" relativeHeight="251747840" behindDoc="0" locked="0" layoutInCell="1" allowOverlap="1" wp14:anchorId="5FA92AAF" wp14:editId="73B0FF91">
                <wp:simplePos x="0" y="0"/>
                <wp:positionH relativeFrom="margin">
                  <wp:align>center</wp:align>
                </wp:positionH>
                <wp:positionV relativeFrom="paragraph">
                  <wp:posOffset>1352550</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1883315B" w:rsidR="000C6778" w:rsidRPr="002355D0" w:rsidRDefault="000C6778" w:rsidP="000C6778">
                              <w:pPr>
                                <w:pStyle w:val="Caption"/>
                                <w:rPr>
                                  <w:noProof/>
                                </w:rPr>
                              </w:pPr>
                              <w:bookmarkStart w:id="53" w:name="_Toc206070728"/>
                              <w:r>
                                <w:t xml:space="preserve">Figure </w:t>
                              </w:r>
                              <w:fldSimple w:instr=" STYLEREF 1 \s ">
                                <w:r w:rsidR="008450AD">
                                  <w:rPr>
                                    <w:noProof/>
                                  </w:rPr>
                                  <w:t>3</w:t>
                                </w:r>
                              </w:fldSimple>
                              <w:r w:rsidR="008450AD">
                                <w:noBreakHyphen/>
                              </w:r>
                              <w:fldSimple w:instr=" SEQ Figure \* ARABIC \s 1 ">
                                <w:r w:rsidR="008450AD">
                                  <w:rPr>
                                    <w:noProof/>
                                  </w:rPr>
                                  <w:t>9</w:t>
                                </w:r>
                              </w:fldSimple>
                              <w:r>
                                <w:t xml:space="preserve">: </w:t>
                              </w:r>
                              <w:r w:rsidRPr="0044773F">
                                <w:t>A typical ROS network configuration</w:t>
                              </w:r>
                              <w:r>
                                <w:t xml:space="preserve"> [49]</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120" style="position:absolute;left:0;text-align:left;margin-left:0;margin-top:106.5pt;width:373.55pt;height:214pt;z-index:251747840;mso-position-horizontal:center;mso-position-horizontal-relative:margin"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">
                <v:shape id="Picture 30" o:spid="_x0000_s1121"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68" o:title="A diagram of a wireless bridge&#10;&#10;AI-generated content may be incorrect"/>
                </v:shape>
                <v:shape id="_x0000_s1122"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1883315B" w:rsidR="000C6778" w:rsidRPr="002355D0" w:rsidRDefault="000C6778" w:rsidP="000C6778">
                        <w:pPr>
                          <w:pStyle w:val="Caption"/>
                          <w:rPr>
                            <w:noProof/>
                          </w:rPr>
                        </w:pPr>
                        <w:bookmarkStart w:id="54" w:name="_Toc206070728"/>
                        <w:r>
                          <w:t xml:space="preserve">Figure </w:t>
                        </w:r>
                        <w:fldSimple w:instr=" STYLEREF 1 \s ">
                          <w:r w:rsidR="008450AD">
                            <w:rPr>
                              <w:noProof/>
                            </w:rPr>
                            <w:t>3</w:t>
                          </w:r>
                        </w:fldSimple>
                        <w:r w:rsidR="008450AD">
                          <w:noBreakHyphen/>
                        </w:r>
                        <w:fldSimple w:instr=" SEQ Figure \* ARABIC \s 1 ">
                          <w:r w:rsidR="008450AD">
                            <w:rPr>
                              <w:noProof/>
                            </w:rPr>
                            <w:t>9</w:t>
                          </w:r>
                        </w:fldSimple>
                        <w:r>
                          <w:t xml:space="preserve">: </w:t>
                        </w:r>
                        <w:r w:rsidRPr="0044773F">
                          <w:t>A typical ROS network configuration</w:t>
                        </w:r>
                        <w:r>
                          <w:t xml:space="preserve"> [49]</w:t>
                        </w:r>
                        <w:bookmarkEnd w:id="54"/>
                      </w:p>
                    </w:txbxContent>
                  </v:textbox>
                </v:shape>
                <w10:wrap type="topAndBottom" anchorx="margin"/>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54F17992" w:rsidR="001D441E" w:rsidRPr="002D2F38" w:rsidRDefault="002D2F38" w:rsidP="002D2F38">
      <w:pPr>
        <w:rPr>
          <w:lang w:val="en-IN"/>
        </w:rPr>
      </w:pPr>
      <w:r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nodes interact using a publish-subscribe model via </w:t>
      </w:r>
      <w:r w:rsidRPr="00BF0692">
        <w:rPr>
          <w:lang w:val="en-IN"/>
        </w:rPr>
        <w:t>topics</w:t>
      </w:r>
      <w:r w:rsidRPr="002D2F38">
        <w:rPr>
          <w:lang w:val="en-IN"/>
        </w:rPr>
        <w:t xml:space="preserve"> for asynchronous messaging or services for synchronous, request-response operations. This architecture promotes </w:t>
      </w:r>
      <w:r w:rsidRPr="002D2F38">
        <w:rPr>
          <w:lang w:val="en-IN"/>
        </w:rPr>
        <w:lastRenderedPageBreak/>
        <w:t>modularity and scalability, allowing systems to be assembled from loosely coupled parts that can be modified or replaced independently.</w:t>
      </w:r>
    </w:p>
    <w:p w14:paraId="7AC15611" w14:textId="5E28AA87"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proofErr w:type="spellStart"/>
      <w:r w:rsidRPr="001D441E">
        <w:rPr>
          <w:lang w:val="en-IN"/>
        </w:rPr>
        <w:t>rosbag</w:t>
      </w:r>
      <w:proofErr w:type="spellEnd"/>
      <w:r w:rsidR="00BF0692">
        <w:rPr>
          <w:lang w:val="en-IN"/>
        </w:rPr>
        <w:t>’</w:t>
      </w:r>
      <w:r w:rsidRPr="002D2F38">
        <w:rPr>
          <w:lang w:val="en-IN"/>
        </w:rPr>
        <w:t xml:space="preserve"> for logging sensor data, </w:t>
      </w:r>
      <w:r w:rsidR="00BF0692">
        <w:rPr>
          <w:lang w:val="en-IN"/>
        </w:rPr>
        <w:t>‘</w:t>
      </w:r>
      <w:proofErr w:type="spellStart"/>
      <w:r w:rsidRPr="001D441E">
        <w:rPr>
          <w:lang w:val="en-IN"/>
        </w:rPr>
        <w:t>roslaunch</w:t>
      </w:r>
      <w:proofErr w:type="spellEnd"/>
      <w:r w:rsidR="00BF0692">
        <w:rPr>
          <w:lang w:val="en-IN"/>
        </w:rPr>
        <w:t>’</w:t>
      </w:r>
      <w:r w:rsidRPr="002D2F38">
        <w:rPr>
          <w:lang w:val="en-IN"/>
        </w:rPr>
        <w:t xml:space="preserve"> for managing node networks, and </w:t>
      </w:r>
      <w:r w:rsidR="00BF0692">
        <w:rPr>
          <w:lang w:val="en-IN"/>
        </w:rPr>
        <w:t>‘</w:t>
      </w:r>
      <w:proofErr w:type="spellStart"/>
      <w:r w:rsidRPr="001D441E">
        <w:rPr>
          <w:lang w:val="en-IN"/>
        </w:rPr>
        <w:t>rviz</w:t>
      </w:r>
      <w:proofErr w:type="spellEnd"/>
      <w:r w:rsidR="00BF0692">
        <w:rPr>
          <w:lang w:val="en-IN"/>
        </w:rPr>
        <w:t>’</w:t>
      </w:r>
      <w:r w:rsidRPr="002D2F38">
        <w:rPr>
          <w:lang w:val="en-IN"/>
        </w:rPr>
        <w:t xml:space="preserve"> for real-time visualization, all of which contribute to efficient testing and debugging.</w:t>
      </w:r>
      <w:r>
        <w:rPr>
          <w:lang w:val="en-IN"/>
        </w:rPr>
        <w:t xml:space="preserve"> </w:t>
      </w:r>
    </w:p>
    <w:p w14:paraId="11443561" w14:textId="39FE6069"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NdIn1dfSwiVGFnIjoiQ2l0YXZpUGxhY2Vob2xkZXIjNzgwN2NlODAtYTcyZi00YzA5LTkxMjgtZDViZjYzNzc5YTAxIiwiVGV4dCI6Ils0M10iLCJXQUlWZXJzaW9uIjoiNy4wLjcuMSJ9}</w:instrText>
          </w:r>
          <w:r>
            <w:rPr>
              <w:lang w:val="en-IN"/>
            </w:rPr>
            <w:fldChar w:fldCharType="separate"/>
          </w:r>
          <w:r w:rsidR="00B433A3">
            <w:rPr>
              <w:lang w:val="en-IN"/>
            </w:rPr>
            <w:t>[43]</w:t>
          </w:r>
          <w:r>
            <w:rPr>
              <w:lang w:val="en-IN"/>
            </w:rPr>
            <w:fldChar w:fldCharType="end"/>
          </w:r>
        </w:sdtContent>
      </w:sdt>
    </w:p>
    <w:p w14:paraId="2A4E8BF1" w14:textId="5A2A2B47" w:rsidR="0093647B" w:rsidRDefault="0093647B" w:rsidP="00CB52BC">
      <w:pPr>
        <w:pStyle w:val="Heading3"/>
        <w:rPr>
          <w:lang w:val="en-IN"/>
        </w:rPr>
      </w:pPr>
      <w:bookmarkStart w:id="55" w:name="_Toc206413884"/>
      <w:r>
        <w:rPr>
          <w:lang w:val="en-IN"/>
        </w:rPr>
        <w:t>Integration of Sensor Feedback</w:t>
      </w:r>
      <w:bookmarkEnd w:id="55"/>
    </w:p>
    <w:p w14:paraId="2F763603" w14:textId="59847ED4" w:rsidR="006552AB" w:rsidRDefault="006552AB" w:rsidP="008C2C7B">
      <w:r w:rsidRPr="006552AB">
        <w:t>The integration of sensor feedback is fundamental to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between planning and execution, ensuring that robots respond effectively to changing process conditions or uncertainties in the work environment</w:t>
      </w:r>
      <w:r>
        <w:t>.</w:t>
      </w:r>
    </w:p>
    <w:p w14:paraId="6B689C4D" w14:textId="645A42F3" w:rsidR="006552AB" w:rsidRDefault="006552AB" w:rsidP="008C2C7B">
      <w:r w:rsidRPr="006552AB">
        <w:t>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 xml:space="preserve">In practical deployment, these technologies come together as follows: initial robot paths can be demonstrated and refined via the teach pendant, scripted for </w:t>
      </w:r>
      <w:r w:rsidRPr="006552AB">
        <w:lastRenderedPageBreak/>
        <w:t>deterministic sequence execution using URScript, and further augmented through 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E5VDE3OjMwOjUy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0LCA0NV0ifV19LCJUYWciOiJDaXRhdmlQbGFjZWhvbGRlciM2YzA3NDc0MC0wNzNkLTRlOWUtYmVmNC1mNzlhMThmYWM3MWYiLCJUZXh0IjoiWzQ0LCA0NV0iLCJXQUlWZXJzaW9uIjoiNy4wLjcuMSJ9}</w:instrText>
          </w:r>
          <w:r>
            <w:fldChar w:fldCharType="separate"/>
          </w:r>
          <w:r w:rsidR="00B433A3">
            <w:t>[44, 45]</w:t>
          </w:r>
          <w:r>
            <w:fldChar w:fldCharType="end"/>
          </w:r>
        </w:sdtContent>
      </w:sdt>
    </w:p>
    <w:p w14:paraId="70184182" w14:textId="6774D036" w:rsidR="00963F41" w:rsidRDefault="00231D89" w:rsidP="008C2C7B">
      <w:r w:rsidRPr="00231D89">
        <w:t>Building on the latest advances in robotic programming, sensing, and automation, it becomes essential to translate these state-of-the-art methods into the actual physical setup required for real-world deployment. The following section focuses on the specific hardware components selected for this project, highlighting how each element has been chosen to meet the precise demands of automated slot liner insertion in electric motor stators.</w:t>
      </w:r>
    </w:p>
    <w:p w14:paraId="07648894" w14:textId="77777777" w:rsidR="00963F41" w:rsidRDefault="00963F41">
      <w:pPr>
        <w:spacing w:before="0" w:after="0" w:line="240" w:lineRule="auto"/>
        <w:jc w:val="left"/>
      </w:pPr>
      <w:r>
        <w:br w:type="page"/>
      </w:r>
    </w:p>
    <w:p w14:paraId="6EE9B3C2" w14:textId="77777777" w:rsidR="000237BA" w:rsidRDefault="000237BA" w:rsidP="000237BA">
      <w:pPr>
        <w:pStyle w:val="Heading1"/>
        <w:rPr>
          <w:lang w:val="en-IN"/>
        </w:rPr>
      </w:pPr>
      <w:bookmarkStart w:id="56" w:name="_Toc206413885"/>
      <w:r>
        <w:rPr>
          <w:lang w:val="en-IN"/>
        </w:rPr>
        <w:lastRenderedPageBreak/>
        <w:t>Automation of Slot Liner insertion in Motor `Manufacturing</w:t>
      </w:r>
      <w:bookmarkEnd w:id="56"/>
    </w:p>
    <w:p w14:paraId="16A21C14" w14:textId="77777777" w:rsidR="000237BA" w:rsidRDefault="000237BA" w:rsidP="000237BA">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 In the following sections, different automation solutions are reviewed, along with the fundamental principles guiding their development and implementation in modern electric motor production.</w:t>
      </w:r>
    </w:p>
    <w:p w14:paraId="641BF5D1" w14:textId="77777777" w:rsidR="000237BA" w:rsidRDefault="000237BA" w:rsidP="000237BA">
      <w:pPr>
        <w:pStyle w:val="Heading2"/>
      </w:pPr>
      <w:bookmarkStart w:id="57" w:name="_Toc206413886"/>
      <w:r>
        <w:t>Common Challenges in the Insertion Process</w:t>
      </w:r>
      <w:bookmarkEnd w:id="57"/>
    </w:p>
    <w:p w14:paraId="1FB248DD" w14:textId="77777777" w:rsidR="000237BA" w:rsidRPr="00B65099" w:rsidRDefault="000237BA" w:rsidP="000237BA">
      <w:pPr>
        <w:rPr>
          <w:szCs w:val="24"/>
          <w:lang w:val="en-IN"/>
        </w:rPr>
      </w:pPr>
      <w:r w:rsidRPr="00C3128B">
        <w:rPr>
          <w:szCs w:val="24"/>
        </w:rPr>
        <w:t xml:space="preserve">While </w:t>
      </w:r>
      <w:r w:rsidRPr="00D00770">
        <w:rPr>
          <w:szCs w:val="24"/>
        </w:rPr>
        <w:t xml:space="preserve">large-scale production of electric motors typically involves fully automated processes, it is not economically feasible to implement dedicated machinery for each stator variant in customized small-scale production. 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 These factors, combined with high labor costs in many regions, result in a process that is not only expensive but also inefficient and prone to human error.</w:t>
      </w:r>
    </w:p>
    <w:p w14:paraId="15A21C61" w14:textId="77777777" w:rsidR="000237BA" w:rsidRDefault="000237BA" w:rsidP="000237BA">
      <w:pPr>
        <w:rPr>
          <w:lang w:val="en-IN"/>
        </w:rPr>
      </w:pPr>
      <w:r w:rsidRPr="00C3128B">
        <w:rPr>
          <w:lang w:val="en-IN"/>
        </w:rPr>
        <w:t xml:space="preserve">To overcome these limitations, this </w:t>
      </w:r>
      <w:r>
        <w:rPr>
          <w:lang w:val="en-IN"/>
        </w:rPr>
        <w:t>thesis</w:t>
      </w:r>
      <w:r w:rsidRPr="00C3128B">
        <w:rPr>
          <w:lang w:val="en-IN"/>
        </w:rPr>
        <w:t xml:space="preserve"> proposes a flexible automation approach that combines a parametric mechanical tool with a general-purpose industrial robot or collaborative robot (</w:t>
      </w:r>
      <w:proofErr w:type="spellStart"/>
      <w:r w:rsidRPr="00C3128B">
        <w:rPr>
          <w:lang w:val="en-IN"/>
        </w:rPr>
        <w:t>Cobot</w:t>
      </w:r>
      <w:proofErr w:type="spellEnd"/>
      <w:r w:rsidRPr="00C3128B">
        <w:rPr>
          <w:lang w:val="en-IN"/>
        </w:rPr>
        <w:t>). When equipped with the parametric tool, the robot system can perform slot insulation insertion for a variety of stator geometries without requiring</w:t>
      </w:r>
    </w:p>
    <w:p w14:paraId="072783C4" w14:textId="244110DE" w:rsidR="000237BA" w:rsidRPr="00A908C0" w:rsidRDefault="000237BA" w:rsidP="000237BA">
      <w:pPr>
        <w:rPr>
          <w:lang w:val="en-US"/>
        </w:rPr>
      </w:pPr>
      <w:r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174AAC360DC240D297677E51903158B9"/>
          </w:placeholder>
        </w:sdtPr>
        <w:sdtContent>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0Nl0ifV19LCJUYWciOiJDaXRhdmlQbGFjZWhvbGRlciM1ZTUzMTQ0Yi03NGNjLTRjY2UtYjU4MC0yMDFlMTUwZTNlMzMiLCJUZXh0IjoiWzQ2XSIsIldBSVZlcnNpb24iOiI3LjAuNy4xIn0=}</w:instrText>
          </w:r>
          <w:r>
            <w:rPr>
              <w:lang w:val="en-IN"/>
            </w:rPr>
            <w:fldChar w:fldCharType="separate"/>
          </w:r>
          <w:r w:rsidR="00B433A3">
            <w:rPr>
              <w:lang w:val="en-IN"/>
            </w:rPr>
            <w:t>[46]</w:t>
          </w:r>
          <w:r>
            <w:rPr>
              <w:lang w:val="en-IN"/>
            </w:rPr>
            <w:fldChar w:fldCharType="end"/>
          </w:r>
        </w:sdtContent>
      </w:sdt>
      <w:r w:rsidRPr="00C3128B">
        <w:rPr>
          <w:lang w:val="en-IN"/>
        </w:rPr>
        <w:t xml:space="preserve">, Mahr et al. </w:t>
      </w:r>
      <w:sdt>
        <w:sdtPr>
          <w:rPr>
            <w:lang w:val="en-IN"/>
          </w:rPr>
          <w:alias w:val="To edit, see citavi.com/edit"/>
          <w:tag w:val="CitaviPlaceholder#08fa928c-c0d4-45e9-9979-c9cc44c312e6"/>
          <w:id w:val="2076395899"/>
          <w:placeholder>
            <w:docPart w:val="174AAC360DC240D297677E51903158B9"/>
          </w:placeholder>
        </w:sdtPr>
        <w:sdtContent>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0N10ifV19LCJUYWciOiJDaXRhdmlQbGFjZWhvbGRlciMwOGZhOTI4Yy1jMGQ0LTQ1ZTktOTk3OS1jOWNjNDRjMzEyZTYiLCJUZXh0IjoiWzQ3XSIsIldBSVZlcnNpb24iOiI3LjAuNy4xIn0=}</w:instrText>
          </w:r>
          <w:r>
            <w:rPr>
              <w:lang w:val="en-IN"/>
            </w:rPr>
            <w:fldChar w:fldCharType="separate"/>
          </w:r>
          <w:r w:rsidR="00B433A3">
            <w:rPr>
              <w:lang w:val="en-IN"/>
            </w:rPr>
            <w:t>[47]</w:t>
          </w:r>
          <w:r>
            <w:rPr>
              <w:lang w:val="en-IN"/>
            </w:rPr>
            <w:fldChar w:fldCharType="end"/>
          </w:r>
        </w:sdtContent>
      </w:sdt>
      <w:r w:rsidRPr="00C3128B">
        <w:rPr>
          <w:lang w:val="en-IN"/>
        </w:rPr>
        <w:t xml:space="preserve"> or Henrich et al. </w:t>
      </w:r>
      <w:sdt>
        <w:sdtPr>
          <w:rPr>
            <w:lang w:val="en-IN"/>
          </w:rPr>
          <w:alias w:val="To edit, see citavi.com/edit"/>
          <w:tag w:val="CitaviPlaceholder#8ccdebaf-66cb-44eb-a45a-e21ab95fbc16"/>
          <w:id w:val="165682293"/>
          <w:placeholder>
            <w:docPart w:val="174AAC360DC240D297677E51903158B9"/>
          </w:placeholder>
        </w:sdtPr>
        <w:sdtContent>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0OF0ifV19LCJUYWciOiJDaXRhdmlQbGFjZWhvbGRlciM4Y2NkZWJhZi02NmNiLTQ0ZWItYTQ1YS1lMjFhYjk1ZmJjMTYiLCJUZXh0IjoiWzQ4XSIsIldBSVZlcnNpb24iOiI3LjAuNy4xIn0=}</w:instrText>
          </w:r>
          <w:r>
            <w:rPr>
              <w:lang w:val="en-IN"/>
            </w:rPr>
            <w:fldChar w:fldCharType="separate"/>
          </w:r>
          <w:r w:rsidR="00B433A3">
            <w:rPr>
              <w:lang w:val="en-IN"/>
            </w:rPr>
            <w:t>[48]</w:t>
          </w:r>
          <w:r>
            <w:rPr>
              <w:lang w:val="en-IN"/>
            </w:rPr>
            <w:fldChar w:fldCharType="end"/>
          </w:r>
        </w:sdtContent>
      </w:sdt>
    </w:p>
    <w:p w14:paraId="11F6B778" w14:textId="77777777" w:rsidR="000237BA" w:rsidRDefault="000237BA" w:rsidP="000237BA"/>
    <w:p w14:paraId="40E93216" w14:textId="77777777" w:rsidR="000237BA" w:rsidRDefault="000237BA" w:rsidP="000237BA">
      <w:pPr>
        <w:pStyle w:val="Heading2"/>
      </w:pPr>
      <w:bookmarkStart w:id="58" w:name="_Toc206413887"/>
      <w:r>
        <w:t>Large Scale vs Small Scale Production Strategies</w:t>
      </w:r>
      <w:bookmarkEnd w:id="58"/>
    </w:p>
    <w:p w14:paraId="4D33585F" w14:textId="4C864253" w:rsidR="000237BA" w:rsidRDefault="000237BA" w:rsidP="000237BA">
      <w:pPr>
        <w:rPr>
          <w:lang w:val="en-IN"/>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w:t>
      </w:r>
      <w:r w:rsidRPr="00C62C67">
        <w:rPr>
          <w:lang w:val="en-IN"/>
        </w:rPr>
        <w:lastRenderedPageBreak/>
        <w:t>STATOMAT, NIDE, and Delta Automation Technologies are designed to automate and optimize this process for various stator designs. These machines insert specially shaped insulation pape</w:t>
      </w:r>
      <w:r>
        <w:rPr>
          <w:lang w:val="en-IN"/>
        </w:rPr>
        <w:t>r i</w:t>
      </w:r>
      <w:r w:rsidRPr="00C62C67">
        <w:rPr>
          <w:lang w:val="en-IN"/>
        </w:rPr>
        <w:t>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Pr>
          <w:lang w:val="en-IN"/>
        </w:rPr>
        <w:t xml:space="preserve">. The technical data-sheet for NIDE slot liner insulation machine is shown in Fig. 2-3.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jIwMWZiNDQ1LTM0MzgtNDBjZi1iODBlLTRkMDBkNjA1ZjA0OCIsIlJhbmdlU3RhcnQiOjMsIlJhbmdlTGVuZ3RoIjo0LCJSZWZlcmVuY2VJZCI6IjM2ZjdhMjFiLTlkY2QtNGRmZS05NjFmLTA4OTNiNWQ2OTg5Y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RlbHRhIEF1dG9tYXRpb24gVGVjaG5vbG9neSIsIlByb3RlY3RlZCI6ZmFsc2UsIlNleCI6MCwiQ3JlYXRlZEJ5IjoiX0FsZW4gU2ViYXN0aWFuIiwiQ3JlYXRlZE9uIjoiMjAyNS0wNy0wNVQwODo1OToyMSIsIk1vZGlmaWVkQnkiOiJfQWxlbiBTZWJhc3RpYW4iLCJJZCI6IjIyMWU3ZDVjLWE0YTYtNDFmZi1iNmE1LTQ2YjAzYjBhMGY2NCIsIk1vZGlmaWVkT24iOiIyMDI1LTA3LTA1VDA4OjU5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ZGVsdGFzcmwub25saW5lL2VuL2F2YWRhX3BvcnRmb2xpby9zbG90LWluc3VsYXRpb24tbWFjaGluZS8iLCJVcmlTdHJpbmciOiJodHRwczovL2RlbHRhc3JsLm9ubGluZS9lbi9hdmFkYV9wb3J0Zm9saW8vc2xvdC1pbnN1bGF0aW9uLW1hY2hpbmUv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}</w:instrText>
          </w:r>
          <w:r>
            <w:rPr>
              <w:lang w:val="en-IN"/>
            </w:rPr>
            <w:fldChar w:fldCharType="separate"/>
          </w:r>
          <w:r w:rsidR="00B433A3">
            <w:rPr>
              <w:lang w:val="en-IN"/>
            </w:rPr>
            <w:t>[49–51]</w:t>
          </w:r>
          <w:r>
            <w:rPr>
              <w:lang w:val="en-IN"/>
            </w:rPr>
            <w:fldChar w:fldCharType="end"/>
          </w:r>
        </w:sdtContent>
      </w:sdt>
    </w:p>
    <w:p w14:paraId="45D2214F" w14:textId="77777777" w:rsidR="000237BA" w:rsidRDefault="000237BA" w:rsidP="000237BA">
      <w:pPr>
        <w:keepNext/>
      </w:pPr>
      <w:r>
        <w:rPr>
          <w:noProof/>
          <w:lang w:val="en-IN"/>
        </w:rPr>
        <w:drawing>
          <wp:inline distT="0" distB="0" distL="0" distR="0" wp14:anchorId="2F16E9E1" wp14:editId="1D1716A9">
            <wp:extent cx="5758840" cy="2389910"/>
            <wp:effectExtent l="0" t="0" r="0" b="0"/>
            <wp:docPr id="875733739"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33739" name="Picture 12" descr="A screenshot of a computer&#10;&#10;AI-generated content may be incorrect."/>
                    <pic:cNvPicPr/>
                  </pic:nvPicPr>
                  <pic:blipFill>
                    <a:blip r:embed="rId69">
                      <a:extLst>
                        <a:ext uri="{28A0092B-C50C-407E-A947-70E740481C1C}">
                          <a14:useLocalDpi xmlns:a14="http://schemas.microsoft.com/office/drawing/2010/main" val="0"/>
                        </a:ext>
                      </a:extLst>
                    </a:blip>
                    <a:stretch>
                      <a:fillRect/>
                    </a:stretch>
                  </pic:blipFill>
                  <pic:spPr>
                    <a:xfrm>
                      <a:off x="0" y="0"/>
                      <a:ext cx="5844180" cy="2425326"/>
                    </a:xfrm>
                    <a:prstGeom prst="rect">
                      <a:avLst/>
                    </a:prstGeom>
                  </pic:spPr>
                </pic:pic>
              </a:graphicData>
            </a:graphic>
          </wp:inline>
        </w:drawing>
      </w:r>
    </w:p>
    <w:p w14:paraId="6999220B" w14:textId="0F526F5F" w:rsidR="000237BA" w:rsidRPr="000237BA" w:rsidRDefault="000237BA" w:rsidP="000237BA">
      <w:pPr>
        <w:pStyle w:val="Caption"/>
      </w:pPr>
      <w:bookmarkStart w:id="59" w:name="_Toc206070729"/>
      <w:r>
        <w:t xml:space="preserve">Figure </w:t>
      </w:r>
      <w:r w:rsidR="008450AD">
        <w:fldChar w:fldCharType="begin"/>
      </w:r>
      <w:r w:rsidR="008450AD">
        <w:instrText xml:space="preserve"> STYLEREF 1 \s </w:instrText>
      </w:r>
      <w:r w:rsidR="008450AD">
        <w:fldChar w:fldCharType="separate"/>
      </w:r>
      <w:r w:rsidR="008450AD">
        <w:rPr>
          <w:noProof/>
        </w:rPr>
        <w:t>4</w:t>
      </w:r>
      <w:r w:rsidR="008450AD">
        <w:fldChar w:fldCharType="end"/>
      </w:r>
      <w:r w:rsidR="008450AD">
        <w:noBreakHyphen/>
      </w:r>
      <w:fldSimple w:instr=" SEQ Figure \* ARABIC \s 1 ">
        <w:r w:rsidR="008450AD">
          <w:rPr>
            <w:noProof/>
          </w:rPr>
          <w:t>1</w:t>
        </w:r>
      </w:fldSimple>
      <w:r>
        <w:t xml:space="preserve">: </w:t>
      </w:r>
      <w:r w:rsidRPr="00407280">
        <w:t xml:space="preserve">Technical specifications of </w:t>
      </w:r>
      <w:r>
        <w:t>NIDE</w:t>
      </w:r>
      <w:r w:rsidRPr="00407280">
        <w:t xml:space="preserve"> slot liner insertion machine</w:t>
      </w:r>
      <w:r>
        <w:t xml:space="preserve"> [13]</w:t>
      </w:r>
      <w:bookmarkEnd w:id="59"/>
    </w:p>
    <w:p w14:paraId="48005003" w14:textId="0EB06B1B" w:rsidR="000237BA" w:rsidRDefault="000237BA" w:rsidP="000237BA">
      <w:pPr>
        <w:rPr>
          <w:lang w:val="en-IN"/>
        </w:rPr>
      </w:pPr>
      <w:r w:rsidRPr="00EF689E">
        <w:rPr>
          <w:lang w:val="en-IN"/>
        </w:rPr>
        <w:t>Despite significant advancements in automation,</w:t>
      </w:r>
      <w:r w:rsidRPr="00CB7A65">
        <w:rPr>
          <w:noProof/>
          <w:lang w:val="en-IN"/>
        </w:rPr>
        <w:t xml:space="preserve"> </w:t>
      </w:r>
      <w:r w:rsidRPr="00EF689E">
        <w:rPr>
          <w:lang w:val="en-IN"/>
        </w:rPr>
        <w:t xml:space="preserve">manual insertion of slot liners remains the standard practice in the small-scale manufacture of electric motors. In such setups, operators typically cut, fold, and insert the slot liners entirely by hand, or use machines for cutting and folding as shown in figure </w:t>
      </w:r>
      <w:r>
        <w:rPr>
          <w:lang w:val="en-IN"/>
        </w:rPr>
        <w:t xml:space="preserve">2-4 </w:t>
      </w:r>
      <w:r w:rsidRPr="00EF689E">
        <w:rPr>
          <w:lang w:val="en-IN"/>
        </w:rPr>
        <w:t>while performing the insertion manually with simple jigs. This process relies heavily on visual inspection and tactile feedback to ensure proper alignment However, with the growing demand for electric motors, the need for scalable and streamlined production is increasing. In this context, automation becomes a promising alternative, not because manual methods are ineffective, but because they are difficult to integrate into digital workflows, challenging to scale</w:t>
      </w:r>
      <w:r>
        <w:rPr>
          <w:lang w:val="en-IN"/>
        </w:rPr>
        <w:t xml:space="preserve"> and not easily documented for consistent reproduction</w:t>
      </w:r>
      <w:sdt>
        <w:sdtPr>
          <w:rPr>
            <w:lang w:val="en-IN"/>
          </w:rPr>
          <w:alias w:val="To edit, see citavi.com/edit"/>
          <w:tag w:val="CitaviPlaceholder#6683d20e-6f99-416a-ad51-ca8fbead36ae"/>
          <w:id w:val="-203567663"/>
          <w:placeholder>
            <w:docPart w:val="B902E7006C144DECA7EC3E73B8CC3AA3"/>
          </w:placeholder>
        </w:sdtPr>
        <w:sdtContent>
          <w:r>
            <w:rPr>
              <w:lang w:val="en-IN"/>
            </w:rPr>
            <w:t xml:space="preserve"> </w:t>
          </w:r>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1MiwgNTNdIn1dfSwiVGFnIjoiQ2l0YXZpUGxhY2Vob2xkZXIjNjY4M2QyMGUtNmY5OS00MTZhLWFkNTEtY2E4ZmJlYWQzNmFlIiwiVGV4dCI6IlsxMiwgNTIsIDUzXSIsIldBSVZlcnNpb24iOiI3LjAuNy4xIn0=}</w:instrText>
          </w:r>
          <w:r>
            <w:rPr>
              <w:lang w:val="en-IN"/>
            </w:rPr>
            <w:fldChar w:fldCharType="separate"/>
          </w:r>
          <w:r w:rsidR="00B433A3">
            <w:rPr>
              <w:lang w:val="en-IN"/>
            </w:rPr>
            <w:t>[12, 52, 53]</w:t>
          </w:r>
          <w:r>
            <w:rPr>
              <w:lang w:val="en-IN"/>
            </w:rPr>
            <w:fldChar w:fldCharType="end"/>
          </w:r>
        </w:sdtContent>
      </w:sdt>
      <w:r>
        <w:rPr>
          <w:lang w:val="en-IN"/>
        </w:rPr>
        <w:t>.</w:t>
      </w:r>
    </w:p>
    <w:p w14:paraId="241D915A" w14:textId="50A94F78" w:rsidR="00963F41" w:rsidRPr="000237BA" w:rsidRDefault="00963F41" w:rsidP="00963F41">
      <w:pPr>
        <w:rPr>
          <w:lang w:val="en-IN"/>
        </w:rPr>
      </w:pPr>
    </w:p>
    <w:p w14:paraId="1D5DF201" w14:textId="77777777" w:rsidR="00963F41" w:rsidRDefault="00963F41" w:rsidP="00BB40FB">
      <w:pPr>
        <w:pStyle w:val="Heading2"/>
        <w:rPr>
          <w:lang w:val="en-IN"/>
        </w:rPr>
      </w:pPr>
      <w:bookmarkStart w:id="60" w:name="_Toc206413888"/>
      <w:r>
        <w:rPr>
          <w:lang w:val="en-IN"/>
        </w:rPr>
        <w:lastRenderedPageBreak/>
        <w:t>Automation Principles</w:t>
      </w:r>
      <w:bookmarkEnd w:id="60"/>
    </w:p>
    <w:p w14:paraId="3819CEB4" w14:textId="19B71880" w:rsidR="00963F41" w:rsidRDefault="00BA0AC4" w:rsidP="00963F41">
      <w:pPr>
        <w:rPr>
          <w:lang w:val="en-IN"/>
        </w:rPr>
      </w:pPr>
      <w:r>
        <w:rPr>
          <w:noProof/>
          <w:lang w:val="en-IN"/>
        </w:rPr>
        <mc:AlternateContent>
          <mc:Choice Requires="wpg">
            <w:drawing>
              <wp:anchor distT="0" distB="0" distL="114300" distR="114300" simplePos="0" relativeHeight="251760128" behindDoc="0" locked="0" layoutInCell="1" allowOverlap="1" wp14:anchorId="4EA6B6B1" wp14:editId="5EBDB3D9">
                <wp:simplePos x="0" y="0"/>
                <wp:positionH relativeFrom="column">
                  <wp:posOffset>-115570</wp:posOffset>
                </wp:positionH>
                <wp:positionV relativeFrom="page">
                  <wp:posOffset>4053840</wp:posOffset>
                </wp:positionV>
                <wp:extent cx="5694045" cy="3082925"/>
                <wp:effectExtent l="0" t="0" r="1905" b="3175"/>
                <wp:wrapTopAndBottom/>
                <wp:docPr id="381570698" name="Group 44"/>
                <wp:cNvGraphicFramePr/>
                <a:graphic xmlns:a="http://schemas.openxmlformats.org/drawingml/2006/main">
                  <a:graphicData uri="http://schemas.microsoft.com/office/word/2010/wordprocessingGroup">
                    <wpg:wgp>
                      <wpg:cNvGrpSpPr/>
                      <wpg:grpSpPr>
                        <a:xfrm>
                          <a:off x="0" y="0"/>
                          <a:ext cx="5694045" cy="3082925"/>
                          <a:chOff x="0" y="0"/>
                          <a:chExt cx="5694045" cy="3082925"/>
                        </a:xfrm>
                      </wpg:grpSpPr>
                      <wps:wsp>
                        <wps:cNvPr id="931090725" name="Text Box 1"/>
                        <wps:cNvSpPr txBox="1"/>
                        <wps:spPr>
                          <a:xfrm>
                            <a:off x="0" y="2491740"/>
                            <a:ext cx="5694045" cy="591185"/>
                          </a:xfrm>
                          <a:prstGeom prst="rect">
                            <a:avLst/>
                          </a:prstGeom>
                          <a:solidFill>
                            <a:prstClr val="white"/>
                          </a:solidFill>
                          <a:ln>
                            <a:noFill/>
                          </a:ln>
                        </wps:spPr>
                        <wps:txbx>
                          <w:txbxContent>
                            <w:p w14:paraId="06BBBFF0" w14:textId="6A097327" w:rsidR="00963F41" w:rsidRPr="00F146D7" w:rsidRDefault="00963F41" w:rsidP="00963F41">
                              <w:pPr>
                                <w:pStyle w:val="Caption"/>
                                <w:rPr>
                                  <w:noProof/>
                                </w:rPr>
                              </w:pPr>
                              <w:bookmarkStart w:id="61" w:name="_Toc206070730"/>
                              <w:r>
                                <w:t xml:space="preserve">Figure </w:t>
                              </w:r>
                              <w:fldSimple w:instr=" STYLEREF 1 \s ">
                                <w:r w:rsidR="008450AD">
                                  <w:rPr>
                                    <w:noProof/>
                                  </w:rPr>
                                  <w:t>4</w:t>
                                </w:r>
                              </w:fldSimple>
                              <w:r w:rsidR="008450AD">
                                <w:noBreakHyphen/>
                              </w:r>
                              <w:fldSimple w:instr=" SEQ Figure \* ARABIC \s 1 ">
                                <w:r w:rsidR="008450AD">
                                  <w:rPr>
                                    <w:noProof/>
                                  </w:rPr>
                                  <w:t>2</w:t>
                                </w:r>
                              </w:fldSimple>
                              <w:r>
                                <w:t xml:space="preserve">: </w:t>
                              </w:r>
                              <w:r w:rsidRPr="006E39A0">
                                <w:t>Adjustable grooving module with two gear-coupled rotating shafts</w:t>
                              </w:r>
                              <w:r>
                                <w:t xml:space="preserve"> [16]</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950294534" name="Picture 10" descr="A diagram of a grooving roller&#10;&#10;AI-generated content may be incorrect."/>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350520" y="0"/>
                            <a:ext cx="4656455" cy="2682240"/>
                          </a:xfrm>
                          <a:prstGeom prst="rect">
                            <a:avLst/>
                          </a:prstGeom>
                        </pic:spPr>
                      </pic:pic>
                    </wpg:wgp>
                  </a:graphicData>
                </a:graphic>
              </wp:anchor>
            </w:drawing>
          </mc:Choice>
          <mc:Fallback>
            <w:pict>
              <v:group w14:anchorId="4EA6B6B1" id="Group 44" o:spid="_x0000_s1123" style="position:absolute;left:0;text-align:left;margin-left:-9.1pt;margin-top:319.2pt;width:448.35pt;height:242.75pt;z-index:251760128;mso-position-vertical-relative:page" coordsize="56940,30829"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">
                <v:shape id="_x0000_s1124" type="#_x0000_t202" style="position:absolute;top:24917;width:56940;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" stroked="f">
                  <v:textbox style="mso-fit-shape-to-text:t" inset="0,0,0,0">
                    <w:txbxContent>
                      <w:p w14:paraId="06BBBFF0" w14:textId="6A097327" w:rsidR="00963F41" w:rsidRPr="00F146D7" w:rsidRDefault="00963F41" w:rsidP="00963F41">
                        <w:pPr>
                          <w:pStyle w:val="Caption"/>
                          <w:rPr>
                            <w:noProof/>
                          </w:rPr>
                        </w:pPr>
                        <w:bookmarkStart w:id="62" w:name="_Toc206070730"/>
                        <w:r>
                          <w:t xml:space="preserve">Figure </w:t>
                        </w:r>
                        <w:fldSimple w:instr=" STYLEREF 1 \s ">
                          <w:r w:rsidR="008450AD">
                            <w:rPr>
                              <w:noProof/>
                            </w:rPr>
                            <w:t>4</w:t>
                          </w:r>
                        </w:fldSimple>
                        <w:r w:rsidR="008450AD">
                          <w:noBreakHyphen/>
                        </w:r>
                        <w:fldSimple w:instr=" SEQ Figure \* ARABIC \s 1 ">
                          <w:r w:rsidR="008450AD">
                            <w:rPr>
                              <w:noProof/>
                            </w:rPr>
                            <w:t>2</w:t>
                          </w:r>
                        </w:fldSimple>
                        <w:r>
                          <w:t xml:space="preserve">: </w:t>
                        </w:r>
                        <w:r w:rsidRPr="006E39A0">
                          <w:t>Adjustable grooving module with two gear-coupled rotating shafts</w:t>
                        </w:r>
                        <w:r>
                          <w:t xml:space="preserve"> [16]</w:t>
                        </w:r>
                        <w:bookmarkEnd w:id="62"/>
                      </w:p>
                    </w:txbxContent>
                  </v:textbox>
                </v:shape>
                <v:shape id="Picture 10" o:spid="_x0000_s1125" type="#_x0000_t75" alt="A diagram of a grooving roller&#10;&#10;AI-generated content may be incorrect." style="position:absolute;left:3505;width:46564;height:268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">
                  <v:imagedata r:id="rId71" o:title="A diagram of a grooving roller&#10;&#10;AI-generated content may be incorrect"/>
                </v:shape>
                <w10:wrap type="topAndBottom" anchory="page"/>
              </v:group>
            </w:pict>
          </mc:Fallback>
        </mc:AlternateContent>
      </w:r>
      <w:r w:rsidR="00963F41"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sidR="00963F41">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sidR="00963F41">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NF0ifV19LCJUYWciOiJDaXRhdmlQbGFjZWhvbGRlciM3MzRkYWY4YS1hN2FkLTQxNTItODE3MS0yOTRjMmFlMWY1M2UiLCJUZXh0IjoiWzU0XSIsIldBSVZlcnNpb24iOiI3LjAuNy4xIn0=}</w:instrText>
          </w:r>
          <w:r w:rsidR="00963F41">
            <w:rPr>
              <w:lang w:val="en-IN"/>
            </w:rPr>
            <w:fldChar w:fldCharType="separate"/>
          </w:r>
          <w:r w:rsidR="00B433A3">
            <w:rPr>
              <w:lang w:val="en-IN"/>
            </w:rPr>
            <w:t>[54]</w:t>
          </w:r>
          <w:r w:rsidR="00963F41">
            <w:rPr>
              <w:lang w:val="en-IN"/>
            </w:rPr>
            <w:fldChar w:fldCharType="end"/>
          </w:r>
        </w:sdtContent>
      </w:sdt>
    </w:p>
    <w:p w14:paraId="511BAE06" w14:textId="325FF46A" w:rsidR="00963F41" w:rsidRDefault="00963F41" w:rsidP="00963F41">
      <w:pPr>
        <w:pStyle w:val="Heading3"/>
        <w:rPr>
          <w:lang w:val="en-IN"/>
        </w:rPr>
      </w:pPr>
      <w:bookmarkStart w:id="63" w:name="_Toc206413889"/>
      <w:r>
        <w:rPr>
          <w:lang w:val="en-IN"/>
        </w:rPr>
        <w:t>Design for flexible automation</w:t>
      </w:r>
      <w:bookmarkEnd w:id="63"/>
    </w:p>
    <w:p w14:paraId="2DF005D4" w14:textId="78CB1AFE" w:rsidR="00963F41" w:rsidRDefault="00963F41" w:rsidP="00963F41">
      <w:pPr>
        <w:rPr>
          <w:lang w:val="en-IN"/>
        </w:rPr>
      </w:pPr>
      <w:bookmarkStart w:id="64" w:name="_Toc206070731"/>
      <w:r>
        <w:t xml:space="preserve">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w:t>
      </w:r>
      <w:r>
        <w:lastRenderedPageBreak/>
        <w:t>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xOVQxNzozMDo1MiIsIlByb2plY3QiOnsiJHJlZiI6IjgifX0sIlVzZU51bWJlcmluZ1R5cGVPZlBhcmVudERvY3VtZW50IjpmYWxzZX1dLCJGb3JtYXR0ZWRUZXh0Ijp7IiRpZCI6IjE5IiwiQ291bnQiOjEsIlRleHRVbml0cyI6W3siJGlkIjoiMjAiLCJGb250U3R5bGUiOnsiJGlkIjoiMjEiLCJOZXV0cmFsIjp0cnVlfSwiUmVhZGluZ09yZGVyIjoxLCJUZXh0IjoiWzU1XSJ9XX0sIlRhZyI6IkNpdGF2aVBsYWNlaG9sZGVyIzI3MWExYWY5LWJmNmItNDY5ZC04MzQ1LWEwNTllZjQ5ZWVhYiIsIlRleHQiOiJbNTVdIiwiV0FJVmVyc2lvbiI6IjcuMC43LjEifQ==}</w:instrText>
          </w:r>
          <w:r>
            <w:rPr>
              <w:lang w:val="en-IN"/>
            </w:rPr>
            <w:fldChar w:fldCharType="separate"/>
          </w:r>
          <w:r w:rsidR="00B433A3">
            <w:rPr>
              <w:lang w:val="en-IN"/>
            </w:rPr>
            <w:t>[55]</w:t>
          </w:r>
          <w:r>
            <w:rPr>
              <w:lang w:val="en-IN"/>
            </w:rPr>
            <w:fldChar w:fldCharType="end"/>
          </w:r>
        </w:sdtContent>
      </w:sdt>
    </w:p>
    <w:p w14:paraId="57B3970D" w14:textId="77777777" w:rsidR="00BB40FB" w:rsidRDefault="00BB40FB" w:rsidP="00963F41">
      <w:pPr>
        <w:rPr>
          <w:lang w:val="en-IN"/>
        </w:rPr>
      </w:pPr>
    </w:p>
    <w:p w14:paraId="1D9BF286" w14:textId="43BA0EA6" w:rsidR="00BB40FB" w:rsidRDefault="00BB40FB" w:rsidP="00BB40FB">
      <w:pPr>
        <w:pStyle w:val="Heading3"/>
      </w:pPr>
      <w:bookmarkStart w:id="65" w:name="_Toc206413890"/>
      <w:r>
        <w:t>Variety in Stator Design for Slot Liner insertion</w:t>
      </w:r>
      <w:bookmarkEnd w:id="65"/>
    </w:p>
    <w:p w14:paraId="02B3D141" w14:textId="7B583F20" w:rsidR="00BB40FB" w:rsidRDefault="00BB40FB" w:rsidP="00BB40FB">
      <w:r>
        <w:rPr>
          <w:noProof/>
        </w:rPr>
        <mc:AlternateContent>
          <mc:Choice Requires="wpg">
            <w:drawing>
              <wp:anchor distT="0" distB="0" distL="114300" distR="114300" simplePos="0" relativeHeight="251757056" behindDoc="0" locked="0" layoutInCell="1" allowOverlap="1" wp14:anchorId="1A8EFAEC" wp14:editId="68494A8B">
                <wp:simplePos x="0" y="0"/>
                <wp:positionH relativeFrom="margin">
                  <wp:posOffset>574675</wp:posOffset>
                </wp:positionH>
                <wp:positionV relativeFrom="paragraph">
                  <wp:posOffset>4136390</wp:posOffset>
                </wp:positionV>
                <wp:extent cx="4605655" cy="4238625"/>
                <wp:effectExtent l="0" t="0" r="4445" b="9525"/>
                <wp:wrapTopAndBottom/>
                <wp:docPr id="1046977818" name="Group 32"/>
                <wp:cNvGraphicFramePr/>
                <a:graphic xmlns:a="http://schemas.openxmlformats.org/drawingml/2006/main">
                  <a:graphicData uri="http://schemas.microsoft.com/office/word/2010/wordprocessingGroup">
                    <wpg:wgp>
                      <wpg:cNvGrpSpPr/>
                      <wpg:grpSpPr>
                        <a:xfrm>
                          <a:off x="0" y="0"/>
                          <a:ext cx="4605655" cy="4238625"/>
                          <a:chOff x="0" y="0"/>
                          <a:chExt cx="4605655" cy="4717069"/>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4605655" cy="3900170"/>
                          </a:xfrm>
                          <a:prstGeom prst="rect">
                            <a:avLst/>
                          </a:prstGeom>
                        </pic:spPr>
                      </pic:pic>
                      <wps:wsp>
                        <wps:cNvPr id="1386411429" name="Text Box 1"/>
                        <wps:cNvSpPr txBox="1"/>
                        <wps:spPr>
                          <a:xfrm>
                            <a:off x="561109" y="4003964"/>
                            <a:ext cx="3477260" cy="713105"/>
                          </a:xfrm>
                          <a:prstGeom prst="rect">
                            <a:avLst/>
                          </a:prstGeom>
                          <a:solidFill>
                            <a:prstClr val="white"/>
                          </a:solidFill>
                          <a:ln>
                            <a:noFill/>
                          </a:ln>
                        </wps:spPr>
                        <wps:txbx>
                          <w:txbxContent>
                            <w:p w14:paraId="7F342F50" w14:textId="5973CF34" w:rsidR="00BB40FB" w:rsidRPr="008840AD" w:rsidRDefault="00BB40FB" w:rsidP="00BB40FB">
                              <w:pPr>
                                <w:pStyle w:val="Caption"/>
                                <w:rPr>
                                  <w:noProof/>
                                </w:rPr>
                              </w:pPr>
                              <w:r>
                                <w:t xml:space="preserve">Figure </w:t>
                              </w:r>
                              <w:fldSimple w:instr=" STYLEREF 1 \s ">
                                <w:r w:rsidR="008450AD">
                                  <w:rPr>
                                    <w:noProof/>
                                  </w:rPr>
                                  <w:t>4</w:t>
                                </w:r>
                              </w:fldSimple>
                              <w:r w:rsidR="008450AD">
                                <w:noBreakHyphen/>
                              </w:r>
                              <w:fldSimple w:instr=" SEQ Figure \* ARABIC \s 1 ">
                                <w:r w:rsidR="008450AD">
                                  <w:rPr>
                                    <w:noProof/>
                                  </w:rPr>
                                  <w:t>3</w:t>
                                </w:r>
                              </w:fldSimple>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A8EFAEC" id="Group 32" o:spid="_x0000_s1126" style="position:absolute;left:0;text-align:left;margin-left:45.25pt;margin-top:325.7pt;width:362.65pt;height:333.75pt;z-index:251757056;mso-position-horizontal-relative:margin;mso-height-relative:margin" coordsize="46056,4717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">
                <v:shape id="Picture 10" o:spid="_x0000_s1127" type="#_x0000_t75" alt="A set of circular shapes&#10;&#10;AI-generated content may be incorrect." style="position:absolute;width:46056;height:39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73" o:title="A set of circular shapes&#10;&#10;AI-generated content may be incorrect"/>
                </v:shape>
                <v:shape id="_x0000_s1128" type="#_x0000_t202" style="position:absolute;left:5611;top:40039;width:34772;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5973CF34" w:rsidR="00BB40FB" w:rsidRPr="008840AD" w:rsidRDefault="00BB40FB" w:rsidP="00BB40FB">
                        <w:pPr>
                          <w:pStyle w:val="Caption"/>
                          <w:rPr>
                            <w:noProof/>
                          </w:rPr>
                        </w:pPr>
                        <w:r>
                          <w:t xml:space="preserve">Figure </w:t>
                        </w:r>
                        <w:fldSimple w:instr=" STYLEREF 1 \s ">
                          <w:r w:rsidR="008450AD">
                            <w:rPr>
                              <w:noProof/>
                            </w:rPr>
                            <w:t>4</w:t>
                          </w:r>
                        </w:fldSimple>
                        <w:r w:rsidR="008450AD">
                          <w:noBreakHyphen/>
                        </w:r>
                        <w:fldSimple w:instr=" SEQ Figure \* ARABIC \s 1 ">
                          <w:r w:rsidR="008450AD">
                            <w:rPr>
                              <w:noProof/>
                            </w:rPr>
                            <w:t>3</w:t>
                          </w:r>
                        </w:fldSimple>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v:textbox>
                </v:shape>
                <w10:wrap type="topAndBottom" anchorx="margin"/>
              </v:group>
            </w:pict>
          </mc:Fallback>
        </mc:AlternateContent>
      </w:r>
      <w:r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t xml:space="preserve">, </w:t>
      </w:r>
      <w:r w:rsidRPr="00E335C8">
        <w:t>using a parallel-sided slot with a trapezoidal-shaped tooth</w:t>
      </w:r>
      <w:r>
        <w:t xml:space="preserve">, </w:t>
      </w:r>
      <w:r w:rsidRPr="00E335C8">
        <w:t xml:space="preserve">is more commonly found in larger distributed wound machines and aircraft generators. </w:t>
      </w:r>
      <w:r>
        <w:t>T</w:t>
      </w:r>
      <w:r w:rsidRPr="00E335C8">
        <w:t xml:space="preserve">he specific configuration of stator slots and teeth has a significant impact on electromagnetic performance, including magnetic flux </w:t>
      </w:r>
      <w:r w:rsidRPr="00E335C8">
        <w:lastRenderedPageBreak/>
        <w:t xml:space="preserve">distribution, core losses, and winding arrangement. Optimizing these shapes is crucial for minimizing losses and improving the magnetic circuit, especially in high-speed or high-frequency applications. </w:t>
      </w:r>
    </w:p>
    <w:p w14:paraId="476F6488" w14:textId="312210CF" w:rsidR="00BB40FB" w:rsidRDefault="00BB40FB" w:rsidP="00BB40FB">
      <w:r w:rsidRPr="00E335C8">
        <w:t>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slot and tooth geometry is 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NiwgNTddIn1dfSwiVGFnIjoiQ2l0YXZpUGxhY2Vob2xkZXIjZjg1MDc5NGMtYjA3Ni00YTAwLTllNjEtYzBhOTY0MjY3NjYzIiwiVGV4dCI6Ils1NiwgNTddIiwiV0FJVmVyc2lvbiI6IjcuMC43LjEifQ==}</w:instrText>
          </w:r>
          <w:r>
            <w:fldChar w:fldCharType="separate"/>
          </w:r>
          <w:r w:rsidR="00B433A3">
            <w:t>[56, 57]</w:t>
          </w:r>
          <w:r>
            <w:fldChar w:fldCharType="end"/>
          </w:r>
        </w:sdtContent>
      </w:sdt>
      <w:r>
        <w:t xml:space="preserve"> . Different Topologies of the stator such as </w:t>
      </w:r>
      <w:r w:rsidRPr="0044132F">
        <w:t>(a) 12 stator slots. (b) 24 stator slots.(c) 36 stator slots. (d) 36 open stator slot</w:t>
      </w:r>
      <w:r>
        <w:t>s are shown in Fig 2-5.</w:t>
      </w:r>
    </w:p>
    <w:bookmarkEnd w:id="64"/>
    <w:p w14:paraId="568D1188" w14:textId="5154B155" w:rsidR="00BB40FB" w:rsidRDefault="00BB40FB" w:rsidP="00625154">
      <w:r>
        <w:t xml:space="preserve">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hdIn1dfSwiVGFnIjoiQ2l0YXZpUGxhY2Vob2xkZXIjZDlkZjUxMmMtNTQwMi00ODZmLThlYWUtYWViOGU2OTM2NTA4IiwiVGV4dCI6Ils1OF0iLCJXQUlWZXJzaW9uIjoiNy4wLjcuMSJ9}</w:instrText>
          </w:r>
          <w:r>
            <w:fldChar w:fldCharType="separate"/>
          </w:r>
          <w:r w:rsidR="00B433A3">
            <w:t>[58]</w:t>
          </w:r>
          <w:r>
            <w:fldChar w:fldCharType="end"/>
          </w:r>
        </w:sdtContent>
      </w:sdt>
    </w:p>
    <w:p w14:paraId="7CE673C8" w14:textId="77777777" w:rsidR="00BB40FB" w:rsidRDefault="00BB40FB" w:rsidP="00BB40FB">
      <w:pPr>
        <w:pStyle w:val="Heading3"/>
      </w:pPr>
      <w:bookmarkStart w:id="66" w:name="_Toc206413891"/>
      <w:r>
        <w:t>Influence on Insertion tooling and strategies</w:t>
      </w:r>
      <w:bookmarkEnd w:id="66"/>
    </w:p>
    <w:p w14:paraId="2FF4B6A5" w14:textId="17E385EA"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t>
      </w:r>
      <w:r w:rsidR="00625154">
        <w:t>4-4</w:t>
      </w:r>
      <w:r>
        <w:t xml:space="preserve">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w:t>
      </w:r>
      <w:r w:rsidRPr="00DE074A">
        <w:lastRenderedPageBreak/>
        <w:t xml:space="preserve">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hdIn1dfSwiVGFnIjoiQ2l0YXZpUGxhY2Vob2xkZXIjMDZkODk5ODctYTBmZC00Y2Y3LWIzNTUtMGZhYWM5NWFhMjJlIiwiVGV4dCI6Ils1OF0iLCJXQUlWZXJzaW9uIjoiNy4wLjcuMSJ9}</w:instrText>
          </w:r>
          <w:r>
            <w:fldChar w:fldCharType="separate"/>
          </w:r>
          <w:r w:rsidR="00B433A3">
            <w:t>[58]</w:t>
          </w:r>
          <w:r>
            <w:fldChar w:fldCharType="end"/>
          </w:r>
        </w:sdtContent>
      </w:sdt>
    </w:p>
    <w:p w14:paraId="5A0F9C80" w14:textId="77777777" w:rsidR="00BB40FB" w:rsidRDefault="00BB40FB" w:rsidP="00BB40FB">
      <w:pPr>
        <w:keepNext/>
      </w:pPr>
      <w:r>
        <w:rPr>
          <w:noProof/>
        </w:rPr>
        <w:drawing>
          <wp:inline distT="0" distB="0" distL="0" distR="0" wp14:anchorId="10F031BC" wp14:editId="69B0B90F">
            <wp:extent cx="4648200" cy="2857500"/>
            <wp:effectExtent l="0" t="0" r="0" b="0"/>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74">
                      <a:extLst>
                        <a:ext uri="{28A0092B-C50C-407E-A947-70E740481C1C}">
                          <a14:useLocalDpi xmlns:a14="http://schemas.microsoft.com/office/drawing/2010/main" val="0"/>
                        </a:ext>
                      </a:extLst>
                    </a:blip>
                    <a:stretch>
                      <a:fillRect/>
                    </a:stretch>
                  </pic:blipFill>
                  <pic:spPr>
                    <a:xfrm>
                      <a:off x="0" y="0"/>
                      <a:ext cx="4648851" cy="2857900"/>
                    </a:xfrm>
                    <a:prstGeom prst="rect">
                      <a:avLst/>
                    </a:prstGeom>
                  </pic:spPr>
                </pic:pic>
              </a:graphicData>
            </a:graphic>
          </wp:inline>
        </w:drawing>
      </w:r>
    </w:p>
    <w:p w14:paraId="23F3BC0F" w14:textId="64720FB7" w:rsidR="00BB40FB" w:rsidRDefault="00BB40FB" w:rsidP="00BB40FB">
      <w:pPr>
        <w:pStyle w:val="Caption"/>
      </w:pPr>
      <w:bookmarkStart w:id="67" w:name="_Toc206070732"/>
      <w:r>
        <w:t xml:space="preserve">Figure </w:t>
      </w:r>
      <w:r w:rsidR="008450AD">
        <w:fldChar w:fldCharType="begin"/>
      </w:r>
      <w:r w:rsidR="008450AD">
        <w:instrText xml:space="preserve"> STYLEREF 1 \s </w:instrText>
      </w:r>
      <w:r w:rsidR="008450AD">
        <w:fldChar w:fldCharType="separate"/>
      </w:r>
      <w:r w:rsidR="008450AD">
        <w:rPr>
          <w:noProof/>
        </w:rPr>
        <w:t>4</w:t>
      </w:r>
      <w:r w:rsidR="008450AD">
        <w:fldChar w:fldCharType="end"/>
      </w:r>
      <w:r w:rsidR="008450AD">
        <w:noBreakHyphen/>
      </w:r>
      <w:fldSimple w:instr=" SEQ Figure \* ARABIC \s 1 ">
        <w:r w:rsidR="008450AD">
          <w:rPr>
            <w:noProof/>
          </w:rPr>
          <w:t>4</w:t>
        </w:r>
      </w:fldSimple>
      <w:r>
        <w:t xml:space="preserve">: </w:t>
      </w:r>
      <w:r w:rsidRPr="006C6E51">
        <w:t>Cutaway view of a stator slot showing the arrangement of insulation materials and components</w:t>
      </w:r>
      <w:r>
        <w:t xml:space="preserve"> [21]</w:t>
      </w:r>
      <w:bookmarkEnd w:id="67"/>
    </w:p>
    <w:p w14:paraId="588251F5" w14:textId="77777777" w:rsidR="00BB40FB" w:rsidRPr="008C2C7B" w:rsidRDefault="00BB40FB" w:rsidP="00BB40FB">
      <w:pPr>
        <w:rPr>
          <w:lang w:val="en-IN"/>
        </w:rPr>
      </w:pPr>
    </w:p>
    <w:p w14:paraId="0ACD17F6" w14:textId="77777777" w:rsidR="00BB40FB" w:rsidRPr="003D1A5C" w:rsidRDefault="00BB40FB" w:rsidP="00963F41"/>
    <w:p w14:paraId="6C1C7433" w14:textId="77777777" w:rsidR="00963F41" w:rsidRDefault="00963F41" w:rsidP="00963F41"/>
    <w:p w14:paraId="6AF04607" w14:textId="4688D8D5" w:rsidR="00C3128B" w:rsidRDefault="00EF689E" w:rsidP="00C3128B">
      <w:pPr>
        <w:pStyle w:val="Heading1"/>
      </w:pPr>
      <w:bookmarkStart w:id="68" w:name="_Toc206413892"/>
      <w:r>
        <w:lastRenderedPageBreak/>
        <w:t>Hardware setup for flexible slot liner insertion</w:t>
      </w:r>
      <w:bookmarkEnd w:id="68"/>
    </w:p>
    <w:p w14:paraId="2E383FF9" w14:textId="77777777" w:rsidR="004727C4" w:rsidRDefault="004727C4" w:rsidP="004727C4">
      <w:r w:rsidRPr="004727C4">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4026FCB" w14:textId="1F482821" w:rsidR="004727C4" w:rsidRPr="004727C4" w:rsidRDefault="004727C4" w:rsidP="004727C4">
      <w:r w:rsidRPr="004727C4">
        <w:t>To realize this integrated hardware setup, the system is structured into modular subsystems that address different aspects of the insertion task. The Robotic Module provides the core manipulation capability, combining motion control, force feedback, and adaptable gripping for handling slot liners and guiding tools. Complementing this, the Rotating Clamp ensures precise angular alignment of the stator, enabling sequential and automated liner placement across all slots. Finally, the Tool and Slot L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036B3FA0" w14:textId="3DBF7654" w:rsidR="00ED7C0F" w:rsidRDefault="00ED7C0F" w:rsidP="00ED7C0F">
      <w:pPr>
        <w:pStyle w:val="Heading2"/>
      </w:pPr>
      <w:bookmarkStart w:id="69" w:name="_Toc206413893"/>
      <w:r>
        <w:t>Robotic Module</w:t>
      </w:r>
      <w:bookmarkEnd w:id="69"/>
    </w:p>
    <w:p w14:paraId="64C80230" w14:textId="7E141B8C" w:rsidR="00960C7A" w:rsidRDefault="004727C4" w:rsidP="00960C7A">
      <w:pPr>
        <w:rPr>
          <w:lang w:val="en-IN"/>
        </w:rPr>
      </w:pPr>
      <w:r>
        <w:rPr>
          <w:noProof/>
        </w:rPr>
        <mc:AlternateContent>
          <mc:Choice Requires="wpg">
            <w:drawing>
              <wp:anchor distT="0" distB="0" distL="114300" distR="114300" simplePos="0" relativeHeight="251823616" behindDoc="0" locked="0" layoutInCell="1" allowOverlap="1" wp14:anchorId="1D8E6168" wp14:editId="6A87ED05">
                <wp:simplePos x="0" y="0"/>
                <wp:positionH relativeFrom="column">
                  <wp:posOffset>20320</wp:posOffset>
                </wp:positionH>
                <wp:positionV relativeFrom="margin">
                  <wp:posOffset>6885305</wp:posOffset>
                </wp:positionV>
                <wp:extent cx="5756275" cy="2503170"/>
                <wp:effectExtent l="0" t="0" r="0" b="0"/>
                <wp:wrapTopAndBottom/>
                <wp:docPr id="592822024" name="Group 44"/>
                <wp:cNvGraphicFramePr/>
                <a:graphic xmlns:a="http://schemas.openxmlformats.org/drawingml/2006/main">
                  <a:graphicData uri="http://schemas.microsoft.com/office/word/2010/wordprocessingGroup">
                    <wpg:wgp>
                      <wpg:cNvGrpSpPr/>
                      <wpg:grpSpPr>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rotWithShape="1">
                          <a:blip r:embed="rId75" cstate="print">
                            <a:extLst>
                              <a:ext uri="{28A0092B-C50C-407E-A947-70E740481C1C}">
                                <a14:useLocalDpi xmlns:a14="http://schemas.microsoft.com/office/drawing/2010/main" val="0"/>
                              </a:ext>
                            </a:extLst>
                          </a:blip>
                          <a:srcRect l="11324" t="3989" r="14808" b="11077"/>
                          <a:stretch/>
                        </pic:blipFill>
                        <pic:spPr bwMode="auto">
                          <a:xfrm rot="16200000">
                            <a:off x="1770985" y="-828877"/>
                            <a:ext cx="2027555" cy="3685309"/>
                          </a:xfrm>
                          <a:prstGeom prst="rect">
                            <a:avLst/>
                          </a:prstGeom>
                          <a:ln>
                            <a:noFill/>
                          </a:ln>
                          <a:extLst>
                            <a:ext uri="{53640926-AAD7-44D8-BBD7-CCE9431645EC}">
                              <a14:shadowObscured xmlns:a14="http://schemas.microsoft.com/office/drawing/2010/main"/>
                            </a:ext>
                          </a:extLst>
                        </pic:spPr>
                      </pic:pic>
                      <wps:wsp>
                        <wps:cNvPr id="1830778312" name="Text Box 1"/>
                        <wps:cNvSpPr txBox="1"/>
                        <wps:spPr>
                          <a:xfrm>
                            <a:off x="0" y="1702026"/>
                            <a:ext cx="5756275" cy="801370"/>
                          </a:xfrm>
                          <a:prstGeom prst="rect">
                            <a:avLst/>
                          </a:prstGeom>
                          <a:solidFill>
                            <a:prstClr val="white"/>
                          </a:solidFill>
                          <a:ln>
                            <a:noFill/>
                          </a:ln>
                        </wps:spPr>
                        <wps:txbx>
                          <w:txbxContent>
                            <w:p w14:paraId="3D2E4427" w14:textId="02C9771F" w:rsidR="004727C4" w:rsidRPr="00755DD2" w:rsidRDefault="004727C4" w:rsidP="004727C4">
                              <w:pPr>
                                <w:pStyle w:val="Caption"/>
                                <w:rPr>
                                  <w:noProof/>
                                </w:rPr>
                              </w:pPr>
                              <w:r>
                                <w:t xml:space="preserve">Figure </w:t>
                              </w:r>
                              <w:fldSimple w:instr=" STYLEREF 1 \s ">
                                <w:r w:rsidR="008450AD">
                                  <w:rPr>
                                    <w:noProof/>
                                  </w:rPr>
                                  <w:t>5</w:t>
                                </w:r>
                              </w:fldSimple>
                              <w:r w:rsidR="008450AD">
                                <w:noBreakHyphen/>
                              </w:r>
                              <w:fldSimple w:instr=" SEQ Figure \* ARABIC \s 1 ">
                                <w:r w:rsidR="008450AD">
                                  <w:rPr>
                                    <w:noProof/>
                                  </w:rPr>
                                  <w:t>1</w:t>
                                </w:r>
                              </w:fldSimple>
                              <w:r>
                                <w:t xml:space="preserve">: </w:t>
                              </w:r>
                              <w:r w:rsidRPr="00605BD7">
                                <w:t>OnRobot RG2 gripper with OnRobot HEX FT sensor mounted at the wrist, used for precise insertion and force monit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8E6168" id="_x0000_s1129" style="position:absolute;left:0;text-align:left;margin-left:1.6pt;margin-top:542.15pt;width:453.25pt;height:197.1pt;z-index:251823616;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">
                <v:shape id="Picture 3" o:spid="_x0000_s1130" type="#_x0000_t75" alt="A close-up of a robotic arm&#10;&#10;AI-generated content may be incorrect." style="position:absolute;left:17710;top:-8289;width:20275;height:3685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">
                  <v:imagedata r:id="rId76" o:title="A close-up of a robotic arm&#10;&#10;AI-generated content may be incorrect" croptop="2614f" cropbottom="7259f" cropleft="7421f" cropright="9705f"/>
                </v:shape>
                <v:shape id="_x0000_s1131"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" stroked="f">
                  <v:textbox style="mso-fit-shape-to-text:t" inset="0,0,0,0">
                    <w:txbxContent>
                      <w:p w14:paraId="3D2E4427" w14:textId="02C9771F" w:rsidR="004727C4" w:rsidRPr="00755DD2" w:rsidRDefault="004727C4" w:rsidP="004727C4">
                        <w:pPr>
                          <w:pStyle w:val="Caption"/>
                          <w:rPr>
                            <w:noProof/>
                          </w:rPr>
                        </w:pPr>
                        <w:r>
                          <w:t xml:space="preserve">Figure </w:t>
                        </w:r>
                        <w:fldSimple w:instr=" STYLEREF 1 \s ">
                          <w:r w:rsidR="008450AD">
                            <w:rPr>
                              <w:noProof/>
                            </w:rPr>
                            <w:t>5</w:t>
                          </w:r>
                        </w:fldSimple>
                        <w:r w:rsidR="008450AD">
                          <w:noBreakHyphen/>
                        </w:r>
                        <w:fldSimple w:instr=" SEQ Figure \* ARABIC \s 1 ">
                          <w:r w:rsidR="008450AD">
                            <w:rPr>
                              <w:noProof/>
                            </w:rPr>
                            <w:t>1</w:t>
                          </w:r>
                        </w:fldSimple>
                        <w:r>
                          <w:t xml:space="preserve">: </w:t>
                        </w:r>
                        <w:r w:rsidRPr="00605BD7">
                          <w:t>OnRobot RG2 gripper with OnRobot HEX FT sensor mounted at the wrist, used for precise insertion and force monitoring</w:t>
                        </w:r>
                      </w:p>
                    </w:txbxContent>
                  </v:textbox>
                </v:shape>
                <w10:wrap type="topAndBottom" anchory="margin"/>
              </v:group>
            </w:pict>
          </mc:Fallback>
        </mc:AlternateContent>
      </w:r>
      <w:r w:rsidR="00960C7A">
        <w:t>The Robotic Module consists of a Universal Robots UR10e Cobot, an OnRobot RG2 Gripper and a HEX Force-Torque (FT) sensor as shown in Fig.</w:t>
      </w:r>
      <w:r>
        <w:t>5-1</w:t>
      </w:r>
      <w:r w:rsidR="00960C7A">
        <w:t>, all coordinated through a central compute box that enables real-time control and adaptability.</w:t>
      </w:r>
      <w:r w:rsidR="00960C7A" w:rsidRPr="00960C7A">
        <w:rPr>
          <w:lang w:val="en-IN"/>
        </w:rPr>
        <w:t xml:space="preserve"> </w:t>
      </w:r>
      <w:r w:rsidR="00960C7A" w:rsidRPr="00EF689E">
        <w:rPr>
          <w:lang w:val="en-IN"/>
        </w:rPr>
        <w:t xml:space="preserve">The </w:t>
      </w:r>
      <w:proofErr w:type="spellStart"/>
      <w:r w:rsidR="00960C7A" w:rsidRPr="00EF689E">
        <w:rPr>
          <w:lang w:val="en-IN"/>
        </w:rPr>
        <w:t>Cobot</w:t>
      </w:r>
      <w:proofErr w:type="spellEnd"/>
      <w:r w:rsidR="00960C7A" w:rsidRPr="00EF689E">
        <w:rPr>
          <w:lang w:val="en-IN"/>
        </w:rPr>
        <w:t xml:space="preserve">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17B9AB5D" w14:textId="20E14B57" w:rsidR="004727C4" w:rsidRDefault="004727C4" w:rsidP="00960C7A">
      <w:pPr>
        <w:rPr>
          <w:lang w:val="en-IN"/>
        </w:rPr>
      </w:pPr>
    </w:p>
    <w:p w14:paraId="253AF8EC" w14:textId="07E16F58" w:rsidR="00051157" w:rsidRDefault="00051157" w:rsidP="00051157">
      <w:pPr>
        <w:pStyle w:val="Heading3"/>
        <w:rPr>
          <w:lang w:val="en-IN"/>
        </w:rPr>
      </w:pPr>
      <w:bookmarkStart w:id="70" w:name="_Toc206413894"/>
      <w:r>
        <w:rPr>
          <w:lang w:val="en-IN"/>
        </w:rPr>
        <w:t>UR10e Co-bot</w:t>
      </w:r>
      <w:bookmarkEnd w:id="70"/>
    </w:p>
    <w:p w14:paraId="3A0FD77A" w14:textId="55E88BCE" w:rsidR="007A44C7" w:rsidRPr="007A44C7" w:rsidRDefault="00145117" w:rsidP="007A44C7">
      <w:pPr>
        <w:rPr>
          <w:rFonts w:ascii="Times New Roman" w:hAnsi="Times New Roman"/>
        </w:rPr>
      </w:pPr>
      <w:r>
        <w:rPr>
          <w:noProof/>
        </w:rPr>
        <mc:AlternateContent>
          <mc:Choice Requires="wpg">
            <w:drawing>
              <wp:anchor distT="0" distB="0" distL="114300" distR="114300" simplePos="0" relativeHeight="251827712" behindDoc="0" locked="0" layoutInCell="1" allowOverlap="1" wp14:anchorId="479806D3" wp14:editId="7B9CC23D">
                <wp:simplePos x="0" y="0"/>
                <wp:positionH relativeFrom="margin">
                  <wp:align>right</wp:align>
                </wp:positionH>
                <wp:positionV relativeFrom="page">
                  <wp:posOffset>4654146</wp:posOffset>
                </wp:positionV>
                <wp:extent cx="5756275" cy="5022850"/>
                <wp:effectExtent l="0" t="0" r="0" b="6350"/>
                <wp:wrapTopAndBottom/>
                <wp:docPr id="1259578403" name="Group 46"/>
                <wp:cNvGraphicFramePr/>
                <a:graphic xmlns:a="http://schemas.openxmlformats.org/drawingml/2006/main">
                  <a:graphicData uri="http://schemas.microsoft.com/office/word/2010/wordprocessingGroup">
                    <wpg:wgp>
                      <wpg:cNvGrpSpPr/>
                      <wpg:grpSpPr>
                        <a:xfrm>
                          <a:off x="0" y="0"/>
                          <a:ext cx="5756275" cy="5022850"/>
                          <a:chOff x="0" y="0"/>
                          <a:chExt cx="5756275" cy="5023081"/>
                        </a:xfrm>
                      </wpg:grpSpPr>
                      <pic:pic xmlns:pic="http://schemas.openxmlformats.org/drawingml/2006/picture">
                        <pic:nvPicPr>
                          <pic:cNvPr id="532359756" name="Picture 45" descr="A close-up of a robotic arm&#10;&#10;AI-generated content may be incorrect."/>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796636" y="0"/>
                            <a:ext cx="3608705" cy="4260215"/>
                          </a:xfrm>
                          <a:prstGeom prst="rect">
                            <a:avLst/>
                          </a:prstGeom>
                        </pic:spPr>
                      </pic:pic>
                      <wps:wsp>
                        <wps:cNvPr id="1852794722" name="Text Box 1"/>
                        <wps:cNvSpPr txBox="1"/>
                        <wps:spPr>
                          <a:xfrm>
                            <a:off x="0" y="4010891"/>
                            <a:ext cx="5756275" cy="1012190"/>
                          </a:xfrm>
                          <a:prstGeom prst="rect">
                            <a:avLst/>
                          </a:prstGeom>
                          <a:solidFill>
                            <a:prstClr val="white"/>
                          </a:solidFill>
                          <a:ln>
                            <a:noFill/>
                          </a:ln>
                        </wps:spPr>
                        <wps:txbx>
                          <w:txbxContent>
                            <w:p w14:paraId="0D3B1237" w14:textId="7F540E6A" w:rsidR="00145117" w:rsidRPr="002F7568" w:rsidRDefault="00145117" w:rsidP="00145117">
                              <w:pPr>
                                <w:pStyle w:val="Caption"/>
                                <w:rPr>
                                  <w:rFonts w:ascii="Times New Roman" w:hAnsi="Times New Roman"/>
                                  <w:noProof/>
                                </w:rPr>
                              </w:pPr>
                              <w:r>
                                <w:t xml:space="preserve">Figure </w:t>
                              </w:r>
                              <w:fldSimple w:instr=" STYLEREF 1 \s ">
                                <w:r w:rsidR="008450AD">
                                  <w:rPr>
                                    <w:noProof/>
                                  </w:rPr>
                                  <w:t>5</w:t>
                                </w:r>
                              </w:fldSimple>
                              <w:r w:rsidR="008450AD">
                                <w:noBreakHyphen/>
                              </w:r>
                              <w:fldSimple w:instr=" SEQ Figure \* ARABIC \s 1 ">
                                <w:r w:rsidR="008450AD">
                                  <w:rPr>
                                    <w:noProof/>
                                  </w:rPr>
                                  <w:t>2</w:t>
                                </w:r>
                              </w:fldSimple>
                              <w:r>
                                <w:t xml:space="preserve">: </w:t>
                              </w:r>
                              <w:r w:rsidRPr="002C0A0B">
                                <w:t>Universal Robots UR10e collaborative robot featuring 6 degrees of freedom (6DOF) for flexible and precise movement, supporting a wide range of automation applications.</w:t>
                              </w:r>
                              <w: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9806D3" id="_x0000_s1132" style="position:absolute;left:0;text-align:left;margin-left:402.05pt;margin-top:366.45pt;width:453.25pt;height:395.5pt;z-index:251827712;mso-position-horizontal:right;mso-position-horizontal-relative:margin;mso-position-vertical-relative:page" coordsize="57562,50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">
                <v:shape id="Picture 45" o:spid="_x0000_s1133" type="#_x0000_t75" alt="A close-up of a robotic arm&#10;&#10;AI-generated content may be incorrect." style="position:absolute;left:7966;width:36087;height:42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">
                  <v:imagedata r:id="rId78" o:title="A close-up of a robotic arm&#10;&#10;AI-generated content may be incorrect"/>
                </v:shape>
                <v:shape id="_x0000_s1134" type="#_x0000_t202" style="position:absolute;top:40108;width:57562;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" stroked="f">
                  <v:textbox style="mso-fit-shape-to-text:t" inset="0,0,0,0">
                    <w:txbxContent>
                      <w:p w14:paraId="0D3B1237" w14:textId="7F540E6A" w:rsidR="00145117" w:rsidRPr="002F7568" w:rsidRDefault="00145117" w:rsidP="00145117">
                        <w:pPr>
                          <w:pStyle w:val="Caption"/>
                          <w:rPr>
                            <w:rFonts w:ascii="Times New Roman" w:hAnsi="Times New Roman"/>
                            <w:noProof/>
                          </w:rPr>
                        </w:pPr>
                        <w:r>
                          <w:t xml:space="preserve">Figure </w:t>
                        </w:r>
                        <w:fldSimple w:instr=" STYLEREF 1 \s ">
                          <w:r w:rsidR="008450AD">
                            <w:rPr>
                              <w:noProof/>
                            </w:rPr>
                            <w:t>5</w:t>
                          </w:r>
                        </w:fldSimple>
                        <w:r w:rsidR="008450AD">
                          <w:noBreakHyphen/>
                        </w:r>
                        <w:fldSimple w:instr=" SEQ Figure \* ARABIC \s 1 ">
                          <w:r w:rsidR="008450AD">
                            <w:rPr>
                              <w:noProof/>
                            </w:rPr>
                            <w:t>2</w:t>
                          </w:r>
                        </w:fldSimple>
                        <w:r>
                          <w:t xml:space="preserve">: </w:t>
                        </w:r>
                        <w:r w:rsidRPr="002C0A0B">
                          <w:t>Universal Robots UR10e collaborative robot featuring 6 degrees of freedom (6DOF) for flexible and precise movement, supporting a wide range of automation applications.</w:t>
                        </w:r>
                        <w:r>
                          <w:t xml:space="preserve"> [20]</w:t>
                        </w:r>
                      </w:p>
                    </w:txbxContent>
                  </v:textbox>
                </v:shape>
                <w10:wrap type="topAndBottom" anchorx="margin" anchory="page"/>
              </v:group>
            </w:pict>
          </mc:Fallback>
        </mc:AlternateContent>
      </w:r>
      <w:r w:rsidR="007A44C7" w:rsidRPr="007A44C7">
        <w:t xml:space="preserve">In this project, a </w:t>
      </w:r>
      <w:r w:rsidR="007A44C7" w:rsidRPr="007A44C7">
        <w:rPr>
          <w:rStyle w:val="Strong"/>
          <w:b w:val="0"/>
          <w:bCs w:val="0"/>
        </w:rPr>
        <w:t>UR10e collaborative robot</w:t>
      </w:r>
      <w:r w:rsidR="007A44C7" w:rsidRPr="007A44C7">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in close proximity to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PolyScop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w:t>
      </w:r>
    </w:p>
    <w:p w14:paraId="206E9047" w14:textId="39C9C376" w:rsidR="007A44C7" w:rsidRDefault="007A44C7" w:rsidP="007A44C7">
      <w:r w:rsidRPr="007A44C7">
        <w:lastRenderedPageBreak/>
        <w:t xml:space="preserve">From a performance perspective, the UR10e combines </w:t>
      </w:r>
      <w:r w:rsidRPr="007A44C7">
        <w:rPr>
          <w:rStyle w:val="Strong"/>
          <w:b w:val="0"/>
          <w:bCs w:val="0"/>
        </w:rPr>
        <w:t>strength, reach, and compactness</w:t>
      </w:r>
      <w:r w:rsidRPr="007A44C7">
        <w:t xml:space="preserve"> in a way that directly benefits tasks such as slot liner insertion. It supports a </w:t>
      </w:r>
      <w:r w:rsidRPr="007A44C7">
        <w:rPr>
          <w:rStyle w:val="Strong"/>
          <w:b w:val="0"/>
          <w:bCs w:val="0"/>
        </w:rPr>
        <w:t>payload capacity of 12.5 kg</w:t>
      </w:r>
      <w:r w:rsidRPr="007A44C7">
        <w:t xml:space="preserve"> and a </w:t>
      </w:r>
      <w:r w:rsidRPr="007A44C7">
        <w:rPr>
          <w:rStyle w:val="Strong"/>
          <w:b w:val="0"/>
          <w:bCs w:val="0"/>
        </w:rPr>
        <w:t>reach of 1300 mm</w:t>
      </w:r>
      <w:r w:rsidRPr="007A44C7">
        <w:t xml:space="preserve">, allowing it to handle a wide range of components and end effectors while maintaining precision in both near and extended workspaces. Despite its long reach, the robot retains a compact design, with a </w:t>
      </w:r>
      <w:r w:rsidRPr="007A44C7">
        <w:rPr>
          <w:rStyle w:val="Strong"/>
          <w:b w:val="0"/>
          <w:bCs w:val="0"/>
        </w:rPr>
        <w:t>base footprint of only 190 mm</w:t>
      </w:r>
      <w:r w:rsidRPr="007A44C7">
        <w:t xml:space="preserve"> and a total weight of approximately </w:t>
      </w:r>
      <w:r w:rsidRPr="007A44C7">
        <w:rPr>
          <w:rStyle w:val="Strong"/>
          <w:b w:val="0"/>
          <w:bCs w:val="0"/>
        </w:rPr>
        <w:t>33.5 kg</w:t>
      </w:r>
      <w:r w:rsidRPr="007A44C7">
        <w:t xml:space="preserve">, which simplifies installation and relocation in dynamic production layouts. The robot’s advanced kinematic design and motion control systems enable high accuracy and repeatability, while its integration into the </w:t>
      </w:r>
      <w:r w:rsidRPr="007A44C7">
        <w:rPr>
          <w:rStyle w:val="Strong"/>
          <w:b w:val="0"/>
          <w:bCs w:val="0"/>
        </w:rPr>
        <w:t>UR+ ecosystem</w:t>
      </w:r>
      <w:r w:rsidRPr="007A44C7">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rsidRPr="007A44C7">
            <w:fldChar w:fldCharType="begin"/>
          </w:r>
          <w:r w:rsidRPr="007A44C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}</w:instrText>
          </w:r>
          <w:r w:rsidRPr="007A44C7">
            <w:fldChar w:fldCharType="separate"/>
          </w:r>
          <w:r w:rsidRPr="007A44C7">
            <w:t>[20]</w:t>
          </w:r>
          <w:r w:rsidRPr="007A44C7">
            <w:fldChar w:fldCharType="end"/>
          </w:r>
        </w:sdtContent>
      </w:sdt>
    </w:p>
    <w:p w14:paraId="17B6DF96" w14:textId="4FBABDE3" w:rsidR="007A44C7" w:rsidRPr="007A44C7" w:rsidRDefault="007A44C7" w:rsidP="007A44C7">
      <w:pPr>
        <w:rPr>
          <w:lang w:val="en-IN"/>
        </w:rPr>
      </w:pPr>
    </w:p>
    <w:p w14:paraId="1B6348A8" w14:textId="7364A7E4" w:rsidR="00051157" w:rsidRDefault="00051157" w:rsidP="00051157">
      <w:pPr>
        <w:pStyle w:val="Heading3"/>
        <w:rPr>
          <w:lang w:val="en-IN"/>
        </w:rPr>
      </w:pPr>
      <w:bookmarkStart w:id="71" w:name="_Toc206413895"/>
      <w:r>
        <w:rPr>
          <w:lang w:val="en-IN"/>
        </w:rPr>
        <w:t>RG2 Gripper</w:t>
      </w:r>
      <w:bookmarkEnd w:id="71"/>
    </w:p>
    <w:p w14:paraId="0375F9B4" w14:textId="489C102B" w:rsidR="00145117" w:rsidRPr="00145117" w:rsidRDefault="00145117" w:rsidP="00145117">
      <w:r>
        <w:rPr>
          <w:noProof/>
        </w:rPr>
        <mc:AlternateContent>
          <mc:Choice Requires="wpg">
            <w:drawing>
              <wp:anchor distT="0" distB="0" distL="114300" distR="114300" simplePos="0" relativeHeight="251831808" behindDoc="0" locked="0" layoutInCell="1" allowOverlap="1" wp14:anchorId="0B132F68" wp14:editId="47D48DCE">
                <wp:simplePos x="0" y="0"/>
                <wp:positionH relativeFrom="margin">
                  <wp:align>right</wp:align>
                </wp:positionH>
                <wp:positionV relativeFrom="page">
                  <wp:posOffset>7529888</wp:posOffset>
                </wp:positionV>
                <wp:extent cx="5652135" cy="2859578"/>
                <wp:effectExtent l="0" t="0" r="5715" b="0"/>
                <wp:wrapTopAndBottom/>
                <wp:docPr id="1148971460" name="Group 51"/>
                <wp:cNvGraphicFramePr/>
                <a:graphic xmlns:a="http://schemas.openxmlformats.org/drawingml/2006/main">
                  <a:graphicData uri="http://schemas.microsoft.com/office/word/2010/wordprocessingGroup">
                    <wpg:wgp>
                      <wpg:cNvGrpSpPr/>
                      <wpg:grpSpPr>
                        <a:xfrm>
                          <a:off x="0" y="0"/>
                          <a:ext cx="5652135" cy="2859578"/>
                          <a:chOff x="-1813369" y="-809174"/>
                          <a:chExt cx="6405753" cy="3068248"/>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281626" y="-809174"/>
                            <a:ext cx="1829256" cy="2309406"/>
                          </a:xfrm>
                          <a:prstGeom prst="rect">
                            <a:avLst/>
                          </a:prstGeom>
                        </pic:spPr>
                      </pic:pic>
                      <wps:wsp>
                        <wps:cNvPr id="1594315075" name="Text Box 1"/>
                        <wps:cNvSpPr txBox="1"/>
                        <wps:spPr>
                          <a:xfrm>
                            <a:off x="-1813369" y="1489364"/>
                            <a:ext cx="6405753" cy="769710"/>
                          </a:xfrm>
                          <a:prstGeom prst="rect">
                            <a:avLst/>
                          </a:prstGeom>
                          <a:solidFill>
                            <a:prstClr val="white"/>
                          </a:solidFill>
                          <a:ln>
                            <a:noFill/>
                          </a:ln>
                        </wps:spPr>
                        <wps:txbx>
                          <w:txbxContent>
                            <w:p w14:paraId="7D6C1855" w14:textId="7DB3A320" w:rsidR="00145117" w:rsidRPr="0008761B" w:rsidRDefault="00145117" w:rsidP="00145117">
                              <w:pPr>
                                <w:pStyle w:val="Caption"/>
                                <w:rPr>
                                  <w:noProof/>
                                </w:rPr>
                              </w:pPr>
                              <w:r>
                                <w:t xml:space="preserve">Figure </w:t>
                              </w:r>
                              <w:fldSimple w:instr=" STYLEREF 1 \s ">
                                <w:r w:rsidR="008450AD">
                                  <w:rPr>
                                    <w:noProof/>
                                  </w:rPr>
                                  <w:t>5</w:t>
                                </w:r>
                              </w:fldSimple>
                              <w:r w:rsidR="008450AD">
                                <w:noBreakHyphen/>
                              </w:r>
                              <w:fldSimple w:instr=" SEQ Figure \* ARABIC \s 1 ">
                                <w:r w:rsidR="008450AD">
                                  <w:rPr>
                                    <w:noProof/>
                                  </w:rPr>
                                  <w:t>3</w:t>
                                </w:r>
                              </w:fldSimple>
                              <w:r>
                                <w:t xml:space="preserve">: </w:t>
                              </w:r>
                              <w:r w:rsidRPr="00157AE5">
                                <w:t>The RG2 gripper, featuring intelligent automation functions and customizable fingertips for flexible part manip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132F68" id="_x0000_s1135" style="position:absolute;left:0;text-align:left;margin-left:393.85pt;margin-top:592.9pt;width:445.05pt;height:225.15pt;z-index:251831808;mso-position-horizontal:right;mso-position-horizontal-relative:margin;mso-position-vertical-relative:page;mso-width-relative:margin;mso-height-relative:margin" coordorigin="-18133,-8091" coordsize="64057,30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">
                <v:shape id="Picture 50" o:spid="_x0000_s1136" type="#_x0000_t75" alt="A close-up of a robot&#10;&#10;AI-generated content may be incorrect." style="position:absolute;left:2816;top:-8091;width:18292;height:2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">
                  <v:imagedata r:id="rId80" o:title="A close-up of a robot&#10;&#10;AI-generated content may be incorrect"/>
                </v:shape>
                <v:shape id="_x0000_s1137" type="#_x0000_t202" style="position:absolute;left:-18133;top:14893;width:64056;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" stroked="f">
                  <v:textbox inset="0,0,0,0">
                    <w:txbxContent>
                      <w:p w14:paraId="7D6C1855" w14:textId="7DB3A320" w:rsidR="00145117" w:rsidRPr="0008761B" w:rsidRDefault="00145117" w:rsidP="00145117">
                        <w:pPr>
                          <w:pStyle w:val="Caption"/>
                          <w:rPr>
                            <w:noProof/>
                          </w:rPr>
                        </w:pPr>
                        <w:r>
                          <w:t xml:space="preserve">Figure </w:t>
                        </w:r>
                        <w:fldSimple w:instr=" STYLEREF 1 \s ">
                          <w:r w:rsidR="008450AD">
                            <w:rPr>
                              <w:noProof/>
                            </w:rPr>
                            <w:t>5</w:t>
                          </w:r>
                        </w:fldSimple>
                        <w:r w:rsidR="008450AD">
                          <w:noBreakHyphen/>
                        </w:r>
                        <w:fldSimple w:instr=" SEQ Figure \* ARABIC \s 1 ">
                          <w:r w:rsidR="008450AD">
                            <w:rPr>
                              <w:noProof/>
                            </w:rPr>
                            <w:t>3</w:t>
                          </w:r>
                        </w:fldSimple>
                        <w:r>
                          <w:t xml:space="preserve">: </w:t>
                        </w:r>
                        <w:r w:rsidRPr="00157AE5">
                          <w:t>The RG2 gripper, featuring intelligent automation functions and customizable fingertips for flexible part manipulation.</w:t>
                        </w:r>
                      </w:p>
                    </w:txbxContent>
                  </v:textbox>
                </v:shape>
                <w10:wrap type="topAndBottom" anchorx="margin" anchory="page"/>
              </v:group>
            </w:pict>
          </mc:Fallback>
        </mc:AlternateContent>
      </w:r>
      <w:r w:rsidRPr="00145117">
        <w:t>The OnRobot RG2 gripper 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the RG2’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shared human-robot environments, making the RG2 an effective tool for automating insertion processes with high flexibility and efficiency.</w:t>
      </w:r>
      <w:r>
        <w:t xml:space="preserve"> </w:t>
      </w:r>
      <w:sdt>
        <w:sdtPr>
          <w:alias w:val="To edit, see citavi.com/edit"/>
          <w:tag w:val="CitaviPlaceholder#1bea5a2e-a5e2-4fba-8369-10be211472b9"/>
          <w:id w:val="128468680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ng4OXFmdjMyMW15ejVkbjd0OXY2dDVnaTlzeWR2dXR6NDg2cnBtaCIsIkNyZWF0ZWRPbiI6IjIwMjUtMDgtMjBUMTg6MjU6MzVaIiwiTW9kaWZpZWRCeSI6Ing4OXFmdjMyMW15ejVkbjd0OXY2dDVnaTlzeWR2dXR6NDg2cnBtaCIsIklkIjoiOWVkMDQ0NTMtNzJkMi00OGI1LWI2ZmUtZWMxZGVkMTlmNTZhIiwiTW9kaWZpZWRPbiI6IjIwMjUtMDgtMjBUMTg6MjU6MzVaIiwiUHJvamVjdCI6eyIkaWQiOiI4IiwiJHR5cGUiOiJTd2lzc0FjYWRlbWljLkNpdGF2aS5Qcm9qZWN0LCBTd2lzc0FjYWRlbWljLkNpdGF2aSJ9fV0sIkNpdGF0aW9uS2V5VXBkYXRlVHlwZSI6MCwiQ29sbGFib3JhdG9ycyI6W10sIkRhdGUiOiIwNi0wOC0yMD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ucm9ib3QuY29tL3VzL3Byb2R1Y3RzL3JnMi1ncmlwcGVyIiwiVXJpU3RyaW5nIjoiaHR0cHM6Ly9vbnJvYm90LmNvbS91cy9wcm9kdWN0cy9yZzItZ3JpcHBlc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4ODlxZnYzMjFteXo1ZG43dDl2NnQ1Z2k5c3lkdnV0ejQ4NnJwbWgiLCJDcmVhdGVkT24iOiIyMDI1LTA4LTIwVDE4OjI1OjM1WiIsIk1vZGlmaWVkQnkiOiJ4ODlxZnYzMjFteXo1ZG43dDl2NnQ1Z2k5c3lkdnV0ejQ4NnJwbWgiLCJJZCI6IjA1MTMzMWY5LTIyZjUtNDNiNS1hMmY2LTIxM2JjMzNkN2U2MCIsIk1vZGlmaWVkT24iOiIyMDI1LTA4LTIwVDE4OjI1OjM1Wi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}</w:instrText>
          </w:r>
          <w:r>
            <w:fldChar w:fldCharType="separate"/>
          </w:r>
          <w:r>
            <w:t>[59]</w:t>
          </w:r>
          <w:r>
            <w:fldChar w:fldCharType="end"/>
          </w:r>
        </w:sdtContent>
      </w:sdt>
    </w:p>
    <w:p w14:paraId="103E779F" w14:textId="510BB32D" w:rsidR="00051157" w:rsidRDefault="00051157" w:rsidP="00051157">
      <w:pPr>
        <w:pStyle w:val="Heading3"/>
        <w:rPr>
          <w:lang w:val="en-IN"/>
        </w:rPr>
      </w:pPr>
      <w:bookmarkStart w:id="72" w:name="_Toc206413896"/>
      <w:r>
        <w:rPr>
          <w:lang w:val="en-IN"/>
        </w:rPr>
        <w:lastRenderedPageBreak/>
        <w:t>HEX Force-Torque Sensor</w:t>
      </w:r>
      <w:bookmarkEnd w:id="72"/>
    </w:p>
    <w:p w14:paraId="7883DE46" w14:textId="5A553A36" w:rsidR="007C1D3C" w:rsidRDefault="006A5718" w:rsidP="007C1D3C">
      <w:r>
        <w:rPr>
          <w:noProof/>
        </w:rPr>
        <mc:AlternateContent>
          <mc:Choice Requires="wpg">
            <w:drawing>
              <wp:anchor distT="0" distB="0" distL="114300" distR="114300" simplePos="0" relativeHeight="251835904" behindDoc="0" locked="0" layoutInCell="1" allowOverlap="1" wp14:anchorId="12A71F08" wp14:editId="4050E430">
                <wp:simplePos x="0" y="0"/>
                <wp:positionH relativeFrom="column">
                  <wp:posOffset>7043</wp:posOffset>
                </wp:positionH>
                <wp:positionV relativeFrom="page">
                  <wp:posOffset>4142509</wp:posOffset>
                </wp:positionV>
                <wp:extent cx="5749290" cy="3073400"/>
                <wp:effectExtent l="0" t="0" r="3810" b="0"/>
                <wp:wrapTopAndBottom/>
                <wp:docPr id="590139771" name="Group 53"/>
                <wp:cNvGraphicFramePr/>
                <a:graphic xmlns:a="http://schemas.openxmlformats.org/drawingml/2006/main">
                  <a:graphicData uri="http://schemas.microsoft.com/office/word/2010/wordprocessingGroup">
                    <wpg:wgp>
                      <wpg:cNvGrpSpPr/>
                      <wpg:grpSpPr>
                        <a:xfrm>
                          <a:off x="0" y="0"/>
                          <a:ext cx="5749290" cy="3073400"/>
                          <a:chOff x="0" y="0"/>
                          <a:chExt cx="5749290" cy="3073400"/>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1371600" y="0"/>
                            <a:ext cx="2572385" cy="2216150"/>
                          </a:xfrm>
                          <a:prstGeom prst="rect">
                            <a:avLst/>
                          </a:prstGeom>
                        </pic:spPr>
                      </pic:pic>
                      <wps:wsp>
                        <wps:cNvPr id="170930571" name="Text Box 1"/>
                        <wps:cNvSpPr txBox="1"/>
                        <wps:spPr>
                          <a:xfrm>
                            <a:off x="0" y="2272030"/>
                            <a:ext cx="5749290" cy="801370"/>
                          </a:xfrm>
                          <a:prstGeom prst="rect">
                            <a:avLst/>
                          </a:prstGeom>
                          <a:solidFill>
                            <a:prstClr val="white"/>
                          </a:solidFill>
                          <a:ln>
                            <a:noFill/>
                          </a:ln>
                        </wps:spPr>
                        <wps:txbx>
                          <w:txbxContent>
                            <w:p w14:paraId="2E89187A" w14:textId="45624526" w:rsidR="007C1D3C" w:rsidRPr="006621B7" w:rsidRDefault="007C1D3C" w:rsidP="007C1D3C">
                              <w:pPr>
                                <w:pStyle w:val="Caption"/>
                                <w:rPr>
                                  <w:noProof/>
                                </w:rPr>
                              </w:pPr>
                              <w:r>
                                <w:t xml:space="preserve">Figure </w:t>
                              </w:r>
                              <w:fldSimple w:instr=" STYLEREF 1 \s ">
                                <w:r w:rsidR="008450AD">
                                  <w:rPr>
                                    <w:noProof/>
                                  </w:rPr>
                                  <w:t>5</w:t>
                                </w:r>
                              </w:fldSimple>
                              <w:r w:rsidR="008450AD">
                                <w:noBreakHyphen/>
                              </w:r>
                              <w:fldSimple w:instr=" SEQ Figure \* ARABIC \s 1 ">
                                <w:r w:rsidR="008450AD">
                                  <w:rPr>
                                    <w:noProof/>
                                  </w:rPr>
                                  <w:t>4</w:t>
                                </w:r>
                              </w:fldSimple>
                              <w:r>
                                <w:t xml:space="preserve">: </w:t>
                              </w:r>
                              <w:r w:rsidRPr="005C4CA5">
                                <w:t>OnRobot HEX 6-Axis Force/Torque Sensor measuring forces and torques along Fx, Fy, Fz, Tx, Ty, and Tz axes for precise robotic control.</w:t>
                              </w:r>
                              <w:r w:rsidR="006A5718">
                                <w:t>[6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A71F08" id="_x0000_s1138" style="position:absolute;left:0;text-align:left;margin-left:.55pt;margin-top:326.2pt;width:452.7pt;height:242pt;z-index:251835904;mso-position-vertical-relative:page" coordsize="57492,30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">
                <v:shape id="Picture 52" o:spid="_x0000_s1139" type="#_x0000_t75" alt="A close-up of a robot&#10;&#10;AI-generated content may be incorrect." style="position:absolute;left:13716;width:2572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82" o:title="A close-up of a robot&#10;&#10;AI-generated content may be incorrect"/>
                </v:shape>
                <v:shape id="_x0000_s1140" type="#_x0000_t202" style="position:absolute;top:22720;width:57492;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" stroked="f">
                  <v:textbox style="mso-fit-shape-to-text:t" inset="0,0,0,0">
                    <w:txbxContent>
                      <w:p w14:paraId="2E89187A" w14:textId="45624526" w:rsidR="007C1D3C" w:rsidRPr="006621B7" w:rsidRDefault="007C1D3C" w:rsidP="007C1D3C">
                        <w:pPr>
                          <w:pStyle w:val="Caption"/>
                          <w:rPr>
                            <w:noProof/>
                          </w:rPr>
                        </w:pPr>
                        <w:r>
                          <w:t xml:space="preserve">Figure </w:t>
                        </w:r>
                        <w:fldSimple w:instr=" STYLEREF 1 \s ">
                          <w:r w:rsidR="008450AD">
                            <w:rPr>
                              <w:noProof/>
                            </w:rPr>
                            <w:t>5</w:t>
                          </w:r>
                        </w:fldSimple>
                        <w:r w:rsidR="008450AD">
                          <w:noBreakHyphen/>
                        </w:r>
                        <w:fldSimple w:instr=" SEQ Figure \* ARABIC \s 1 ">
                          <w:r w:rsidR="008450AD">
                            <w:rPr>
                              <w:noProof/>
                            </w:rPr>
                            <w:t>4</w:t>
                          </w:r>
                        </w:fldSimple>
                        <w:r>
                          <w:t xml:space="preserve">: </w:t>
                        </w:r>
                        <w:r w:rsidRPr="005C4CA5">
                          <w:t>OnRobot HEX 6-Axis Force/Torque Sensor measuring forces and torques along Fx, Fy, Fz, Tx, Ty, and Tz axes for precise robotic control.</w:t>
                        </w:r>
                        <w:r w:rsidR="006A5718">
                          <w:t>[60]</w:t>
                        </w:r>
                      </w:p>
                    </w:txbxContent>
                  </v:textbox>
                </v:shape>
                <w10:wrap type="topAndBottom" anchory="page"/>
              </v:group>
            </w:pict>
          </mc:Fallback>
        </mc:AlternateContent>
      </w:r>
      <w:r w:rsidR="007C1D3C" w:rsidRPr="007C1D3C">
        <w:t>Sensor-assisted modularity further enhances system performance through the integration of the OnRobot HEX 6-Axis Force/Torque Sensor, which accurately measures forces and torques along all six axes (Fx, Fy, Fz, Tx, Ty, Tz)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w:t>
      </w:r>
      <w:r w:rsidR="007C1D3C">
        <w:t xml:space="preserve"> </w:t>
      </w:r>
      <w:sdt>
        <w:sdtPr>
          <w:alias w:val="To edit, see citavi.com/edit"/>
          <w:tag w:val="CitaviPlaceholder#91833426-6879-4585-b36a-6995f5ab0770"/>
          <w:id w:val="-177817220"/>
          <w:placeholder>
            <w:docPart w:val="DefaultPlaceholder_-1854013440"/>
          </w:placeholder>
        </w:sdtPr>
        <w:sdtContent>
          <w:r w:rsidR="007C1D3C">
            <w:fldChar w:fldCharType="begin"/>
          </w:r>
          <w:r w:rsidR="007C1D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ng4OXFmdjMyMW15ejVkbjd0OXY2dDVnaTlzeWR2dXR6NDg2cnBtaCIsIkNyZWF0ZWRPbiI6IjIwMjUtMDgtMjBUMTg6MjU6MzVaIiwiTW9kaWZpZWRCeSI6Ing4OXFmdjMyMW15ejVkbjd0OXY2dDVnaTlzeWR2dXR6NDg2cnBtaCIsIklkIjoiOWVkMDQ0NTMtNzJkMi00OGI1LWI2ZmUtZWMxZGVkMTlmNTZhIiwiTW9kaWZpZWRPbiI6IjIwMjUtMDgtMjBUMTg6MjU6MzVaIiwiUHJvamVjdCI6eyIkaWQiOiI4IiwiJHR5cGUiOiJTd2lzc0FjYWRlbWljLkNpdGF2aS5Qcm9qZWN0LCBTd2lzc0FjYWRlbWljLkNpdGF2aSJ9fV0sIkNpdGF0aW9uS2V5VXBkYXRlVHlwZSI6MCwiQ29sbGFib3JhdG9ycyI6W10sIkRhdGUiOiIxNC0wOC0yMD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ucm9ib3QuY29tL2VuL3Byb2R1Y3RzL2hleC02LWF4aXMtZm9yY2UtdG9ycXVlLXNlbnNvciIsIlVyaVN0cmluZyI6Imh0dHBzOi8vb25yb2JvdC5jb20vZW4vcHJvZHVjdHMvaGV4LTYtYXhpcy1mb3JjZS10b3JxdWUtc2Vuc29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g4OXFmdjMyMW15ejVkbjd0OXY2dDVnaTlzeWR2dXR6NDg2cnBtaCIsIkNyZWF0ZWRPbiI6IjIwMjUtMDgtMjBUMTg6NDU6NTdaIiwiTW9kaWZpZWRCeSI6Ing4OXFmdjMyMW15ejVkbjd0OXY2dDVnaTlzeWR2dXR6NDg2cnBtaCIsIklkIjoiYTk4NGFhZDctNGQ0Ny00MGU4LWE1ZDYtYTZmYmYwOTBiNGRmIiwiTW9kaWZpZWRPbiI6IjIwMjUtMDgtMjBUMTg6NDU6NTda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}</w:instrText>
          </w:r>
          <w:r w:rsidR="007C1D3C">
            <w:fldChar w:fldCharType="separate"/>
          </w:r>
          <w:r w:rsidR="007C1D3C">
            <w:t>[60]</w:t>
          </w:r>
          <w:r w:rsidR="007C1D3C">
            <w:fldChar w:fldCharType="end"/>
          </w:r>
        </w:sdtContent>
      </w:sdt>
    </w:p>
    <w:p w14:paraId="1ACD7E1D" w14:textId="253863B4" w:rsidR="007C1D3C" w:rsidRPr="007C1D3C" w:rsidRDefault="007C1D3C" w:rsidP="007C1D3C">
      <w:pPr>
        <w:rPr>
          <w:lang w:val="en-IN"/>
        </w:rPr>
      </w:pPr>
    </w:p>
    <w:p w14:paraId="7E36BAF3" w14:textId="4C09C4FD" w:rsidR="00ED7C0F" w:rsidRDefault="00ED7C0F" w:rsidP="00ED7C0F">
      <w:pPr>
        <w:pStyle w:val="Heading2"/>
      </w:pPr>
      <w:bookmarkStart w:id="73" w:name="_Toc206413897"/>
      <w:r>
        <w:t>Rotating Clamp for Stator Alignment</w:t>
      </w:r>
      <w:bookmarkEnd w:id="73"/>
    </w:p>
    <w:p w14:paraId="7C6637B5" w14:textId="77777777" w:rsidR="00A94C05" w:rsidRDefault="00A94C05" w:rsidP="00A94C05">
      <w:pPr>
        <w:rPr>
          <w:rFonts w:ascii="Times New Roman" w:hAnsi="Times New Roman"/>
        </w:rPr>
      </w:pPr>
      <w:r>
        <w:t>The stator itself was mounted on a mechanical rotary clamp that could rotate through an angle specified by the user.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78742212" w14:textId="18A6C214" w:rsidR="00A94C05" w:rsidRDefault="00A94C05" w:rsidP="00A94C05">
      <w:r>
        <w:t xml:space="preserve">To achieve precise alignment, the rotary clamp was driven by a servo motor under the control of a Siemens S7-1500 PLC, which executed low-level motion commands with </w:t>
      </w:r>
      <w:r>
        <w:lastRenderedPageBreak/>
        <w:t xml:space="preserve">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w:t>
      </w:r>
      <w:r w:rsidR="008450AD" w:rsidRPr="008450AD">
        <w:rPr>
          <w:noProof/>
        </w:rPr>
        <w:drawing>
          <wp:anchor distT="0" distB="0" distL="114300" distR="114300" simplePos="0" relativeHeight="251836928" behindDoc="0" locked="0" layoutInCell="1" allowOverlap="1" wp14:anchorId="2430C254" wp14:editId="7A4EE2CB">
            <wp:simplePos x="0" y="0"/>
            <wp:positionH relativeFrom="column">
              <wp:posOffset>1038860</wp:posOffset>
            </wp:positionH>
            <wp:positionV relativeFrom="page">
              <wp:posOffset>3650615</wp:posOffset>
            </wp:positionV>
            <wp:extent cx="3282950" cy="3429000"/>
            <wp:effectExtent l="0" t="0" r="0" b="0"/>
            <wp:wrapTopAndBottom/>
            <wp:docPr id="142617204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28295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t>alignment during the insertion process</w:t>
      </w:r>
    </w:p>
    <w:p w14:paraId="504BA1F6" w14:textId="454F9227" w:rsidR="008450AD" w:rsidRDefault="008450AD" w:rsidP="00A94C05"/>
    <w:p w14:paraId="0BEF9626" w14:textId="77777777" w:rsidR="00960C7A" w:rsidRPr="00960C7A" w:rsidRDefault="00960C7A" w:rsidP="00960C7A"/>
    <w:p w14:paraId="67907436" w14:textId="50BC5ECA" w:rsidR="00ED7C0F" w:rsidRPr="00ED7C0F" w:rsidRDefault="00ED7C0F" w:rsidP="00ED7C0F">
      <w:pPr>
        <w:pStyle w:val="Heading2"/>
      </w:pPr>
      <w:bookmarkStart w:id="74" w:name="_Toc206413898"/>
      <w:r>
        <w:t>Tool and Slot Liner Placement Platform</w:t>
      </w:r>
      <w:bookmarkEnd w:id="74"/>
    </w:p>
    <w:p w14:paraId="660D6587" w14:textId="77777777" w:rsidR="008450AD" w:rsidRDefault="008450AD" w:rsidP="00EF689E">
      <w:pPr>
        <w:rPr>
          <w:i/>
        </w:rPr>
      </w:pPr>
      <w:r w:rsidRPr="008450AD">
        <w:t xml:space="preserve">Customized 3D-printed platforms, as shown in Figure 5,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during the automated insertion process. This solid mechanical foundation plays a vital role in maintaining the exact position and orientation of both the tool and slot liner platforms cycle after cycle, a requirement for reliable robotic operation. The modular design of these platforms allows for straightforward adjustments, enabling the rapid </w:t>
      </w:r>
      <w:r w:rsidRPr="008450AD">
        <w:lastRenderedPageBreak/>
        <w:t>accommodation of different stator or slot liner geometries with minimal downtime. By leveraging parametric CAD models and 3D printing, new platform variants can be fabricated quickly and cost-effectively, supporting the dynamic needs of flexible stator production.</w:t>
      </w:r>
      <w:r w:rsidR="005F3D41" w:rsidRPr="005F3D41">
        <w:tab/>
        <w:t xml:space="preserve"> </w:t>
      </w:r>
    </w:p>
    <w:p w14:paraId="6AFE3301" w14:textId="2A9486C2" w:rsidR="003F6219" w:rsidRDefault="008450AD" w:rsidP="008450AD">
      <w:r w:rsidRPr="008450AD">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7C9F1B5C" w14:textId="7D2C4794" w:rsidR="008450AD" w:rsidRPr="008450AD" w:rsidRDefault="008450AD" w:rsidP="008450AD">
      <w:r>
        <w:rPr>
          <w:noProof/>
        </w:rPr>
        <mc:AlternateContent>
          <mc:Choice Requires="wpg">
            <w:drawing>
              <wp:anchor distT="0" distB="0" distL="114300" distR="114300" simplePos="0" relativeHeight="251842048" behindDoc="0" locked="0" layoutInCell="1" allowOverlap="1" wp14:anchorId="26C302DC" wp14:editId="22B6FE6C">
                <wp:simplePos x="0" y="0"/>
                <wp:positionH relativeFrom="column">
                  <wp:posOffset>7043</wp:posOffset>
                </wp:positionH>
                <wp:positionV relativeFrom="page">
                  <wp:posOffset>4274127</wp:posOffset>
                </wp:positionV>
                <wp:extent cx="5756275" cy="3374390"/>
                <wp:effectExtent l="0" t="0" r="0" b="0"/>
                <wp:wrapTopAndBottom/>
                <wp:docPr id="657731694" name="Group 55"/>
                <wp:cNvGraphicFramePr/>
                <a:graphic xmlns:a="http://schemas.openxmlformats.org/drawingml/2006/main">
                  <a:graphicData uri="http://schemas.microsoft.com/office/word/2010/wordprocessingGroup">
                    <wpg:wgp>
                      <wpg:cNvGrpSpPr/>
                      <wpg:grpSpPr>
                        <a:xfrm>
                          <a:off x="0" y="0"/>
                          <a:ext cx="5756275" cy="3374390"/>
                          <a:chOff x="0" y="0"/>
                          <a:chExt cx="5756275" cy="3374390"/>
                        </a:xfrm>
                      </wpg:grpSpPr>
                      <pic:pic xmlns:pic="http://schemas.openxmlformats.org/drawingml/2006/picture">
                        <pic:nvPicPr>
                          <pic:cNvPr id="1263917487" name="Picture 4" descr="A machine with a mechanical arm&#10;&#10;AI-generated content may be incorrect."/>
                          <pic:cNvPicPr>
                            <a:picLocks noChangeAspect="1"/>
                          </pic:cNvPicPr>
                        </pic:nvPicPr>
                        <pic:blipFill rotWithShape="1">
                          <a:blip r:embed="rId84" cstate="print">
                            <a:extLst>
                              <a:ext uri="{28A0092B-C50C-407E-A947-70E740481C1C}">
                                <a14:useLocalDpi xmlns:a14="http://schemas.microsoft.com/office/drawing/2010/main" val="0"/>
                              </a:ext>
                            </a:extLst>
                          </a:blip>
                          <a:srcRect l="1895" t="1574" r="3869" b="24890"/>
                          <a:stretch/>
                        </pic:blipFill>
                        <pic:spPr bwMode="auto">
                          <a:xfrm>
                            <a:off x="1108363" y="0"/>
                            <a:ext cx="3091180" cy="2306320"/>
                          </a:xfrm>
                          <a:prstGeom prst="rect">
                            <a:avLst/>
                          </a:prstGeom>
                          <a:ln>
                            <a:noFill/>
                          </a:ln>
                          <a:extLst>
                            <a:ext uri="{53640926-AAD7-44D8-BBD7-CCE9431645EC}">
                              <a14:shadowObscured xmlns:a14="http://schemas.microsoft.com/office/drawing/2010/main"/>
                            </a:ext>
                          </a:extLst>
                        </pic:spPr>
                      </pic:pic>
                      <wps:wsp>
                        <wps:cNvPr id="1505795372" name="Text Box 1"/>
                        <wps:cNvSpPr txBox="1"/>
                        <wps:spPr>
                          <a:xfrm>
                            <a:off x="0" y="2362200"/>
                            <a:ext cx="5756275" cy="1012190"/>
                          </a:xfrm>
                          <a:prstGeom prst="rect">
                            <a:avLst/>
                          </a:prstGeom>
                          <a:solidFill>
                            <a:prstClr val="white"/>
                          </a:solidFill>
                          <a:ln>
                            <a:noFill/>
                          </a:ln>
                        </wps:spPr>
                        <wps:txbx>
                          <w:txbxContent>
                            <w:p w14:paraId="69CA5443" w14:textId="4CC39D14" w:rsidR="008450AD" w:rsidRPr="004920CF" w:rsidRDefault="008450AD" w:rsidP="008450AD">
                              <w:pPr>
                                <w:pStyle w:val="Caption"/>
                                <w:rPr>
                                  <w:noProof/>
                                  <w:color w:val="000000" w:themeColor="text1"/>
                                </w:rPr>
                              </w:pPr>
                              <w:r>
                                <w:t xml:space="preserve">Figure </w:t>
                              </w:r>
                              <w:fldSimple w:instr=" STYLEREF 1 \s ">
                                <w:r>
                                  <w:rPr>
                                    <w:noProof/>
                                  </w:rPr>
                                  <w:t>5</w:t>
                                </w:r>
                              </w:fldSimple>
                              <w:r>
                                <w:noBreakHyphen/>
                              </w:r>
                              <w:fldSimple w:instr=" SEQ Figure \* ARABIC \s 1 ">
                                <w:r>
                                  <w:rPr>
                                    <w:noProof/>
                                  </w:rPr>
                                  <w:t>5</w:t>
                                </w:r>
                              </w:fldSimple>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C302DC" id="_x0000_s1141" style="position:absolute;left:0;text-align:left;margin-left:.55pt;margin-top:336.55pt;width:453.25pt;height:265.7pt;z-index:251842048;mso-position-vertical-relative:page" coordsize="57562,33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">
                <v:shape id="Picture 4" o:spid="_x0000_s1142" type="#_x0000_t75" alt="A machine with a mechanical arm&#10;&#10;AI-generated content may be incorrect." style="position:absolute;left:11083;width:30912;height:23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">
                  <v:imagedata r:id="rId85" o:title="A machine with a mechanical arm&#10;&#10;AI-generated content may be incorrect" croptop="1032f" cropbottom="16312f" cropleft="1242f" cropright="2536f"/>
                </v:shape>
                <v:shape id="_x0000_s1143" type="#_x0000_t202" style="position:absolute;top:23622;width:57562;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" stroked="f">
                  <v:textbox style="mso-fit-shape-to-text:t" inset="0,0,0,0">
                    <w:txbxContent>
                      <w:p w14:paraId="69CA5443" w14:textId="4CC39D14" w:rsidR="008450AD" w:rsidRPr="004920CF" w:rsidRDefault="008450AD" w:rsidP="008450AD">
                        <w:pPr>
                          <w:pStyle w:val="Caption"/>
                          <w:rPr>
                            <w:noProof/>
                            <w:color w:val="000000" w:themeColor="text1"/>
                          </w:rPr>
                        </w:pPr>
                        <w:r>
                          <w:t xml:space="preserve">Figure </w:t>
                        </w:r>
                        <w:fldSimple w:instr=" STYLEREF 1 \s ">
                          <w:r>
                            <w:rPr>
                              <w:noProof/>
                            </w:rPr>
                            <w:t>5</w:t>
                          </w:r>
                        </w:fldSimple>
                        <w:r>
                          <w:noBreakHyphen/>
                        </w:r>
                        <w:fldSimple w:instr=" SEQ Figure \* ARABIC \s 1 ">
                          <w:r>
                            <w:rPr>
                              <w:noProof/>
                            </w:rPr>
                            <w:t>5</w:t>
                          </w:r>
                        </w:fldSimple>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v:textbox>
                </v:shape>
                <w10:wrap type="topAndBottom" anchory="page"/>
              </v:group>
            </w:pict>
          </mc:Fallback>
        </mc:AlternateContent>
      </w:r>
    </w:p>
    <w:p w14:paraId="6F10D445" w14:textId="6ABA9F39" w:rsidR="003F6219" w:rsidRDefault="003F6219" w:rsidP="003F6219">
      <w:pPr>
        <w:pStyle w:val="Heading1"/>
        <w:rPr>
          <w:lang w:val="en-IN"/>
        </w:rPr>
      </w:pPr>
      <w:bookmarkStart w:id="75" w:name="_Toc206413899"/>
      <w:r>
        <w:rPr>
          <w:lang w:val="en-IN"/>
        </w:rPr>
        <w:lastRenderedPageBreak/>
        <w:t>Parametric tool for flexible slot liner insertion</w:t>
      </w:r>
      <w:bookmarkEnd w:id="75"/>
    </w:p>
    <w:p w14:paraId="60AEEC1D" w14:textId="2FF034AD" w:rsidR="003F6219" w:rsidRDefault="005F5792" w:rsidP="003F6219">
      <w:pPr>
        <w:rPr>
          <w:lang w:val="en-IN"/>
        </w:rPr>
      </w:pPr>
      <w:r>
        <w:rPr>
          <w:noProof/>
        </w:rPr>
        <mc:AlternateContent>
          <mc:Choice Requires="wps">
            <w:drawing>
              <wp:anchor distT="0" distB="0" distL="114300" distR="114300" simplePos="0" relativeHeight="251574784" behindDoc="0" locked="0" layoutInCell="1" allowOverlap="1" wp14:anchorId="5D02C06B" wp14:editId="4F4C2C95">
                <wp:simplePos x="0" y="0"/>
                <wp:positionH relativeFrom="column">
                  <wp:posOffset>-54610</wp:posOffset>
                </wp:positionH>
                <wp:positionV relativeFrom="paragraph">
                  <wp:posOffset>6177280</wp:posOffset>
                </wp:positionV>
                <wp:extent cx="5760085" cy="1303020"/>
                <wp:effectExtent l="0" t="0" r="0" b="0"/>
                <wp:wrapTopAndBottom/>
                <wp:docPr id="1005355365" name="Text Box 1"/>
                <wp:cNvGraphicFramePr/>
                <a:graphic xmlns:a="http://schemas.openxmlformats.org/drawingml/2006/main">
                  <a:graphicData uri="http://schemas.microsoft.com/office/word/2010/wordprocessingShape">
                    <wps:wsp>
                      <wps:cNvSpPr txBox="1"/>
                      <wps:spPr>
                        <a:xfrm>
                          <a:off x="0" y="0"/>
                          <a:ext cx="5760085" cy="1303020"/>
                        </a:xfrm>
                        <a:prstGeom prst="rect">
                          <a:avLst/>
                        </a:prstGeom>
                        <a:solidFill>
                          <a:prstClr val="white"/>
                        </a:solidFill>
                        <a:ln>
                          <a:noFill/>
                        </a:ln>
                      </wps:spPr>
                      <wps:txbx>
                        <w:txbxContent>
                          <w:p w14:paraId="65244440" w14:textId="0C3ADD53" w:rsidR="005F5792" w:rsidRPr="005F5792" w:rsidRDefault="005F5792" w:rsidP="005F5792">
                            <w:pPr>
                              <w:pStyle w:val="Caption"/>
                              <w:rPr>
                                <w:noProof/>
                                <w:sz w:val="20"/>
                              </w:rPr>
                            </w:pPr>
                            <w:bookmarkStart w:id="76" w:name="_Toc204763206"/>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9</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2C06B" id="Text Box 1" o:spid="_x0000_s1144" type="#_x0000_t202" style="position:absolute;left:0;text-align:left;margin-left:-4.3pt;margin-top:486.4pt;width:453.55pt;height:102.6pt;z-index:251574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" stroked="f">
                <v:textbox inset="0,0,0,0">
                  <w:txbxContent>
                    <w:p w14:paraId="65244440" w14:textId="0C3ADD53" w:rsidR="005F5792" w:rsidRPr="005F5792" w:rsidRDefault="005F5792" w:rsidP="005F5792">
                      <w:pPr>
                        <w:pStyle w:val="Caption"/>
                        <w:rPr>
                          <w:noProof/>
                          <w:sz w:val="20"/>
                        </w:rPr>
                      </w:pPr>
                      <w:bookmarkStart w:id="77" w:name="_Toc204763206"/>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9</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bookmarkEnd w:id="77"/>
                    </w:p>
                  </w:txbxContent>
                </v:textbox>
                <w10:wrap type="topAndBottom"/>
              </v:shape>
            </w:pict>
          </mc:Fallback>
        </mc:AlternateContent>
      </w:r>
      <w:r>
        <w:rPr>
          <w:noProof/>
          <w:lang w:val="en-IN"/>
        </w:rPr>
        <w:drawing>
          <wp:anchor distT="0" distB="0" distL="114300" distR="114300" simplePos="0" relativeHeight="251572736" behindDoc="0" locked="0" layoutInCell="1" allowOverlap="1" wp14:anchorId="390B2C82" wp14:editId="23E625FD">
            <wp:simplePos x="0" y="0"/>
            <wp:positionH relativeFrom="margin">
              <wp:posOffset>-54610</wp:posOffset>
            </wp:positionH>
            <wp:positionV relativeFrom="page">
              <wp:posOffset>4038600</wp:posOffset>
            </wp:positionV>
            <wp:extent cx="5760085" cy="3314700"/>
            <wp:effectExtent l="0" t="0" r="0" b="0"/>
            <wp:wrapTopAndBottom/>
            <wp:docPr id="1152395807" name="Picture 7" descr="A close-up of several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95807" name="Picture 7" descr="A close-up of several objects&#10;&#10;AI-generated content may be incorrect."/>
                    <pic:cNvPicPr/>
                  </pic:nvPicPr>
                  <pic:blipFill>
                    <a:blip r:embed="rId86">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a:graphicData>
            </a:graphic>
            <wp14:sizeRelV relativeFrom="margin">
              <wp14:pctHeight>0</wp14:pctHeight>
            </wp14:sizeRelV>
          </wp:anchor>
        </w:drawing>
      </w:r>
      <w:r w:rsidR="003F6219" w:rsidRPr="003F6219">
        <w:rPr>
          <w:lang w:val="en-IN"/>
        </w:rP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15]. For instance, [16] reports stator slots with a height of 30 mm and a slot width of 20 mm. In contrast the stators used in the present study feature smaller dimensions: The first stator has a slot height of 20 mm and a slot width of 8 mm, while the second has a slightly larger slot height of 22 mm. This variation highlights the need for adaptable solutions that can rapidly conform to different geometries to support flexible and efficient insertion of slot liners without requiring extensive manual reconfiguration. To address this problem, a parametric tool designed in the form of a “Funnel” was developed to guide the slot liners into the stator slot. Its design and various views are shown in figure </w:t>
      </w:r>
      <w:r>
        <w:rPr>
          <w:lang w:val="en-IN"/>
        </w:rPr>
        <w:t>2</w:t>
      </w:r>
      <w:r w:rsidR="003F6219" w:rsidRPr="003F6219">
        <w:rPr>
          <w:lang w:val="en-IN"/>
        </w:rPr>
        <w:t>.</w:t>
      </w:r>
    </w:p>
    <w:p w14:paraId="5E976230" w14:textId="4C6D2B3A" w:rsidR="003F6219" w:rsidRDefault="003F6219" w:rsidP="003F6219">
      <w:pPr>
        <w:pStyle w:val="Heading2"/>
        <w:rPr>
          <w:lang w:val="en-IN"/>
        </w:rPr>
      </w:pPr>
      <w:bookmarkStart w:id="78" w:name="_Toc206413900"/>
      <w:r w:rsidRPr="003F6219">
        <w:rPr>
          <w:lang w:val="en-IN"/>
        </w:rPr>
        <w:lastRenderedPageBreak/>
        <w:t xml:space="preserve">Selection of </w:t>
      </w:r>
      <w:r w:rsidR="004A5B7B">
        <w:rPr>
          <w:lang w:val="en-IN"/>
        </w:rPr>
        <w:t>R</w:t>
      </w:r>
      <w:r w:rsidRPr="003F6219">
        <w:rPr>
          <w:lang w:val="en-IN"/>
        </w:rPr>
        <w:t xml:space="preserve">equired </w:t>
      </w:r>
      <w:r w:rsidR="004A5B7B">
        <w:rPr>
          <w:lang w:val="en-IN"/>
        </w:rPr>
        <w:t>A</w:t>
      </w:r>
      <w:r w:rsidRPr="003F6219">
        <w:rPr>
          <w:lang w:val="en-IN"/>
        </w:rPr>
        <w:t>djustable Parameters</w:t>
      </w:r>
      <w:bookmarkEnd w:id="78"/>
    </w:p>
    <w:p w14:paraId="295606E7" w14:textId="51E8C85E" w:rsidR="001A5397" w:rsidRDefault="003B69DE" w:rsidP="003F6219">
      <w:pPr>
        <w:rPr>
          <w:lang w:val="en-IN"/>
        </w:rPr>
      </w:pPr>
      <w:r>
        <w:rPr>
          <w:noProof/>
        </w:rPr>
        <mc:AlternateContent>
          <mc:Choice Requires="wps">
            <w:drawing>
              <wp:anchor distT="0" distB="0" distL="114300" distR="114300" simplePos="0" relativeHeight="251580928" behindDoc="0" locked="0" layoutInCell="1" allowOverlap="1" wp14:anchorId="5CFE1ED2" wp14:editId="29874D6C">
                <wp:simplePos x="0" y="0"/>
                <wp:positionH relativeFrom="margin">
                  <wp:posOffset>976746</wp:posOffset>
                </wp:positionH>
                <wp:positionV relativeFrom="paragraph">
                  <wp:posOffset>5761932</wp:posOffset>
                </wp:positionV>
                <wp:extent cx="3710940" cy="1310640"/>
                <wp:effectExtent l="0" t="0" r="3810" b="3810"/>
                <wp:wrapTopAndBottom/>
                <wp:docPr id="1222511715" name="Text Box 1"/>
                <wp:cNvGraphicFramePr/>
                <a:graphic xmlns:a="http://schemas.openxmlformats.org/drawingml/2006/main">
                  <a:graphicData uri="http://schemas.microsoft.com/office/word/2010/wordprocessingShape">
                    <wps:wsp>
                      <wps:cNvSpPr txBox="1"/>
                      <wps:spPr>
                        <a:xfrm>
                          <a:off x="0" y="0"/>
                          <a:ext cx="3710940" cy="1310640"/>
                        </a:xfrm>
                        <a:prstGeom prst="rect">
                          <a:avLst/>
                        </a:prstGeom>
                        <a:solidFill>
                          <a:prstClr val="white"/>
                        </a:solidFill>
                        <a:ln>
                          <a:noFill/>
                        </a:ln>
                      </wps:spPr>
                      <wps:txbx>
                        <w:txbxContent>
                          <w:p w14:paraId="5EF005C3" w14:textId="2830715D" w:rsidR="001A5397" w:rsidRPr="001A5397" w:rsidRDefault="001A5397" w:rsidP="001A5397">
                            <w:pPr>
                              <w:pStyle w:val="Caption"/>
                              <w:rPr>
                                <w:noProof/>
                                <w:sz w:val="20"/>
                              </w:rPr>
                            </w:pPr>
                            <w:bookmarkStart w:id="79" w:name="_Toc204763207"/>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0</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E1ED2" id="_x0000_s1145" type="#_x0000_t202" style="position:absolute;left:0;text-align:left;margin-left:76.9pt;margin-top:453.7pt;width:292.2pt;height:103.2pt;z-index:251580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" stroked="f">
                <v:textbox inset="0,0,0,0">
                  <w:txbxContent>
                    <w:p w14:paraId="5EF005C3" w14:textId="2830715D" w:rsidR="001A5397" w:rsidRPr="001A5397" w:rsidRDefault="001A5397" w:rsidP="001A5397">
                      <w:pPr>
                        <w:pStyle w:val="Caption"/>
                        <w:rPr>
                          <w:noProof/>
                          <w:sz w:val="20"/>
                        </w:rPr>
                      </w:pPr>
                      <w:bookmarkStart w:id="80" w:name="_Toc204763207"/>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0</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bookmarkEnd w:id="80"/>
                    </w:p>
                  </w:txbxContent>
                </v:textbox>
                <w10:wrap type="topAndBottom" anchorx="margin"/>
              </v:shape>
            </w:pict>
          </mc:Fallback>
        </mc:AlternateContent>
      </w:r>
      <w:r>
        <w:rPr>
          <w:noProof/>
          <w:lang w:val="en-IN"/>
        </w:rPr>
        <w:drawing>
          <wp:anchor distT="0" distB="0" distL="114300" distR="114300" simplePos="0" relativeHeight="251578880" behindDoc="0" locked="0" layoutInCell="1" allowOverlap="1" wp14:anchorId="7C1BC672" wp14:editId="0691EA70">
            <wp:simplePos x="0" y="0"/>
            <wp:positionH relativeFrom="margin">
              <wp:posOffset>1177636</wp:posOffset>
            </wp:positionH>
            <wp:positionV relativeFrom="paragraph">
              <wp:posOffset>2191616</wp:posOffset>
            </wp:positionV>
            <wp:extent cx="3238500" cy="3649980"/>
            <wp:effectExtent l="0" t="0" r="0" b="7620"/>
            <wp:wrapTopAndBottom/>
            <wp:docPr id="1006547407"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47407" name="Picture 10" descr="A diagram of a slot angle&#10;&#10;AI-generated content may be incorrect."/>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238500" cy="364998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The parameters selected for adjusting the funnel to specific stator configurations, as shown in figure 6, are the slot width, the slot height, and the slot angle. These parameters have a direct influence on the geometry of the funnel, and therefore on the success of the insertion of the slot liner. By determining and adjusting these key dimensions, the insertion tool can be effectively adapted to a wide range of stator topologies. The slot-width governs the base opening and determines the maximum liner width that can be inserted. The slot-height dictates the depth of the slot liner that can be inserted and impacts the structural dimensions of the funnel. Lastly, the slot-angle affects the taper or curvature at the slot</w:t>
      </w:r>
      <w:r w:rsidR="003F6219" w:rsidRPr="003F6219">
        <w:rPr>
          <w:rFonts w:ascii="Times New Roman" w:hAnsi="Times New Roman"/>
          <w:color w:val="000000"/>
          <w:sz w:val="20"/>
          <w:lang w:val="en-IN"/>
        </w:rPr>
        <w:t xml:space="preserve"> </w:t>
      </w:r>
      <w:r w:rsidR="003F6219" w:rsidRPr="003F6219">
        <w:rPr>
          <w:lang w:val="en-IN"/>
        </w:rPr>
        <w:t>entrance, which is critical for guiding the liner during insertion without mechanical interference.</w:t>
      </w:r>
    </w:p>
    <w:p w14:paraId="7B924DC5" w14:textId="5EDCFB50" w:rsidR="003F6219" w:rsidRDefault="003F6219" w:rsidP="003F6219">
      <w:pPr>
        <w:pStyle w:val="Heading2"/>
        <w:rPr>
          <w:lang w:val="en-IN"/>
        </w:rPr>
      </w:pPr>
      <w:bookmarkStart w:id="81" w:name="_Toc206413901"/>
      <w:r w:rsidRPr="003F6219">
        <w:rPr>
          <w:lang w:val="en-IN"/>
        </w:rPr>
        <w:lastRenderedPageBreak/>
        <w:t>Fundamental Tool design</w:t>
      </w:r>
      <w:bookmarkEnd w:id="81"/>
    </w:p>
    <w:p w14:paraId="7206E269" w14:textId="5FBB2BA6" w:rsidR="004A5B7B" w:rsidRDefault="004A5B7B" w:rsidP="004A5B7B">
      <w:pPr>
        <w:pStyle w:val="Heading3"/>
        <w:rPr>
          <w:lang w:val="en-IN"/>
        </w:rPr>
      </w:pPr>
      <w:bookmarkStart w:id="82" w:name="_Toc206413902"/>
      <w:r>
        <w:rPr>
          <w:lang w:val="en-IN"/>
        </w:rPr>
        <w:t>Initial Tool Concept and Design Considerations</w:t>
      </w:r>
      <w:bookmarkEnd w:id="82"/>
    </w:p>
    <w:p w14:paraId="72806127" w14:textId="6E09B98C" w:rsidR="004A5B7B" w:rsidRPr="004A5B7B" w:rsidRDefault="004A5B7B" w:rsidP="004A5B7B">
      <w:pPr>
        <w:pStyle w:val="Heading3"/>
        <w:rPr>
          <w:lang w:val="en-IN"/>
        </w:rPr>
      </w:pPr>
      <w:bookmarkStart w:id="83" w:name="_Toc206413903"/>
      <w:r>
        <w:rPr>
          <w:lang w:val="en-IN"/>
        </w:rPr>
        <w:t>Final Tool Configuration</w:t>
      </w:r>
      <w:bookmarkEnd w:id="83"/>
    </w:p>
    <w:p w14:paraId="7316870A" w14:textId="7E55CFC0" w:rsidR="003F6219" w:rsidRPr="003F6219" w:rsidRDefault="003F6219" w:rsidP="003F6219">
      <w:pPr>
        <w:rPr>
          <w:lang w:val="en-IN"/>
        </w:rPr>
      </w:pPr>
      <w:r w:rsidRPr="003F6219">
        <w:rPr>
          <w:lang w:val="en-IN"/>
        </w:rPr>
        <w:t>The funnel serves as a mechanically guided insertion aid</w:t>
      </w:r>
      <w:r>
        <w:rPr>
          <w:lang w:val="en-IN"/>
        </w:rPr>
        <w:t xml:space="preserve"> </w:t>
      </w:r>
      <w:r w:rsidRPr="003F6219">
        <w:rPr>
          <w:lang w:val="en-IN"/>
        </w:rPr>
        <w:t xml:space="preserve">positioned between the stator and the gripper during slot liner insertion. It helps shape and align the slot liner, simplifying the process and enhancing insertion accuracy. </w:t>
      </w:r>
    </w:p>
    <w:p w14:paraId="743EE397" w14:textId="42478212" w:rsidR="003F6219" w:rsidRDefault="003F6219" w:rsidP="003F6219">
      <w:pPr>
        <w:rPr>
          <w:lang w:val="en-IN"/>
        </w:rPr>
      </w:pPr>
      <w:r w:rsidRPr="003F6219">
        <w:rPr>
          <w:lang w:val="en-IN"/>
        </w:rPr>
        <w:t>The body of the funnel is rectangular in shape with an internal tapered channel that converges towards the stator slot. The inner surface is shaped with two gently curved guiding walls, which direct the slot liner into the correct slot while maintaining central alignment. At the core of the design is a central opening that allows the slot liner to pass through, effectively preventing twisting during insertion. A tapered profile along the insertion path provides slight compression of the slot liner, which helps it retain its shape and improves positioning accuracy as it enters the stator. To ensure vertical alignment, the front face of the funnel includes an inner guiderail that extends towards the stator’s slot profile. This rail serves as a continuous reference surface and guides the liner along the internal geometry of the slot, ensuring consistent insertion height and repeatability. The ends of the rail are tapered to minimize the chance of the slot liner being pulled back with the funnel during retraction.</w:t>
      </w:r>
    </w:p>
    <w:p w14:paraId="7C01F64F" w14:textId="496CAEBA" w:rsidR="003F6219" w:rsidRDefault="001A5397" w:rsidP="003F6219">
      <w:pPr>
        <w:rPr>
          <w:lang w:val="en-IN"/>
        </w:rPr>
      </w:pPr>
      <w:r>
        <w:rPr>
          <w:noProof/>
        </w:rPr>
        <mc:AlternateContent>
          <mc:Choice Requires="wps">
            <w:drawing>
              <wp:anchor distT="0" distB="0" distL="114300" distR="114300" simplePos="0" relativeHeight="251584000" behindDoc="0" locked="0" layoutInCell="1" allowOverlap="1" wp14:anchorId="2031E975" wp14:editId="2C48EC3B">
                <wp:simplePos x="0" y="0"/>
                <wp:positionH relativeFrom="margin">
                  <wp:align>left</wp:align>
                </wp:positionH>
                <wp:positionV relativeFrom="paragraph">
                  <wp:posOffset>4415790</wp:posOffset>
                </wp:positionV>
                <wp:extent cx="5013960" cy="635"/>
                <wp:effectExtent l="0" t="0" r="0" b="0"/>
                <wp:wrapTopAndBottom/>
                <wp:docPr id="1006979817" name="Text Box 1"/>
                <wp:cNvGraphicFramePr/>
                <a:graphic xmlns:a="http://schemas.openxmlformats.org/drawingml/2006/main">
                  <a:graphicData uri="http://schemas.microsoft.com/office/word/2010/wordprocessingShape">
                    <wps:wsp>
                      <wps:cNvSpPr txBox="1"/>
                      <wps:spPr>
                        <a:xfrm>
                          <a:off x="0" y="0"/>
                          <a:ext cx="5013960" cy="635"/>
                        </a:xfrm>
                        <a:prstGeom prst="rect">
                          <a:avLst/>
                        </a:prstGeom>
                        <a:solidFill>
                          <a:prstClr val="white"/>
                        </a:solidFill>
                        <a:ln>
                          <a:noFill/>
                        </a:ln>
                      </wps:spPr>
                      <wps:txbx>
                        <w:txbxContent>
                          <w:p w14:paraId="3C65732C" w14:textId="653AC500" w:rsidR="001A5397" w:rsidRPr="001A5397" w:rsidRDefault="001A5397" w:rsidP="001A5397">
                            <w:pPr>
                              <w:pStyle w:val="Caption"/>
                              <w:rPr>
                                <w:noProof/>
                                <w:sz w:val="20"/>
                              </w:rPr>
                            </w:pPr>
                            <w:bookmarkStart w:id="84" w:name="_Toc204763208"/>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1E975" id="_x0000_s1146" type="#_x0000_t202" style="position:absolute;left:0;text-align:left;margin-left:0;margin-top:347.7pt;width:394.8pt;height:.05pt;z-index:251584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OTWGwIAAEAEAAAOAAAAZHJzL2Uyb0RvYy54bWysU8Fu2zAMvQ/YPwi6L06aNVi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" stroked="f">
                <v:textbox style="mso-fit-shape-to-text:t" inset="0,0,0,0">
                  <w:txbxContent>
                    <w:p w14:paraId="3C65732C" w14:textId="653AC500" w:rsidR="001A5397" w:rsidRPr="001A5397" w:rsidRDefault="001A5397" w:rsidP="001A5397">
                      <w:pPr>
                        <w:pStyle w:val="Caption"/>
                        <w:rPr>
                          <w:noProof/>
                          <w:sz w:val="20"/>
                        </w:rPr>
                      </w:pPr>
                      <w:bookmarkStart w:id="85" w:name="_Toc204763208"/>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bookmarkEnd w:id="85"/>
                    </w:p>
                  </w:txbxContent>
                </v:textbox>
                <w10:wrap type="topAndBottom" anchorx="margin"/>
              </v:shape>
            </w:pict>
          </mc:Fallback>
        </mc:AlternateContent>
      </w:r>
      <w:r>
        <w:rPr>
          <w:noProof/>
          <w:lang w:val="en-IN"/>
        </w:rPr>
        <w:drawing>
          <wp:anchor distT="0" distB="0" distL="114300" distR="114300" simplePos="0" relativeHeight="251581952" behindDoc="0" locked="0" layoutInCell="1" allowOverlap="1" wp14:anchorId="25FFF6A9" wp14:editId="7EA21D3F">
            <wp:simplePos x="0" y="0"/>
            <wp:positionH relativeFrom="margin">
              <wp:align>left</wp:align>
            </wp:positionH>
            <wp:positionV relativeFrom="paragraph">
              <wp:posOffset>1648460</wp:posOffset>
            </wp:positionV>
            <wp:extent cx="5013960" cy="2819400"/>
            <wp:effectExtent l="0" t="0" r="0" b="0"/>
            <wp:wrapTopAndBottom/>
            <wp:docPr id="1801654175" name="Picture 11" descr="A close-up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54175" name="Picture 11" descr="A close-up of a grey object&#10;&#10;AI-generated content may be incorrect."/>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13960" cy="2819400"/>
                    </a:xfrm>
                    <a:prstGeom prst="rect">
                      <a:avLst/>
                    </a:prstGeom>
                  </pic:spPr>
                </pic:pic>
              </a:graphicData>
            </a:graphic>
            <wp14:sizeRelV relativeFrom="margin">
              <wp14:pctHeight>0</wp14:pctHeight>
            </wp14:sizeRelV>
          </wp:anchor>
        </w:drawing>
      </w:r>
      <w:r w:rsidR="003F6219" w:rsidRPr="003F6219">
        <w:rPr>
          <w:lang w:val="en-IN"/>
        </w:rPr>
        <w:t xml:space="preserve">The rear of the tool also features an external guide rail that helps maintain proper alignment between the funnel and the stator during setup and operation. The grooves on the guide rail, as shown in figure </w:t>
      </w:r>
      <w:r>
        <w:rPr>
          <w:lang w:val="en-IN"/>
        </w:rPr>
        <w:t>5</w:t>
      </w:r>
      <w:r w:rsidR="003F6219" w:rsidRPr="003F6219">
        <w:rPr>
          <w:lang w:val="en-IN"/>
        </w:rPr>
        <w:t xml:space="preserve">, enhance positional locking, ensuring a firm fit and preventing unintentional movement or misalignment during insertion. The funnel inlet is widened to introduce a tolerance margin, accommodating minor misalignments and improving ease of use in practical conditions. The dimensions of the inlet are also parametrically linked to the slot height - as the slot height increases, the funnel inlet </w:t>
      </w:r>
      <w:r w:rsidR="003F6219" w:rsidRPr="003F6219">
        <w:rPr>
          <w:lang w:val="en-IN"/>
        </w:rPr>
        <w:lastRenderedPageBreak/>
        <w:t>automatically scales in size. This preserves insertion reliability across various configurations</w:t>
      </w:r>
      <w:r w:rsidR="003F6219">
        <w:rPr>
          <w:lang w:val="en-IN"/>
        </w:rPr>
        <w:t>.</w:t>
      </w:r>
    </w:p>
    <w:p w14:paraId="533D8C99" w14:textId="79FB81AD" w:rsidR="003F6219" w:rsidRDefault="003F6219" w:rsidP="003F6219">
      <w:pPr>
        <w:rPr>
          <w:lang w:val="en-IN"/>
        </w:rPr>
      </w:pPr>
      <w:r w:rsidRPr="003F6219">
        <w:rPr>
          <w:lang w:val="en-IN"/>
        </w:rPr>
        <w:t>The funnel is lightweight, and 3D printed using Poly Lactic Acid (PLA), a cost-effective material that supports</w:t>
      </w:r>
      <w:r>
        <w:rPr>
          <w:lang w:val="en-IN"/>
        </w:rPr>
        <w:t xml:space="preserve"> </w:t>
      </w:r>
      <w:r w:rsidRPr="003F6219">
        <w:rPr>
          <w:lang w:val="en-IN"/>
        </w:rPr>
        <w:t xml:space="preserve">rapid design iterations and economical production for small-scale applications. Design considerations were also made for robotic handling: the side faces are flat with a standard width of 20 mm to facilitate secure gripping. Additionally, the tail of the tool is extended to 50 mm, intentionally shifting the </w:t>
      </w:r>
      <w:proofErr w:type="spellStart"/>
      <w:r w:rsidRPr="003F6219">
        <w:rPr>
          <w:lang w:val="en-IN"/>
        </w:rPr>
        <w:t>center</w:t>
      </w:r>
      <w:proofErr w:type="spellEnd"/>
      <w:r w:rsidRPr="003F6219">
        <w:rPr>
          <w:lang w:val="en-IN"/>
        </w:rPr>
        <w:t xml:space="preserve"> of gravity rearward, to prevent forward tilting during handling, which could otherwise cause misalignment. To enhance the insertion process, a 1 mm clearance is maintained between the bottom opening of the funnel and the end of the inner-guide rail. This gap allows for smoother slot liner insertion.</w:t>
      </w:r>
    </w:p>
    <w:p w14:paraId="2469B6BB" w14:textId="1C9F9475" w:rsidR="003F6219" w:rsidRDefault="003F6219" w:rsidP="003F6219">
      <w:pPr>
        <w:rPr>
          <w:lang w:val="en-IN"/>
        </w:rPr>
      </w:pPr>
      <w:r w:rsidRPr="003F6219">
        <w:rPr>
          <w:lang w:val="en-IN"/>
        </w:rPr>
        <w:t>The process begins with the robot picking up the funnel from the funnel platform and inserting it into the stator slot. Once positioned, the robot retrieves the slot liner from the platform and inserts it through the funnel into the stator slot. This procedure ensures accurate alignment and reliable slot liner placement.</w:t>
      </w:r>
    </w:p>
    <w:p w14:paraId="2FABBFC6" w14:textId="27C71109" w:rsidR="003F6219" w:rsidRPr="003F6219" w:rsidRDefault="003F6219" w:rsidP="003F6219">
      <w:pPr>
        <w:pStyle w:val="Heading2"/>
        <w:rPr>
          <w:lang w:val="en-IN"/>
        </w:rPr>
      </w:pPr>
      <w:bookmarkStart w:id="86" w:name="_Toc206413904"/>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86"/>
    </w:p>
    <w:p w14:paraId="7A62BFD0" w14:textId="15CE3AA5" w:rsidR="00EF689E" w:rsidRDefault="003F6219" w:rsidP="00EF689E">
      <w:r w:rsidRPr="003F6219">
        <w:rPr>
          <w:lang w:val="en-IN"/>
        </w:rPr>
        <w:t>To validate the adaptability of the parametric funnel design, two stators, both with an outer diameter of 240 mm but different slot geometries, 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 to avoid possible interference during insertion. For example, the funnel slot height was parameterized to 19.50 mm for the first stator and 21.50 mm for the second. After the adjustments, the customized funnels were 3D printed and prepared for integration with the robot. These configurations were then used in the validation phase to evaluate the repeatability of the insertion process and the alignment accuracy across both the stators.</w:t>
      </w:r>
    </w:p>
    <w:p w14:paraId="1513CD26" w14:textId="1B7EA895" w:rsidR="003A153E" w:rsidRPr="00ED7C0F" w:rsidRDefault="003F6219" w:rsidP="00ED7C0F">
      <w:pPr>
        <w:pStyle w:val="Heading1"/>
      </w:pPr>
      <w:bookmarkStart w:id="87" w:name="_Toc206413905"/>
      <w:r w:rsidRPr="00ED7C0F">
        <w:lastRenderedPageBreak/>
        <w:t>PARAMETRIC SLOT LINER INSERTION PIPELINE</w:t>
      </w:r>
      <w:bookmarkEnd w:id="87"/>
    </w:p>
    <w:p w14:paraId="25499CD7" w14:textId="0566D35C" w:rsidR="003F6219" w:rsidRDefault="003F6219" w:rsidP="003F6219">
      <w:pPr>
        <w:rPr>
          <w:lang w:val="en-IN"/>
        </w:rPr>
      </w:pPr>
      <w:r w:rsidRPr="003F6219">
        <w:rPr>
          <w:lang w:val="en-IN"/>
        </w:rPr>
        <w:t>Reliable and flexible slot liner insertion is essential for small-batch electric motor production. To meet this need, a modular automation pipeline was developed. The pipeline was designed with scalability and adaptability in mind. Its parametric nature and sensor feedback implementation allows for quick adjustments to accommodate various stator geometries with minimal hardware or software modifications. By combining mechanical guidance with</w:t>
      </w:r>
      <w:r>
        <w:rPr>
          <w:lang w:val="en-IN"/>
        </w:rPr>
        <w:t xml:space="preserve"> </w:t>
      </w:r>
      <w:r w:rsidRPr="003F6219">
        <w:rPr>
          <w:lang w:val="en-IN"/>
        </w:rPr>
        <w:t>sensor-assisted control, the setup balances process flexibility, insertion accuracy, and operator safety. The following sub-chapters detail the pipeline architecture, key components, and parametric adaptability.</w:t>
      </w:r>
    </w:p>
    <w:p w14:paraId="1BE95179" w14:textId="79B2B5E1" w:rsidR="003F6219" w:rsidRDefault="003F6219" w:rsidP="003F6219">
      <w:pPr>
        <w:pStyle w:val="Heading2"/>
        <w:rPr>
          <w:lang w:val="en-IN"/>
        </w:rPr>
      </w:pPr>
      <w:bookmarkStart w:id="88" w:name="_Toc206413906"/>
      <w:r w:rsidRPr="003F6219">
        <w:rPr>
          <w:lang w:val="en-IN"/>
        </w:rPr>
        <w:t>Funnel Application</w:t>
      </w:r>
      <w:bookmarkEnd w:id="88"/>
    </w:p>
    <w:p w14:paraId="17CAA117" w14:textId="7DA0D8BF" w:rsidR="003F6219" w:rsidRDefault="003F6219" w:rsidP="003F6219">
      <w:pPr>
        <w:rPr>
          <w:lang w:val="en-IN"/>
        </w:rPr>
      </w:pPr>
      <w:r w:rsidRPr="003F6219">
        <w:rPr>
          <w:lang w:val="en-IN"/>
        </w:rPr>
        <w:t xml:space="preserve">The robot picks up the funnel from the designated funnel platform and starts the insertion process. With the help of the FT sensor, it lowers the funnel until its end touches the stator, thus ensuring precise vertical alignment through force feedback. Subsequently, the robot continues with horizontal insertion, bringing slot profiles of the funnel and stator into perfect alignment and positioning the rear end of the funnel firmly against the stator to ensure correct axial placement. The insertion force is continuously monitored, and when a predefined threshold is reached, </w:t>
      </w:r>
      <w:proofErr w:type="spellStart"/>
      <w:r w:rsidRPr="003F6219">
        <w:rPr>
          <w:lang w:val="en-IN"/>
        </w:rPr>
        <w:t>signaling</w:t>
      </w:r>
      <w:proofErr w:type="spellEnd"/>
      <w:r w:rsidRPr="003F6219">
        <w:rPr>
          <w:lang w:val="en-IN"/>
        </w:rPr>
        <w:t xml:space="preserve"> that the funnel is fully seated, the gripper releases it, completing the process and preparing for the insertion of the slot liner. This method enables repeatable and precise placement of the funnel on a wide variety of stator designs irrespective of the height or width.</w:t>
      </w:r>
    </w:p>
    <w:p w14:paraId="78639B37" w14:textId="77777777" w:rsidR="003F6219" w:rsidRDefault="003F6219" w:rsidP="003F6219">
      <w:pPr>
        <w:rPr>
          <w:lang w:val="en-IN"/>
        </w:rPr>
      </w:pPr>
    </w:p>
    <w:p w14:paraId="5195000B" w14:textId="15022617" w:rsidR="003F6219" w:rsidRDefault="003F6219" w:rsidP="003F6219">
      <w:pPr>
        <w:pStyle w:val="Heading2"/>
        <w:rPr>
          <w:lang w:val="en-IN"/>
        </w:rPr>
      </w:pPr>
      <w:bookmarkStart w:id="89" w:name="_Toc206413907"/>
      <w:r w:rsidRPr="003F6219">
        <w:rPr>
          <w:lang w:val="en-IN"/>
        </w:rPr>
        <w:t>Slot Liner Positioning and Partial Insertion</w:t>
      </w:r>
      <w:bookmarkEnd w:id="89"/>
    </w:p>
    <w:p w14:paraId="0DED333C" w14:textId="6B86ED5A" w:rsidR="003F6219" w:rsidRDefault="003F6219" w:rsidP="003F6219">
      <w:pPr>
        <w:rPr>
          <w:lang w:val="en-IN"/>
        </w:rPr>
      </w:pPr>
      <w:r w:rsidRPr="003F6219">
        <w:rPr>
          <w:lang w:val="en-IN"/>
        </w:rPr>
        <w:t>With the funnel in place, the robot moves to the slot liner platform to pick up a slot liner. It then aligns the slot liner precisely with the funnel inlet and initiates the insertion. The slot liner is pushed in until the gripper contacts the front opening of the funnel, achieving almost three-quarters of the</w:t>
      </w:r>
      <w:r w:rsidRPr="003F6219">
        <w:rPr>
          <w:rFonts w:ascii="Times New Roman" w:hAnsi="Times New Roman"/>
          <w:color w:val="000000"/>
          <w:sz w:val="20"/>
          <w:lang w:val="en-IN"/>
        </w:rPr>
        <w:t xml:space="preserve"> </w:t>
      </w:r>
      <w:r w:rsidRPr="003F6219">
        <w:rPr>
          <w:lang w:val="en-IN"/>
        </w:rPr>
        <w:t>total insertion depth. At this point, the gripper releases the slot liner, which remains partially inserted in the stator slot, with a portion protruding slightly from the funnel’s opening. The robot then retracts to initiate the funnel removal process.</w:t>
      </w:r>
    </w:p>
    <w:p w14:paraId="765975A5" w14:textId="77777777" w:rsidR="003F6219" w:rsidRDefault="003F6219" w:rsidP="003F6219">
      <w:pPr>
        <w:rPr>
          <w:lang w:val="en-IN"/>
        </w:rPr>
      </w:pPr>
    </w:p>
    <w:p w14:paraId="0945AA6E" w14:textId="336C9A6C" w:rsidR="003F6219" w:rsidRDefault="003F6219" w:rsidP="003F6219">
      <w:pPr>
        <w:pStyle w:val="Heading2"/>
        <w:rPr>
          <w:lang w:val="en-IN"/>
        </w:rPr>
      </w:pPr>
      <w:bookmarkStart w:id="90" w:name="_Toc206413908"/>
      <w:r w:rsidRPr="003F6219">
        <w:rPr>
          <w:lang w:val="en-IN"/>
        </w:rPr>
        <w:t>Final Liner Insertion</w:t>
      </w:r>
      <w:bookmarkEnd w:id="90"/>
    </w:p>
    <w:p w14:paraId="2B02FC47" w14:textId="77777777" w:rsidR="001A5397" w:rsidRDefault="003F6219" w:rsidP="001A5397">
      <w:pPr>
        <w:keepNext/>
      </w:pPr>
      <w:r w:rsidRPr="003F6219">
        <w:rPr>
          <w:lang w:val="en-IN"/>
        </w:rPr>
        <w:t xml:space="preserve">Once the partial insertion is completed, the robot regrasps the funnel and retracts it from the stator. After the funnel is fully removed, the robot repurposes it as a pushing tool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 The motor-driven clamp then rotates the stator to </w:t>
      </w:r>
      <w:r w:rsidRPr="003F6219">
        <w:rPr>
          <w:lang w:val="en-IN"/>
        </w:rPr>
        <w:lastRenderedPageBreak/>
        <w:t>align the next slot for insertion, enabling continuous and automated processing of all stator slots. The complete slot liner insertion procedure is illustrated in figure 8.</w:t>
      </w:r>
      <w:r w:rsidR="001A5397">
        <w:rPr>
          <w:noProof/>
          <w:lang w:val="en-IN"/>
        </w:rPr>
        <w:drawing>
          <wp:inline distT="0" distB="0" distL="0" distR="0" wp14:anchorId="334D6186" wp14:editId="09105677">
            <wp:extent cx="5760085" cy="6797040"/>
            <wp:effectExtent l="0" t="0" r="0" b="3810"/>
            <wp:docPr id="937679616" name="Picture 1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79616" name="Picture 12" descr="A diagram of a flowchart&#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60085" cy="6797040"/>
                    </a:xfrm>
                    <a:prstGeom prst="rect">
                      <a:avLst/>
                    </a:prstGeom>
                  </pic:spPr>
                </pic:pic>
              </a:graphicData>
            </a:graphic>
          </wp:inline>
        </w:drawing>
      </w:r>
    </w:p>
    <w:p w14:paraId="7A1FAE91" w14:textId="39DB5DE7" w:rsidR="003F6219" w:rsidRDefault="001A5397" w:rsidP="001A5397">
      <w:pPr>
        <w:pStyle w:val="Caption"/>
        <w:rPr>
          <w:sz w:val="20"/>
          <w:lang w:val="en-IN"/>
        </w:rPr>
      </w:pPr>
      <w:bookmarkStart w:id="91" w:name="_Toc204763209"/>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5</w:t>
      </w:r>
      <w:r w:rsidR="00C37BD8">
        <w:rPr>
          <w:sz w:val="20"/>
        </w:rPr>
        <w:fldChar w:fldCharType="end"/>
      </w:r>
      <w:r w:rsidRPr="001A5397">
        <w:rPr>
          <w:sz w:val="20"/>
          <w:lang w:val="en-IN"/>
        </w:rPr>
        <w:t>. Process Pipeline: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bookmarkEnd w:id="91"/>
    </w:p>
    <w:p w14:paraId="37A3FD55" w14:textId="7D31182F" w:rsidR="008C0BDD" w:rsidRPr="008C0BDD" w:rsidRDefault="008C0BDD" w:rsidP="008C0BDD">
      <w:pPr>
        <w:pStyle w:val="Heading2"/>
        <w:rPr>
          <w:lang w:val="en-IN"/>
        </w:rPr>
      </w:pPr>
      <w:bookmarkStart w:id="92" w:name="_Toc206413909"/>
      <w:r>
        <w:rPr>
          <w:lang w:val="en-IN"/>
        </w:rPr>
        <w:t>UR Script Based Insertion Control</w:t>
      </w:r>
      <w:bookmarkEnd w:id="92"/>
    </w:p>
    <w:p w14:paraId="77BD0271" w14:textId="77777777" w:rsidR="003F6219" w:rsidRDefault="003F6219" w:rsidP="003F6219">
      <w:pPr>
        <w:rPr>
          <w:lang w:val="en-IN"/>
        </w:rPr>
      </w:pPr>
    </w:p>
    <w:p w14:paraId="07D64F80" w14:textId="3B61A9EB" w:rsidR="003F6219" w:rsidRDefault="003F6219" w:rsidP="003F6219">
      <w:pPr>
        <w:pStyle w:val="Heading1"/>
        <w:rPr>
          <w:lang w:val="en-IN"/>
        </w:rPr>
      </w:pPr>
      <w:bookmarkStart w:id="93" w:name="_Toc206413910"/>
      <w:r>
        <w:rPr>
          <w:lang w:val="en-IN"/>
        </w:rPr>
        <w:lastRenderedPageBreak/>
        <w:t>Tool Process Testing and Validation</w:t>
      </w:r>
      <w:bookmarkEnd w:id="93"/>
    </w:p>
    <w:p w14:paraId="5C44FE05" w14:textId="7D91E367" w:rsidR="003F6219" w:rsidRDefault="003F6219" w:rsidP="003F6219">
      <w:pPr>
        <w:rPr>
          <w:lang w:val="en-IN"/>
        </w:rPr>
      </w:pPr>
      <w:r w:rsidRPr="003F6219">
        <w:rPr>
          <w:lang w:val="en-IN"/>
        </w:rPr>
        <w:t>To evaluate the effectiveness of the proposed funnel design and automated insertion process, a series of insertion tests were performed on two stators with different geometries - namely, slot height and number of slots. One had a height of 20 mm with 36 slots, while the other had a slot height of 22 mm with 48 slots. For ease of reference, the stator with the slot height of 20 mm is referred to as stator A and the one with the slot height of 22 mm as stator B. The tests used polyester fleece slot liners which were impregnated on both sides. For each stator, the funnel design was parametrically adapted to the respective slot configuration. These customized funnel variants were then produced using 3D printing and integrated into the test setup. The slot angle (85°) and slot width (8 mm) remained the same for both stators, as the inner diameter of the stator changes. After each insertion cycle, the motorized clamp rotates the stator to align the next slot for insertion. For the stator with 36 slots, the clamp rotates in 10° increments, while for the one with 48 slots, it rotates in 7.5° increments.</w:t>
      </w:r>
    </w:p>
    <w:p w14:paraId="50061844" w14:textId="4018CF33" w:rsidR="008854BA" w:rsidRPr="008854BA" w:rsidRDefault="00862895" w:rsidP="008854BA">
      <w:pPr>
        <w:pStyle w:val="Heading2"/>
        <w:rPr>
          <w:lang w:val="en-IN"/>
        </w:rPr>
      </w:pPr>
      <w:bookmarkStart w:id="94" w:name="_Toc206413911"/>
      <w:r>
        <w:rPr>
          <w:noProof/>
          <w:lang w:val="en-IN"/>
        </w:rPr>
        <w:drawing>
          <wp:anchor distT="0" distB="0" distL="114300" distR="114300" simplePos="0" relativeHeight="251585024" behindDoc="0" locked="0" layoutInCell="1" allowOverlap="1" wp14:anchorId="1765D9BD" wp14:editId="049B6509">
            <wp:simplePos x="0" y="0"/>
            <wp:positionH relativeFrom="margin">
              <wp:posOffset>598170</wp:posOffset>
            </wp:positionH>
            <wp:positionV relativeFrom="paragraph">
              <wp:posOffset>428625</wp:posOffset>
            </wp:positionV>
            <wp:extent cx="4552950" cy="4000500"/>
            <wp:effectExtent l="0" t="0" r="0" b="0"/>
            <wp:wrapTopAndBottom/>
            <wp:docPr id="2006742866" name="Picture 13" descr="A group of green and orange pie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42866" name="Picture 13" descr="A group of green and orange pie charts&#10;&#10;AI-generated content may be incorrect."/>
                    <pic:cNvPicPr/>
                  </pic:nvPicPr>
                  <pic:blipFill rotWithShape="1">
                    <a:blip r:embed="rId90">
                      <a:extLst>
                        <a:ext uri="{28A0092B-C50C-407E-A947-70E740481C1C}">
                          <a14:useLocalDpi xmlns:a14="http://schemas.microsoft.com/office/drawing/2010/main" val="0"/>
                        </a:ext>
                      </a:extLst>
                    </a:blip>
                    <a:srcRect l="19447" r="20097"/>
                    <a:stretch>
                      <a:fillRect/>
                    </a:stretch>
                  </pic:blipFill>
                  <pic:spPr bwMode="auto">
                    <a:xfrm>
                      <a:off x="0" y="0"/>
                      <a:ext cx="4552950" cy="4000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8854BA">
        <w:rPr>
          <w:noProof/>
        </w:rPr>
        <mc:AlternateContent>
          <mc:Choice Requires="wps">
            <w:drawing>
              <wp:anchor distT="0" distB="0" distL="114300" distR="114300" simplePos="0" relativeHeight="251587072" behindDoc="0" locked="0" layoutInCell="1" allowOverlap="1" wp14:anchorId="08A2C371" wp14:editId="587FB654">
                <wp:simplePos x="0" y="0"/>
                <wp:positionH relativeFrom="column">
                  <wp:posOffset>0</wp:posOffset>
                </wp:positionH>
                <wp:positionV relativeFrom="paragraph">
                  <wp:posOffset>4483735</wp:posOffset>
                </wp:positionV>
                <wp:extent cx="5280660" cy="635"/>
                <wp:effectExtent l="0" t="0" r="0" b="0"/>
                <wp:wrapTopAndBottom/>
                <wp:docPr id="1043119094" name="Text Box 1"/>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4ADD6B25" w14:textId="21974E5C" w:rsidR="008854BA" w:rsidRPr="00667557" w:rsidRDefault="008854BA" w:rsidP="008854BA">
                            <w:pPr>
                              <w:pStyle w:val="Caption"/>
                              <w:rPr>
                                <w:b/>
                                <w:noProof/>
                                <w:sz w:val="28"/>
                              </w:rPr>
                            </w:pPr>
                            <w:bookmarkStart w:id="95"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2C371" id="_x0000_s1147" type="#_x0000_t202" style="position:absolute;left:0;text-align:left;margin-left:0;margin-top:353.05pt;width:415.8pt;height:.05pt;z-index:25158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jvK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" stroked="f">
                <v:textbox style="mso-fit-shape-to-text:t" inset="0,0,0,0">
                  <w:txbxContent>
                    <w:p w14:paraId="4ADD6B25" w14:textId="21974E5C" w:rsidR="008854BA" w:rsidRPr="00667557" w:rsidRDefault="008854BA" w:rsidP="008854BA">
                      <w:pPr>
                        <w:pStyle w:val="Caption"/>
                        <w:rPr>
                          <w:b/>
                          <w:noProof/>
                          <w:sz w:val="28"/>
                        </w:rPr>
                      </w:pPr>
                      <w:bookmarkStart w:id="96"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96"/>
                    </w:p>
                  </w:txbxContent>
                </v:textbox>
                <w10:wrap type="topAndBottom"/>
              </v:shape>
            </w:pict>
          </mc:Fallback>
        </mc:AlternateContent>
      </w:r>
      <w:r w:rsidR="003F6219">
        <w:rPr>
          <w:lang w:val="en-IN"/>
        </w:rPr>
        <w:t>Testing results</w:t>
      </w:r>
      <w:bookmarkEnd w:id="94"/>
    </w:p>
    <w:p w14:paraId="678AA765" w14:textId="43D75BA0" w:rsidR="008854BA" w:rsidRPr="008854BA" w:rsidRDefault="008854BA" w:rsidP="008854BA">
      <w:pPr>
        <w:rPr>
          <w:lang w:val="en-IN"/>
        </w:rPr>
      </w:pPr>
    </w:p>
    <w:p w14:paraId="5ADBD94D" w14:textId="77777777" w:rsidR="003F6219" w:rsidRDefault="003F6219" w:rsidP="003F6219">
      <w:r>
        <w:lastRenderedPageBreak/>
        <w:t xml:space="preserve">The reliability and repeatability of the slot liner insertion process were evaluated through a total of 200 insertion tests on the two stators. Both the Stators underwent 100 trials each, which includes 40 preliminary trials and 60 optimized trials. During all tests, the success rates, the occurrence of defects, and the corresponding failure modes were documented. The average process cycle time was measured at 39.8 seconds at 30% speed, despite the lack of path planning or motion optimization. </w:t>
      </w:r>
    </w:p>
    <w:p w14:paraId="684544B0" w14:textId="7333B88B" w:rsidR="008C0BDD" w:rsidRDefault="008C0BDD" w:rsidP="008C0BDD">
      <w:pPr>
        <w:pStyle w:val="Heading2"/>
      </w:pPr>
      <w:bookmarkStart w:id="97" w:name="_Toc206413912"/>
      <w:r>
        <w:t>Stator A</w:t>
      </w:r>
      <w:bookmarkEnd w:id="97"/>
    </w:p>
    <w:p w14:paraId="18205A29" w14:textId="77777777" w:rsidR="00373C42" w:rsidRDefault="003F6219" w:rsidP="00373C42">
      <w:pPr>
        <w:keepNext/>
      </w:pPr>
      <w:r>
        <w:t>For stator A, results summarized in figure 9 indicate an improvement in success rate from 80% in the preliminary phase to 97% following the applied process optimizations. A total of eight errors were identified during the preliminary tests. Six of these were caused by the slot liner being pulled back together with the funnel during funnel extraction. The two remaining errors were caused by the improper placement of the slot liner on the insertion platform, which led to misalignment during insertion. An overview of the error distribution can be seen in figure 10.</w:t>
      </w:r>
      <w:r w:rsidR="00373C42">
        <w:rPr>
          <w:noProof/>
          <w:lang w:val="en-IN"/>
        </w:rPr>
        <w:drawing>
          <wp:inline distT="0" distB="0" distL="0" distR="0" wp14:anchorId="5CC09D69" wp14:editId="52845F59">
            <wp:extent cx="4580357" cy="2751539"/>
            <wp:effectExtent l="0" t="0" r="0" b="0"/>
            <wp:docPr id="1063522502" name="Picture 1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22502" name="Picture 14" descr="A graph of a bar chart&#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80357" cy="2751539"/>
                    </a:xfrm>
                    <a:prstGeom prst="rect">
                      <a:avLst/>
                    </a:prstGeom>
                  </pic:spPr>
                </pic:pic>
              </a:graphicData>
            </a:graphic>
          </wp:inline>
        </w:drawing>
      </w:r>
    </w:p>
    <w:p w14:paraId="26039256" w14:textId="03F9B988" w:rsidR="003F6219" w:rsidRPr="00373C42" w:rsidRDefault="00373C42" w:rsidP="00373C42">
      <w:pPr>
        <w:pStyle w:val="Caption"/>
        <w:rPr>
          <w:sz w:val="20"/>
          <w:lang w:val="en-IN"/>
        </w:rPr>
      </w:pPr>
      <w:bookmarkStart w:id="98" w:name="_Toc204763211"/>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7</w:t>
      </w:r>
      <w:r w:rsidR="00C37BD8">
        <w:rPr>
          <w:sz w:val="20"/>
        </w:rPr>
        <w:fldChar w:fldCharType="end"/>
      </w:r>
      <w:r w:rsidRPr="00373C42">
        <w:rPr>
          <w:sz w:val="20"/>
        </w:rPr>
        <w:t xml:space="preserve"> </w:t>
      </w:r>
      <w:r w:rsidRPr="00373C42">
        <w:rPr>
          <w:sz w:val="20"/>
          <w:lang w:val="en-IN"/>
        </w:rPr>
        <w:t>Error Frequency and causes in the preliminary trials for stator A. The slot liner being pulled back with the funnel accounted for 6 errors whereas slot liner misplacement caused 2 errors.</w:t>
      </w:r>
      <w:bookmarkEnd w:id="98"/>
    </w:p>
    <w:p w14:paraId="33B1EC4B" w14:textId="5EB0C0BE" w:rsidR="003A153E" w:rsidRDefault="003F6219">
      <w:pPr>
        <w:rPr>
          <w:lang w:val="en-IN"/>
        </w:rPr>
      </w:pPr>
      <w:r w:rsidRPr="003F6219">
        <w:rPr>
          <w:lang w:val="en-IN"/>
        </w:rPr>
        <w:t xml:space="preserve">To improve insertion reliability and eliminate the observed failure modes, several corrective measures were implemented. Firstly, the insertion procedure was standardized to ensure precise gripping and consistent alignment of the slot liners. Next, the insertion depth was increased by using the inner finger of the gripper to push the slot liner deeper into the funnel before pulling the funnel out. This technique reduced friction when retracting the funnel and improved the overall quality of the insertion. Finally, the funnel removal motion was changed from a continuous pull to a start-stop sequence. Continuous retraction often caused the funnel to become stuck or dislodge the partially </w:t>
      </w:r>
      <w:r w:rsidRPr="003F6219">
        <w:rPr>
          <w:lang w:val="en-IN"/>
        </w:rPr>
        <w:lastRenderedPageBreak/>
        <w:t>inserted liner. In contrast, withdrawing the funnel in small increments reduced the likelihood of the liner being pulled back, thereby improving consistency and success rates.</w:t>
      </w:r>
    </w:p>
    <w:p w14:paraId="7B3C3C9E" w14:textId="66E586A8" w:rsidR="003F6219" w:rsidRDefault="003F6219">
      <w:pPr>
        <w:rPr>
          <w:lang w:val="en-IN"/>
        </w:rPr>
      </w:pPr>
      <w:r w:rsidRPr="003F6219">
        <w:rPr>
          <w:lang w:val="en-IN"/>
        </w:rPr>
        <w:t>After implementing these changes, the optimized test runs were carried out, which led to an increase in the success rate from 80 % to 97 %. Although the error of the slot liner being</w:t>
      </w:r>
      <w:r w:rsidR="00405FB0">
        <w:rPr>
          <w:lang w:val="en-IN"/>
        </w:rPr>
        <w:t xml:space="preserve"> </w:t>
      </w:r>
      <w:r w:rsidR="00405FB0" w:rsidRPr="00405FB0">
        <w:rPr>
          <w:lang w:val="en-IN"/>
        </w:rPr>
        <w:t>pulled back with the funnel was significantly reduced, it was not eliminated, resulting in a residual 3% error.</w:t>
      </w:r>
    </w:p>
    <w:p w14:paraId="298A475B" w14:textId="2EB04856" w:rsidR="008C0BDD" w:rsidRDefault="008C0BDD" w:rsidP="008C0BDD">
      <w:pPr>
        <w:pStyle w:val="Heading2"/>
        <w:rPr>
          <w:lang w:val="en-IN"/>
        </w:rPr>
      </w:pPr>
      <w:bookmarkStart w:id="99" w:name="_Toc206413913"/>
      <w:r>
        <w:rPr>
          <w:lang w:val="en-IN"/>
        </w:rPr>
        <w:t>Stator B</w:t>
      </w:r>
      <w:bookmarkEnd w:id="99"/>
    </w:p>
    <w:p w14:paraId="37494E53" w14:textId="77777777" w:rsidR="00373C42" w:rsidRDefault="00405FB0" w:rsidP="00373C42">
      <w:pPr>
        <w:keepNext/>
      </w:pPr>
      <w:r w:rsidRPr="00405FB0">
        <w:rPr>
          <w:lang w:val="en-IN"/>
        </w:rPr>
        <w:t xml:space="preserve">Stator B, which has a slightly larger slot height of 22 mm, was also subjected to a total of 100 insertion attempts. The increased slot height results in a slight narrowing at the upper end of the slot, making the insertion process more sensitive to the profile of the slot liner and its alignment. A total of 10 errors were identified in the preliminary tests. Of these, 9 were attributed to improper insertion. During the initial runs, the slot liners often failed to enter the slot correctly, primarily due to the slot liners not conforming to the required slot profile. One additional error occurred due to misalignment of the funnel on the platform; the graphical representation of the errors can be seen in figure 11. Care was taken to ensure that the slot liners remained consistently aligned during each test. A success rate of 77% was achieved in the preliminary tests. </w:t>
      </w:r>
      <w:r w:rsidR="00373C42">
        <w:rPr>
          <w:noProof/>
          <w:lang w:val="en-IN"/>
        </w:rPr>
        <w:drawing>
          <wp:inline distT="0" distB="0" distL="0" distR="0" wp14:anchorId="3B1ACBF4" wp14:editId="49D1A10C">
            <wp:extent cx="4580217" cy="2567940"/>
            <wp:effectExtent l="0" t="0" r="0" b="3810"/>
            <wp:docPr id="1410025092" name="Picture 15"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5092" name="Picture 15" descr="A graph with blue bars&#10;&#10;AI-generated content may be incorrect."/>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86929" cy="2571703"/>
                    </a:xfrm>
                    <a:prstGeom prst="rect">
                      <a:avLst/>
                    </a:prstGeom>
                  </pic:spPr>
                </pic:pic>
              </a:graphicData>
            </a:graphic>
          </wp:inline>
        </w:drawing>
      </w:r>
    </w:p>
    <w:p w14:paraId="4277D878" w14:textId="2547217A" w:rsidR="00405FB0" w:rsidRPr="00373C42" w:rsidRDefault="00373C42" w:rsidP="00373C42">
      <w:pPr>
        <w:pStyle w:val="Caption"/>
        <w:rPr>
          <w:sz w:val="20"/>
          <w:lang w:val="en-IN"/>
        </w:rPr>
      </w:pPr>
      <w:bookmarkStart w:id="100" w:name="_Toc204763212"/>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8</w:t>
      </w:r>
      <w:r w:rsidR="00C37BD8">
        <w:rPr>
          <w:sz w:val="20"/>
        </w:rPr>
        <w:fldChar w:fldCharType="end"/>
      </w:r>
      <w:r w:rsidRPr="00373C42">
        <w:rPr>
          <w:sz w:val="20"/>
        </w:rPr>
        <w:t xml:space="preserve"> </w:t>
      </w:r>
      <w:r w:rsidRPr="00373C42">
        <w:rPr>
          <w:sz w:val="20"/>
          <w:lang w:val="en-IN"/>
        </w:rPr>
        <w:t xml:space="preserve">Fig. 11. Error frequency and causes in the preliminary trials for stator B. Poor slot liner profile accounted for </w:t>
      </w:r>
      <w:proofErr w:type="gramStart"/>
      <w:r w:rsidRPr="00373C42">
        <w:rPr>
          <w:sz w:val="20"/>
          <w:lang w:val="en-IN"/>
        </w:rPr>
        <w:t>the most</w:t>
      </w:r>
      <w:proofErr w:type="gramEnd"/>
      <w:r w:rsidRPr="00373C42">
        <w:rPr>
          <w:sz w:val="20"/>
          <w:lang w:val="en-IN"/>
        </w:rPr>
        <w:t xml:space="preserve"> number of errors.</w:t>
      </w:r>
      <w:bookmarkEnd w:id="100"/>
    </w:p>
    <w:p w14:paraId="5B4C4680" w14:textId="567A22DC" w:rsidR="00405FB0" w:rsidRDefault="00405FB0" w:rsidP="00405FB0">
      <w:pPr>
        <w:rPr>
          <w:lang w:val="en-IN"/>
        </w:rPr>
      </w:pPr>
      <w:r w:rsidRPr="00405FB0">
        <w:rPr>
          <w:lang w:val="en-IN"/>
        </w:rPr>
        <w:t xml:space="preserve">In the optimized phase, the same improvements as for Stator A, such as discontinuous retraction and deeper insertion with the gripper were applied. Interestingly, the problem observed in earlier tests with Stator A, where the slot liner was pulled back with the funnel during retraction, did not occur at all with Stator B. This may be explained not only by the optimizations made, but possibly also due to the narrower upper part of the slot, which allowed the slot liner to sit more securely and resist displacement when the </w:t>
      </w:r>
      <w:r w:rsidRPr="00405FB0">
        <w:rPr>
          <w:lang w:val="en-IN"/>
        </w:rPr>
        <w:lastRenderedPageBreak/>
        <w:t>funnel was retracted. In addition, repeated trials and controlled folding techniques resulted in improved profiles of the slot liner, which played a crucial role in improving insertion performance. The improved geometry and consistent alignment significantly increased the insertion success rate to 97 %, confirming the effectiveness of the optimizations made for the more geometrically constrained slots of stator B</w:t>
      </w:r>
      <w:r>
        <w:rPr>
          <w:lang w:val="en-IN"/>
        </w:rPr>
        <w:t>.</w:t>
      </w:r>
    </w:p>
    <w:p w14:paraId="2E44EBEC" w14:textId="17DD8499" w:rsidR="00B665DE" w:rsidRDefault="00B665DE" w:rsidP="00B665DE">
      <w:pPr>
        <w:pStyle w:val="Heading2"/>
        <w:rPr>
          <w:lang w:val="en-IN"/>
        </w:rPr>
      </w:pPr>
      <w:bookmarkStart w:id="101" w:name="_Toc206413914"/>
      <w:r>
        <w:rPr>
          <w:lang w:val="en-IN"/>
        </w:rPr>
        <w:t>Stator C</w:t>
      </w:r>
      <w:bookmarkEnd w:id="101"/>
    </w:p>
    <w:p w14:paraId="35DB5C7D" w14:textId="47B04DD4" w:rsidR="00405FB0" w:rsidRDefault="00405FB0" w:rsidP="00405FB0">
      <w:pPr>
        <w:pStyle w:val="Heading1"/>
        <w:rPr>
          <w:lang w:val="en-IN"/>
        </w:rPr>
      </w:pPr>
      <w:bookmarkStart w:id="102" w:name="_Toc206413915"/>
      <w:r>
        <w:rPr>
          <w:lang w:val="en-IN"/>
        </w:rPr>
        <w:lastRenderedPageBreak/>
        <w:t>Result Discussion</w:t>
      </w:r>
      <w:bookmarkEnd w:id="102"/>
    </w:p>
    <w:p w14:paraId="476DF91A" w14:textId="77777777" w:rsidR="00405FB0" w:rsidRDefault="00405FB0" w:rsidP="00405FB0">
      <w:r>
        <w:t xml:space="preserve">The process for inserting the slot liners was validated on two stators with different configurations: Stator A with 36 slots and Stator B with 42 slots. This means that for each complete stator, either 36 or 42 successful insertions are required to achieve complete slot lining. One of the most important results of this validation was the 97 % success rate in the optimized tests for both the stators, demonstrating a high degree of repeatability and process reliability. Compared to conventional, fully manual insertion methods, the robot-assisted approach offers several advantages. </w:t>
      </w:r>
    </w:p>
    <w:p w14:paraId="14D30538" w14:textId="77777777" w:rsidR="00405FB0" w:rsidRPr="00405FB0" w:rsidRDefault="00405FB0" w:rsidP="00405FB0">
      <w:pPr>
        <w:rPr>
          <w:lang w:val="en-IN"/>
        </w:rPr>
      </w:pPr>
      <w:r>
        <w:t xml:space="preserve">The robot-assisted assembly significantly reduces labor and associated costs. Once optimized, the automated process </w:t>
      </w:r>
      <w:r w:rsidRPr="00405FB0">
        <w:rPr>
          <w:lang w:val="en-IN"/>
        </w:rPr>
        <w:t>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r>
        <w:rPr>
          <w:lang w:val="en-IN"/>
        </w:rPr>
        <w:t xml:space="preserve"> </w:t>
      </w:r>
      <w:r w:rsidRPr="00405FB0">
        <w:rPr>
          <w:lang w:val="en-IN"/>
        </w:rPr>
        <w:t xml:space="preserve">However, a key drawback to the process is the sensitivity of the process to the slot liner’s profile and condition. During the preliminary trials with Stator B, the slot liners were insufficiently pre-folded, leading to several insertion errors due to improper profiles. This highlights the need for either precisely preformed slot liners or a pre-treatment step to ensure uniform geometry prior to robot-assisted insertion. </w:t>
      </w:r>
    </w:p>
    <w:p w14:paraId="7E7C0510" w14:textId="77777777" w:rsidR="00405FB0" w:rsidRPr="00405FB0" w:rsidRDefault="00405FB0" w:rsidP="00405FB0">
      <w:pPr>
        <w:rPr>
          <w:lang w:val="en-IN"/>
        </w:rPr>
      </w:pPr>
      <w:r w:rsidRPr="00405FB0">
        <w:rPr>
          <w:lang w:val="en-IN"/>
        </w:rPr>
        <w:t xml:space="preserve">In terms of cycle time, the process currently runs at a constant duration of 39.8 seconds per insertion operation. It should be noted that no specific optimization of the process, path planning or timing has been carried out. With appropriate motion planning and trajectory optimization, significant reductions in cycle time can be achieved, thereby improving throughput and production efficiency. </w:t>
      </w:r>
    </w:p>
    <w:p w14:paraId="4216384F" w14:textId="76DB4134" w:rsidR="00405FB0" w:rsidRDefault="00405FB0" w:rsidP="00405FB0">
      <w:pPr>
        <w:rPr>
          <w:lang w:val="en-IN"/>
        </w:rPr>
      </w:pPr>
      <w:r w:rsidRPr="00405FB0">
        <w:rPr>
          <w:lang w:val="en-IN"/>
        </w:rPr>
        <w:t>In summary, robot-assisted insertion of slot liners using a parametric funnel has great potential as a scalable, flexible, and cost-effective solution. With minor improvements in the preparation of the slot liners and optimization of cycle times, it can serve as a robust alternative to conventional manual methods in stator assembly.</w:t>
      </w:r>
    </w:p>
    <w:p w14:paraId="42AB5E65" w14:textId="51F90C57" w:rsidR="00405FB0" w:rsidRDefault="00405FB0" w:rsidP="00405FB0">
      <w:pPr>
        <w:pStyle w:val="Heading1"/>
        <w:rPr>
          <w:lang w:val="en-IN"/>
        </w:rPr>
      </w:pPr>
      <w:bookmarkStart w:id="103" w:name="_Toc206413916"/>
      <w:r>
        <w:rPr>
          <w:lang w:val="en-IN"/>
        </w:rPr>
        <w:lastRenderedPageBreak/>
        <w:t>Outlook</w:t>
      </w:r>
      <w:bookmarkEnd w:id="103"/>
    </w:p>
    <w:p w14:paraId="6320B619" w14:textId="77777777" w:rsidR="00405FB0" w:rsidRDefault="00405FB0" w:rsidP="00405FB0">
      <w:r>
        <w:t xml:space="preserve">The Parametric slot liner insertion process has proven to be very promising, as it has a high success rate and can be adapted to different Stator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 </w:t>
      </w:r>
    </w:p>
    <w:p w14:paraId="46983A38" w14:textId="78F6D843" w:rsidR="00405FB0" w:rsidRPr="00405FB0" w:rsidRDefault="00405FB0" w:rsidP="00405FB0">
      <w:pPr>
        <w:rPr>
          <w:lang w:val="en-IN"/>
        </w:rPr>
      </w:pPr>
      <w:r>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0ABE94F6" w14:textId="4FAD59F1" w:rsidR="003A153E" w:rsidRDefault="003A153E">
      <w:pPr>
        <w:pStyle w:val="Zentriert"/>
      </w:pPr>
    </w:p>
    <w:p w14:paraId="005C9A2A" w14:textId="77777777" w:rsidR="003A153E" w:rsidRDefault="003A153E"/>
    <w:p w14:paraId="7B92F1EE" w14:textId="77777777" w:rsidR="003A153E" w:rsidRDefault="003A153E"/>
    <w:p w14:paraId="13D5F694" w14:textId="77777777" w:rsidR="003A153E" w:rsidRDefault="003A153E">
      <w:pPr>
        <w:jc w:val="center"/>
        <w:sectPr w:rsidR="003A153E">
          <w:headerReference w:type="default" r:id="rId93"/>
          <w:pgSz w:w="11907" w:h="16840"/>
          <w:pgMar w:top="1418" w:right="1418" w:bottom="1701" w:left="1418" w:header="720" w:footer="720" w:gutter="0"/>
          <w:cols w:space="720"/>
        </w:sectPr>
      </w:pPr>
    </w:p>
    <w:p w14:paraId="38D315EB" w14:textId="31A06379" w:rsidR="003A153E" w:rsidRDefault="005F3D41" w:rsidP="005F3D41">
      <w:pPr>
        <w:pStyle w:val="Heading1"/>
      </w:pPr>
      <w:bookmarkStart w:id="104" w:name="_Toc206413917"/>
      <w:r>
        <w:lastRenderedPageBreak/>
        <w:t>Bibliography</w:t>
      </w:r>
      <w:bookmarkEnd w:id="104"/>
    </w:p>
    <w:p w14:paraId="780A8ED2" w14:textId="77777777" w:rsidR="005F3D41" w:rsidRDefault="005F3D41" w:rsidP="005F3D41"/>
    <w:p w14:paraId="77E04FDA" w14:textId="6103FC56" w:rsidR="00326F8A" w:rsidRDefault="00326F8A" w:rsidP="00326F8A">
      <w:pPr>
        <w:pStyle w:val="CitaviBibliographyEntry"/>
      </w:pPr>
    </w:p>
    <w:p w14:paraId="181254FB" w14:textId="77777777" w:rsidR="00326F8A" w:rsidRDefault="00326F8A" w:rsidP="00326F8A"/>
    <w:p w14:paraId="4D8A56B6" w14:textId="4910A28B" w:rsidR="00A70F1A" w:rsidRDefault="00A70F1A" w:rsidP="00E05FCA">
      <w:pPr>
        <w:pStyle w:val="CitaviBibliographyEntry"/>
      </w:pPr>
    </w:p>
    <w:p w14:paraId="026357FC" w14:textId="77777777" w:rsidR="00A70F1A" w:rsidRDefault="00A70F1A" w:rsidP="00A70F1A"/>
    <w:sdt>
      <w:sdtPr>
        <w:tag w:val="CitaviBibliography"/>
        <w:id w:val="826485256"/>
        <w:placeholder>
          <w:docPart w:val="DefaultPlaceholder_-1854013440"/>
        </w:placeholder>
      </w:sdtPr>
      <w:sdtEndPr>
        <w:rPr>
          <w:b w:val="0"/>
          <w:sz w:val="24"/>
        </w:rPr>
      </w:sdtEndPr>
      <w:sdtContent>
        <w:p w14:paraId="214B30CB" w14:textId="77777777" w:rsidR="007C1D3C" w:rsidRDefault="007102E0" w:rsidP="007C1D3C">
          <w:pPr>
            <w:pStyle w:val="CitaviBibliographyHeading"/>
          </w:pPr>
          <w:r>
            <w:fldChar w:fldCharType="begin"/>
          </w:r>
          <w:r>
            <w:instrText>ADDIN CitaviBibliography</w:instrText>
          </w:r>
          <w:r>
            <w:fldChar w:fldCharType="separate"/>
          </w:r>
          <w:r w:rsidR="007C1D3C">
            <w:t>References</w:t>
          </w:r>
        </w:p>
        <w:p w14:paraId="45BCAC0C" w14:textId="77777777" w:rsidR="007C1D3C" w:rsidRDefault="007C1D3C" w:rsidP="007C1D3C">
          <w:pPr>
            <w:pStyle w:val="CitaviBibliographyEntry"/>
          </w:pPr>
          <w:r>
            <w:t>[1]</w:t>
          </w:r>
          <w:r>
            <w:tab/>
          </w:r>
          <w:bookmarkStart w:id="105" w:name="_CTVL0010dd017060ceb4e578d8487358510dd54"/>
          <w:r>
            <w:t>P. Zhao, Z. Li, Z. Xiao, S. Jiang, Z. He, and M. Zhang, "Spatiotemporal characteristics and driving factors of CO2 emissions from road freight transportation,"</w:t>
          </w:r>
          <w:bookmarkEnd w:id="105"/>
          <w:r>
            <w:t xml:space="preserve"> </w:t>
          </w:r>
          <w:r w:rsidRPr="007C1D3C">
            <w:rPr>
              <w:i/>
            </w:rPr>
            <w:t>Transportation Research Part D: Transport and Environment</w:t>
          </w:r>
          <w:r w:rsidRPr="007C1D3C">
            <w:t>, vol. 125, p. 103983, 2023, doi: 10.1016/j.trd.2023.103983.</w:t>
          </w:r>
        </w:p>
        <w:p w14:paraId="0BE89700" w14:textId="77777777" w:rsidR="007C1D3C" w:rsidRDefault="007C1D3C" w:rsidP="007C1D3C">
          <w:pPr>
            <w:pStyle w:val="CitaviBibliographyEntry"/>
          </w:pPr>
          <w:r>
            <w:t>[2]</w:t>
          </w:r>
          <w:r>
            <w:tab/>
          </w:r>
          <w:bookmarkStart w:id="106" w:name="_CTVL00164a93e9d5ca34137964342600ac69787"/>
          <w:r>
            <w:t>L. Yan, Q. Zhang, B. Zheng, and K. He, "Modeling fuel-, vehicle-type-, and age-specific CO 2 emissions from global on-road vehicles in 1970–2020,"</w:t>
          </w:r>
          <w:bookmarkEnd w:id="106"/>
          <w:r>
            <w:t xml:space="preserve"> </w:t>
          </w:r>
          <w:r w:rsidRPr="007C1D3C">
            <w:rPr>
              <w:i/>
            </w:rPr>
            <w:t>Earth Syst. Sci. Data</w:t>
          </w:r>
          <w:r w:rsidRPr="007C1D3C">
            <w:t>, vol. 16, no. 10, pp. 4497–4509, 2024, doi: 10.5194/essd-16-4497-2024.</w:t>
          </w:r>
        </w:p>
        <w:p w14:paraId="603E5BD8" w14:textId="77777777" w:rsidR="007C1D3C" w:rsidRDefault="007C1D3C" w:rsidP="007C1D3C">
          <w:pPr>
            <w:pStyle w:val="CitaviBibliographyEntry"/>
          </w:pPr>
          <w:r>
            <w:t>[3]</w:t>
          </w:r>
          <w:r>
            <w:tab/>
          </w:r>
          <w:bookmarkStart w:id="107" w:name="_CTVL001083fc287f49840f29b688156957579ac"/>
          <w:r>
            <w:t>X. Song and Y. Hao, "Emission characteristics and health effects of PM2.5 from vehicles in typical areas,"</w:t>
          </w:r>
          <w:bookmarkEnd w:id="107"/>
          <w:r>
            <w:t xml:space="preserve"> </w:t>
          </w:r>
          <w:r w:rsidRPr="007C1D3C">
            <w:rPr>
              <w:i/>
            </w:rPr>
            <w:t>Frontiers in public health</w:t>
          </w:r>
          <w:r w:rsidRPr="007C1D3C">
            <w:t>, vol. 12, p. 1326659, 2024, doi: 10.3389/fpubh.2024.1326659.</w:t>
          </w:r>
        </w:p>
        <w:p w14:paraId="6632DF3D" w14:textId="77777777" w:rsidR="007C1D3C" w:rsidRDefault="007C1D3C" w:rsidP="007C1D3C">
          <w:pPr>
            <w:pStyle w:val="CitaviBibliographyEntry"/>
          </w:pPr>
          <w:r>
            <w:t>[4]</w:t>
          </w:r>
          <w:r>
            <w:tab/>
          </w:r>
          <w:bookmarkStart w:id="108" w:name="_CTVL0019a9e34e32f884165a2dd4a47ed06c67f"/>
          <w:r>
            <w:t>A. May</w:t>
          </w:r>
          <w:bookmarkEnd w:id="108"/>
          <w:r>
            <w:t>r</w:t>
          </w:r>
          <w:r w:rsidRPr="007C1D3C">
            <w:rPr>
              <w:i/>
            </w:rPr>
            <w:t xml:space="preserve"> et al., </w:t>
          </w:r>
          <w:r w:rsidRPr="007C1D3C">
            <w:t xml:space="preserve">"Electric Motor Production 4.0 – Application Potentials of Industry 4.0 Technologies in the Manufacturing of Electric Motors," in </w:t>
          </w:r>
          <w:r w:rsidRPr="007C1D3C">
            <w:rPr>
              <w:i/>
            </w:rPr>
            <w:t>2018 8th International Electric Drives Production Conference (EDPC)</w:t>
          </w:r>
          <w:r w:rsidRPr="007C1D3C">
            <w:t>, Schweinfurt, Germany, Dec. 2018 - Dec. 2018, pp. 1–13.</w:t>
          </w:r>
        </w:p>
        <w:p w14:paraId="54F69AE0" w14:textId="77777777" w:rsidR="007C1D3C" w:rsidRDefault="007C1D3C" w:rsidP="007C1D3C">
          <w:pPr>
            <w:pStyle w:val="CitaviBibliographyEntry"/>
          </w:pPr>
          <w:r>
            <w:t>[5]</w:t>
          </w:r>
          <w:r>
            <w:tab/>
          </w:r>
          <w:bookmarkStart w:id="109" w:name="_CTVL0016c66f672bad340a4916834d26dc9714d"/>
          <w:r>
            <w:t>J. F. Hansen and F. Wendt, "History and State of the Art in Commercial Electric Ship Propulsion, Integrated Power Systems, and Future Trends,"</w:t>
          </w:r>
          <w:bookmarkEnd w:id="109"/>
          <w:r>
            <w:t xml:space="preserve"> </w:t>
          </w:r>
          <w:r w:rsidRPr="007C1D3C">
            <w:rPr>
              <w:i/>
            </w:rPr>
            <w:t>Proc. IEEE</w:t>
          </w:r>
          <w:r w:rsidRPr="007C1D3C">
            <w:t>, vol. 103, no. 12, pp. 2229–2242, 2015, doi: 10.1109/JPROC.2015.2458990.</w:t>
          </w:r>
        </w:p>
        <w:p w14:paraId="0A44B454" w14:textId="77777777" w:rsidR="007C1D3C" w:rsidRDefault="007C1D3C" w:rsidP="007C1D3C">
          <w:pPr>
            <w:pStyle w:val="CitaviBibliographyEntry"/>
          </w:pPr>
          <w:r>
            <w:t>[6]</w:t>
          </w:r>
          <w:r>
            <w:tab/>
          </w:r>
          <w:bookmarkStart w:id="110" w:name="_CTVL00126b9793d1645454fb4c660b392194f2a"/>
          <w:r>
            <w:t>H. A. Toliyat and G. B. Kliman,</w:t>
          </w:r>
          <w:bookmarkEnd w:id="110"/>
          <w:r>
            <w:t xml:space="preserve"> </w:t>
          </w:r>
          <w:r w:rsidRPr="007C1D3C">
            <w:rPr>
              <w:i/>
            </w:rPr>
            <w:t>Handbook of Electric Motors</w:t>
          </w:r>
          <w:r w:rsidRPr="007C1D3C">
            <w:t>: CRC Press, 2018. [Online]. Available: https://​books.google.de​/​books​?​id=​0Y_MBQAAQBAJ</w:t>
          </w:r>
        </w:p>
        <w:p w14:paraId="06B3B857" w14:textId="77777777" w:rsidR="007C1D3C" w:rsidRDefault="007C1D3C" w:rsidP="007C1D3C">
          <w:pPr>
            <w:pStyle w:val="CitaviBibliographyEntry"/>
          </w:pPr>
          <w:r>
            <w:t>[7]</w:t>
          </w:r>
          <w:r>
            <w:tab/>
          </w:r>
          <w:bookmarkStart w:id="111" w:name="_CTVL001a7f299e0942e4486990a34b27cfe391f"/>
          <w:r>
            <w:t>N. T. N. Dung, "An Overview on Electric Motors: Classification, Control and Applications,"</w:t>
          </w:r>
          <w:bookmarkEnd w:id="111"/>
          <w:r>
            <w:t xml:space="preserve"> </w:t>
          </w:r>
          <w:r w:rsidRPr="007C1D3C">
            <w:rPr>
              <w:i/>
            </w:rPr>
            <w:t>IJRSI</w:t>
          </w:r>
          <w:r w:rsidRPr="007C1D3C">
            <w:t>, XI, XI, pp. 318–333, 2024, doi: 10.51244/IJRSI.2024.11110025.</w:t>
          </w:r>
        </w:p>
        <w:p w14:paraId="402911C0" w14:textId="77777777" w:rsidR="007C1D3C" w:rsidRDefault="007C1D3C" w:rsidP="007C1D3C">
          <w:pPr>
            <w:pStyle w:val="CitaviBibliographyEntry"/>
          </w:pPr>
          <w:r>
            <w:t>[8]</w:t>
          </w:r>
          <w:r>
            <w:tab/>
          </w:r>
          <w:bookmarkStart w:id="112" w:name="_CTVL001171369a8b3ec45dab537c41144cc3c1b"/>
          <w:r w:rsidRPr="007C1D3C">
            <w:rPr>
              <w:i/>
            </w:rPr>
            <w:t>Brushless vs brushed DC motors: when and why to choose one over the othe</w:t>
          </w:r>
          <w:bookmarkEnd w:id="112"/>
          <w:r w:rsidRPr="007C1D3C">
            <w:rPr>
              <w:i/>
            </w:rPr>
            <w:t>r</w:t>
          </w:r>
          <w:r w:rsidRPr="007C1D3C">
            <w:t>, 2022. [Online]. Available: https://​media.monolithicpower.com​/​mps_​cms_​document/​2/​0/​2021-​brushless-​vs-​brushed-​dc-​motors-​when-​and-​why-​to-​choose-​one-​over-​the-​other_​r1.0.pdf</w:t>
          </w:r>
        </w:p>
        <w:p w14:paraId="4E1E2B77" w14:textId="77777777" w:rsidR="007C1D3C" w:rsidRDefault="007C1D3C" w:rsidP="007C1D3C">
          <w:pPr>
            <w:pStyle w:val="CitaviBibliographyEntry"/>
          </w:pPr>
          <w:r>
            <w:t>[9]</w:t>
          </w:r>
          <w:r>
            <w:tab/>
          </w:r>
          <w:bookmarkStart w:id="113" w:name="_CTVL0015d0c28c5df20454b934f47684bf7afb4"/>
          <w:r>
            <w:t>G. Pellegrino, A. Vagati, B. Boazzo, and P. Guglielmi, "Comparison of Induction and PM Synchronous Motor Drives for EV Application Including Design Examples,"</w:t>
          </w:r>
          <w:bookmarkEnd w:id="113"/>
          <w:r>
            <w:t xml:space="preserve"> </w:t>
          </w:r>
          <w:r w:rsidRPr="007C1D3C">
            <w:rPr>
              <w:i/>
            </w:rPr>
            <w:t>IEEE Trans. on Ind. Applicat.</w:t>
          </w:r>
          <w:r w:rsidRPr="007C1D3C">
            <w:t>, vol. 48, no. 6, pp. 2322–2332, 2012, doi: 10.1109/TIA.2012.2227092.</w:t>
          </w:r>
        </w:p>
        <w:p w14:paraId="72C3ACCF" w14:textId="77777777" w:rsidR="007C1D3C" w:rsidRDefault="007C1D3C" w:rsidP="007C1D3C">
          <w:pPr>
            <w:pStyle w:val="CitaviBibliographyEntry"/>
          </w:pPr>
          <w:r>
            <w:t>[10]</w:t>
          </w:r>
          <w:r>
            <w:tab/>
          </w:r>
          <w:bookmarkStart w:id="114" w:name="_CTVL0014537f7dce4ac4f08a83a4ad7564b48e0"/>
          <w:r>
            <w:t>Er. Rashi Mathur Er Vikas Mathur, "A review on Analysis of Different Types of Induction Motors and Their Performance,"</w:t>
          </w:r>
          <w:bookmarkEnd w:id="114"/>
          <w:r>
            <w:t xml:space="preserve"> </w:t>
          </w:r>
          <w:r w:rsidRPr="007C1D3C">
            <w:rPr>
              <w:i/>
            </w:rPr>
            <w:t>IJCRT - International Journal of Creative Research Thoughts (IJCRT)</w:t>
          </w:r>
          <w:r w:rsidRPr="007C1D3C">
            <w:t>, vol. 3, no. 3, 2015. [Online]. Available: https://​ijcrt.org​/​viewfulltext.php​?&amp;​p_id=​IJCRT1135333</w:t>
          </w:r>
        </w:p>
        <w:p w14:paraId="2A495477" w14:textId="77777777" w:rsidR="007C1D3C" w:rsidRDefault="007C1D3C" w:rsidP="007C1D3C">
          <w:pPr>
            <w:pStyle w:val="CitaviBibliographyEntry"/>
          </w:pPr>
          <w:r>
            <w:t>[11]</w:t>
          </w:r>
          <w:r>
            <w:tab/>
          </w:r>
          <w:bookmarkStart w:id="115" w:name="_CTVL0017ec7af384cf44a6980b9f6cb7a8b00ce"/>
          <w:r w:rsidRPr="007C1D3C">
            <w:rPr>
              <w:i/>
            </w:rPr>
            <w:t>Design and comparison of permanent magnet motor topologies for different application sector</w:t>
          </w:r>
          <w:bookmarkEnd w:id="115"/>
          <w:r w:rsidRPr="007C1D3C">
            <w:rPr>
              <w:i/>
            </w:rPr>
            <w:t>s</w:t>
          </w:r>
          <w:r w:rsidRPr="007C1D3C">
            <w:t>, 2021. [Online]. Available: https://​www.politesi.polimi.it​/​handle/​10589/​186694</w:t>
          </w:r>
        </w:p>
        <w:p w14:paraId="0C1D4DAF" w14:textId="77777777" w:rsidR="007C1D3C" w:rsidRDefault="007C1D3C" w:rsidP="007C1D3C">
          <w:pPr>
            <w:pStyle w:val="CitaviBibliographyEntry"/>
          </w:pPr>
          <w:r>
            <w:lastRenderedPageBreak/>
            <w:t>[12]</w:t>
          </w:r>
          <w:r>
            <w:tab/>
          </w:r>
          <w:bookmarkStart w:id="116" w:name="_CTVL001906e66f54fad4bbdaa7a2e9ff5b56157"/>
          <w:r>
            <w:t>M. Chapman, N. Frost, and R. Bruetsch, "Insulation Systems for Rotating Low-Voltage Machines," in pp. 257–260.</w:t>
          </w:r>
        </w:p>
        <w:bookmarkEnd w:id="116"/>
        <w:p w14:paraId="64499D36" w14:textId="77777777" w:rsidR="007C1D3C" w:rsidRDefault="007C1D3C" w:rsidP="007C1D3C">
          <w:pPr>
            <w:pStyle w:val="CitaviBibliographyEntry"/>
          </w:pPr>
          <w:r>
            <w:t>[13]</w:t>
          </w:r>
          <w:r>
            <w:tab/>
          </w:r>
          <w:bookmarkStart w:id="117" w:name="_CTVL001eabd2de4b0cb42aaaf2e9ea5a2e0db0d"/>
          <w:r>
            <w:t>N. Boulange</w:t>
          </w:r>
          <w:bookmarkEnd w:id="117"/>
          <w:r>
            <w:t>r</w:t>
          </w:r>
          <w:r w:rsidRPr="007C1D3C">
            <w:rPr>
              <w:i/>
            </w:rPr>
            <w:t xml:space="preserve"> et al., </w:t>
          </w:r>
          <w:r w:rsidRPr="007C1D3C">
            <w:t>"Aramid Based Slot Liners for Low Voltage Electric Motor Applications," in pp. 17–21.</w:t>
          </w:r>
        </w:p>
        <w:p w14:paraId="2F71B708" w14:textId="77777777" w:rsidR="007C1D3C" w:rsidRDefault="007C1D3C" w:rsidP="007C1D3C">
          <w:pPr>
            <w:pStyle w:val="CitaviBibliographyEntry"/>
          </w:pPr>
          <w:r>
            <w:t>[14]</w:t>
          </w:r>
          <w:r>
            <w:tab/>
          </w:r>
          <w:bookmarkStart w:id="118" w:name="_CTVL001b9dbf84369d04812a84e9355b50db8ac"/>
          <w:r>
            <w:t>S. Y. Goh, J. Wale, and D. Greenwood, "Thermal analysis for stator slot of permanent magnet machine," in</w:t>
          </w:r>
          <w:bookmarkEnd w:id="118"/>
          <w:r>
            <w:t xml:space="preserve"> </w:t>
          </w:r>
          <w:r w:rsidRPr="007C1D3C">
            <w:rPr>
              <w:i/>
            </w:rPr>
            <w:t>2016 XXII International Conference on Electrical Machines (ICEM)</w:t>
          </w:r>
          <w:r w:rsidRPr="007C1D3C">
            <w:t>, Lausanne, Switzerland, Sep. 2016 - Sep. 2016, pp. 2093–2098.</w:t>
          </w:r>
        </w:p>
        <w:p w14:paraId="043DAC39" w14:textId="77777777" w:rsidR="007C1D3C" w:rsidRDefault="007C1D3C" w:rsidP="007C1D3C">
          <w:pPr>
            <w:pStyle w:val="CitaviBibliographyEntry"/>
          </w:pPr>
          <w:r>
            <w:t>[15]</w:t>
          </w:r>
          <w:r>
            <w:tab/>
          </w:r>
          <w:bookmarkStart w:id="119" w:name="_CTVL0013d2e3f24b13449e0910934a4f3952b00"/>
          <w:r>
            <w:t>G. Singh and V. K. Banga, "Robots and its types for industrial applications,"</w:t>
          </w:r>
          <w:bookmarkEnd w:id="119"/>
          <w:r>
            <w:t xml:space="preserve"> </w:t>
          </w:r>
          <w:r w:rsidRPr="007C1D3C">
            <w:rPr>
              <w:i/>
            </w:rPr>
            <w:t>Materials Today: Proceedings</w:t>
          </w:r>
          <w:r w:rsidRPr="007C1D3C">
            <w:t>, vol. 60, pp. 1779–1786, 2022, doi: 10.1016/j.matpr.2021.12.426.</w:t>
          </w:r>
        </w:p>
        <w:p w14:paraId="0EA8C3EE" w14:textId="77777777" w:rsidR="007C1D3C" w:rsidRDefault="007C1D3C" w:rsidP="007C1D3C">
          <w:pPr>
            <w:pStyle w:val="CitaviBibliographyEntry"/>
          </w:pPr>
          <w:r>
            <w:t>[16]</w:t>
          </w:r>
          <w:r>
            <w:tab/>
          </w:r>
          <w:bookmarkStart w:id="120" w:name="_CTVL001f9b08c4336c945c491726075eae5f4b4"/>
          <w:r>
            <w:t>M. Shariatee, A. Akbarzadeh, A. Mousavi, and S. Alimardani, "Design of an economical SCARA robot for industrial applications," in pp. 534–539.</w:t>
          </w:r>
        </w:p>
        <w:bookmarkEnd w:id="120"/>
        <w:p w14:paraId="60AC9C76" w14:textId="77777777" w:rsidR="007C1D3C" w:rsidRDefault="007C1D3C" w:rsidP="007C1D3C">
          <w:pPr>
            <w:pStyle w:val="CitaviBibliographyEntry"/>
          </w:pPr>
          <w:r>
            <w:t>[17]</w:t>
          </w:r>
          <w:r>
            <w:tab/>
          </w:r>
          <w:bookmarkStart w:id="121" w:name="_CTVL0010499eec22b694e018889ae441471386d"/>
          <w:r>
            <w:t>Chair of Automatic Control,</w:t>
          </w:r>
          <w:bookmarkEnd w:id="121"/>
          <w:r>
            <w:t xml:space="preserve"> </w:t>
          </w:r>
          <w:r w:rsidRPr="007C1D3C">
            <w:rPr>
              <w:i/>
            </w:rPr>
            <w:t xml:space="preserve">Robotics. </w:t>
          </w:r>
          <w:r w:rsidRPr="007C1D3C">
            <w:t>[Online]. Available: https://​www.ac.tf.fau.eu​/​research/​robotics/​ (accessed: Aug. 1 2025).</w:t>
          </w:r>
        </w:p>
        <w:p w14:paraId="7DAE9636" w14:textId="77777777" w:rsidR="007C1D3C" w:rsidRDefault="007C1D3C" w:rsidP="007C1D3C">
          <w:pPr>
            <w:pStyle w:val="CitaviBibliographyEntry"/>
          </w:pPr>
          <w:r>
            <w:t>[18]</w:t>
          </w:r>
          <w:r>
            <w:tab/>
          </w:r>
          <w:bookmarkStart w:id="122" w:name="_CTVL00173f9bbb876e1489282b9313eff033488"/>
          <w:r>
            <w:t>D. Seleem, M. A. Shamseldin, and H. Eleashy, "Design and Control of Delta Robot (mini review),"</w:t>
          </w:r>
          <w:bookmarkEnd w:id="122"/>
          <w:r>
            <w:t xml:space="preserve"> </w:t>
          </w:r>
          <w:r w:rsidRPr="007C1D3C">
            <w:rPr>
              <w:i/>
            </w:rPr>
            <w:t>Future Engineering Journal</w:t>
          </w:r>
          <w:r w:rsidRPr="007C1D3C">
            <w:t>, vol. 5, no. 1, 2025. [Online]. Available: https://​digitalcommons.aaru.edu.jo​/​fej/​vol5/​iss1/​2</w:t>
          </w:r>
        </w:p>
        <w:p w14:paraId="5CEAE7DF" w14:textId="77777777" w:rsidR="007C1D3C" w:rsidRDefault="007C1D3C" w:rsidP="007C1D3C">
          <w:pPr>
            <w:pStyle w:val="CitaviBibliographyEntry"/>
          </w:pPr>
          <w:r>
            <w:t>[19]</w:t>
          </w:r>
          <w:r>
            <w:tab/>
          </w:r>
          <w:bookmarkStart w:id="123" w:name="_CTVL0019a4667dc436f493c9376b3c68df4fcf3"/>
          <w:r>
            <w:t>M. Saadeh and C. Koutsougeras, "DEVELOPMENT OF A CARTESIAN ROBOT WITH IMAGE PROCESSING AND GRASP DETECTION," in pp. 1246–1257.</w:t>
          </w:r>
        </w:p>
        <w:bookmarkEnd w:id="123"/>
        <w:p w14:paraId="540C0184" w14:textId="77777777" w:rsidR="007C1D3C" w:rsidRDefault="007C1D3C" w:rsidP="007C1D3C">
          <w:pPr>
            <w:pStyle w:val="CitaviBibliographyEntry"/>
          </w:pPr>
          <w:r>
            <w:t>[20]</w:t>
          </w:r>
          <w:r>
            <w:tab/>
          </w:r>
          <w:bookmarkStart w:id="124" w:name="_CTVL0012830e8922d214ed2b053b85c418e964e"/>
          <w:r w:rsidRPr="007C1D3C">
            <w:rPr>
              <w:i/>
            </w:rPr>
            <w:t>UR10e.</w:t>
          </w:r>
          <w:bookmarkEnd w:id="124"/>
          <w:r w:rsidRPr="007C1D3C">
            <w:rPr>
              <w:i/>
            </w:rPr>
            <w:t xml:space="preserve"> </w:t>
          </w:r>
          <w:r w:rsidRPr="007C1D3C">
            <w:t>[Online]. Available: https://​www.universal-robots.com​/​products/​ur10e/​ (accessed: Aug. 19 2025).</w:t>
          </w:r>
        </w:p>
        <w:p w14:paraId="55CA2421" w14:textId="77777777" w:rsidR="007C1D3C" w:rsidRDefault="007C1D3C" w:rsidP="007C1D3C">
          <w:pPr>
            <w:pStyle w:val="CitaviBibliographyEntry"/>
          </w:pPr>
          <w:r>
            <w:t>[21]</w:t>
          </w:r>
          <w:r>
            <w:tab/>
          </w:r>
          <w:bookmarkStart w:id="125" w:name="_CTVL001ea552e296b274672b840a797117474fa"/>
          <w:r>
            <w:t>P. Sanz, "Robotics: Modeling, Planning, and Control (Siciliano, B. et al; 2009) [On the Shelf],"</w:t>
          </w:r>
          <w:bookmarkEnd w:id="125"/>
          <w:r>
            <w:t xml:space="preserve"> </w:t>
          </w:r>
          <w:r w:rsidRPr="007C1D3C">
            <w:rPr>
              <w:i/>
            </w:rPr>
            <w:t>IEEE Robot. Automat. Mag.</w:t>
          </w:r>
          <w:r w:rsidRPr="007C1D3C">
            <w:t>, vol. 16, no. 4, p. 101, 2009, doi: 10.1109/MRA.2009.934833.</w:t>
          </w:r>
        </w:p>
        <w:p w14:paraId="74DAF603" w14:textId="77777777" w:rsidR="007C1D3C" w:rsidRDefault="007C1D3C" w:rsidP="007C1D3C">
          <w:pPr>
            <w:pStyle w:val="CitaviBibliographyEntry"/>
          </w:pPr>
          <w:r>
            <w:t>[22]</w:t>
          </w:r>
          <w:r>
            <w:tab/>
          </w:r>
          <w:bookmarkStart w:id="126" w:name="_CTVL0010c2aaf79fba841c09bb7ec25e05ce2df"/>
          <w:r>
            <w:t>Universal Robots,</w:t>
          </w:r>
          <w:bookmarkEnd w:id="126"/>
          <w:r>
            <w:t xml:space="preserve"> </w:t>
          </w:r>
          <w:r w:rsidRPr="007C1D3C">
            <w:rPr>
              <w:i/>
            </w:rPr>
            <w:t xml:space="preserve">DH Parameters for calculations of kinematics and dynamics. </w:t>
          </w:r>
          <w:r w:rsidRPr="007C1D3C">
            <w:t>[Online]. Available: https://​www.universal-robots.com​/​articles/​ur/​application-​installation/​dh-​parameters-​for-​calculations-​of-​kinematics-​and-​dynamics/​</w:t>
          </w:r>
        </w:p>
        <w:p w14:paraId="62E45983" w14:textId="77777777" w:rsidR="007C1D3C" w:rsidRDefault="007C1D3C" w:rsidP="007C1D3C">
          <w:pPr>
            <w:pStyle w:val="CitaviBibliographyEntry"/>
          </w:pPr>
          <w:r>
            <w:t>[23]</w:t>
          </w:r>
          <w:r>
            <w:tab/>
          </w:r>
          <w:bookmarkStart w:id="127" w:name="_CTVL0012ce7d3fdae2c4e9d9f3f2a0710370d64"/>
          <w:r>
            <w:t>Universal Robots,</w:t>
          </w:r>
          <w:bookmarkEnd w:id="127"/>
          <w:r>
            <w:t xml:space="preserve"> </w:t>
          </w:r>
          <w:r w:rsidRPr="007C1D3C">
            <w:rPr>
              <w:i/>
            </w:rPr>
            <w:t xml:space="preserve">UR10e User Manual. </w:t>
          </w:r>
          <w:r w:rsidRPr="007C1D3C">
            <w:t>[Online]. Available: https://​www.universal-robots.com​/​manuals/​EN/​PDF/​SW5_​19/​user-​manual-​UR10e-​PDF_​online/​711-​039-​00_​UR10e_​User_​Manual_​en_​Global.pdf (accessed: 15-072025).</w:t>
          </w:r>
        </w:p>
        <w:p w14:paraId="038CFCC4" w14:textId="77777777" w:rsidR="007C1D3C" w:rsidRDefault="007C1D3C" w:rsidP="007C1D3C">
          <w:pPr>
            <w:pStyle w:val="CitaviBibliographyEntry"/>
          </w:pPr>
          <w:r>
            <w:t>[24]</w:t>
          </w:r>
          <w:r>
            <w:tab/>
          </w:r>
          <w:bookmarkStart w:id="128" w:name="_CTVL001c7748f8923ed498e9c1586fd2544f82b"/>
          <w:r>
            <w:t>K. Eshraghi, P. Jiang, D. Suraci, and M. Atherton, "Preliminary Study of End-Effector Compliance for Reducing Insertion Force in Automated Fluid Coupling for Trains,"</w:t>
          </w:r>
          <w:bookmarkEnd w:id="128"/>
          <w:r>
            <w:t xml:space="preserve"> </w:t>
          </w:r>
          <w:r w:rsidRPr="007C1D3C">
            <w:rPr>
              <w:i/>
            </w:rPr>
            <w:t>JID</w:t>
          </w:r>
          <w:r w:rsidRPr="007C1D3C">
            <w:t>, vol. 24, 3-4, pp. 139–161, 2022, doi: 10.3233/JID200017.</w:t>
          </w:r>
        </w:p>
        <w:p w14:paraId="48417DDD" w14:textId="77777777" w:rsidR="007C1D3C" w:rsidRDefault="007C1D3C" w:rsidP="007C1D3C">
          <w:pPr>
            <w:pStyle w:val="CitaviBibliographyEntry"/>
          </w:pPr>
          <w:r>
            <w:t>[25]</w:t>
          </w:r>
          <w:r>
            <w:tab/>
          </w:r>
          <w:bookmarkStart w:id="129" w:name="_CTVL001d8d83f1d064d419fbab92107e09b06d5"/>
          <w:r>
            <w:t>P. Georgi, S. Ehnert, K. Güzel, and H.-C. Möhring, "Design and simulation of a multisensory-multi-process end-effector for application to various kinematics,"</w:t>
          </w:r>
          <w:bookmarkEnd w:id="129"/>
          <w:r>
            <w:t xml:space="preserve"> </w:t>
          </w:r>
          <w:r w:rsidRPr="007C1D3C">
            <w:rPr>
              <w:i/>
            </w:rPr>
            <w:t>Procedia CIRP</w:t>
          </w:r>
          <w:r w:rsidRPr="007C1D3C">
            <w:t>, vol. 130, pp. 915–923, 2024, doi: 10.1016/j.procir.2024.10.185.</w:t>
          </w:r>
        </w:p>
        <w:p w14:paraId="53A9F302" w14:textId="77777777" w:rsidR="007C1D3C" w:rsidRDefault="007C1D3C" w:rsidP="007C1D3C">
          <w:pPr>
            <w:pStyle w:val="CitaviBibliographyEntry"/>
          </w:pPr>
          <w:r>
            <w:lastRenderedPageBreak/>
            <w:t>[26]</w:t>
          </w:r>
          <w:r>
            <w:tab/>
          </w:r>
          <w:bookmarkStart w:id="130" w:name="_CTVL001558862bf980f4aacac032fdf66aeace7"/>
          <w:r>
            <w:t>M. Gu</w:t>
          </w:r>
          <w:bookmarkEnd w:id="130"/>
          <w:r>
            <w:t>o</w:t>
          </w:r>
          <w:r w:rsidRPr="007C1D3C">
            <w:rPr>
              <w:i/>
            </w:rPr>
            <w:t xml:space="preserve"> et al., </w:t>
          </w:r>
          <w:r w:rsidRPr="007C1D3C">
            <w:t xml:space="preserve">"Design of parallel-jaw gripper tip surfaces for robust grasping," in </w:t>
          </w:r>
          <w:r w:rsidRPr="007C1D3C">
            <w:rPr>
              <w:i/>
            </w:rPr>
            <w:t>2017 IEEE International Conference on Robotics and Automation (ICRA)</w:t>
          </w:r>
          <w:r w:rsidRPr="007C1D3C">
            <w:t>, Singapore, Singapore, May. 2017 - Jun. 2017, pp. 2831–2838.</w:t>
          </w:r>
        </w:p>
        <w:p w14:paraId="4D843352" w14:textId="77777777" w:rsidR="007C1D3C" w:rsidRDefault="007C1D3C" w:rsidP="007C1D3C">
          <w:pPr>
            <w:pStyle w:val="CitaviBibliographyEntry"/>
          </w:pPr>
          <w:r>
            <w:t>[27]</w:t>
          </w:r>
          <w:r>
            <w:tab/>
          </w:r>
          <w:bookmarkStart w:id="131" w:name="_CTVL001f314be2e4bf246c9839685ab18247f93"/>
          <w:r>
            <w:t>HITBOT,</w:t>
          </w:r>
          <w:bookmarkEnd w:id="131"/>
          <w:r>
            <w:t xml:space="preserve"> </w:t>
          </w:r>
          <w:r w:rsidRPr="007C1D3C">
            <w:rPr>
              <w:i/>
            </w:rPr>
            <w:t xml:space="preserve">Commonly used robotic Grippers. </w:t>
          </w:r>
          <w:r w:rsidRPr="007C1D3C">
            <w:t>[Online]. Available: https://​www.hitbotrobot.com​/​commonly-​used-​electric-​grippers/​ (accessed: Jul. 24 2025).</w:t>
          </w:r>
        </w:p>
        <w:p w14:paraId="5467D43D" w14:textId="77777777" w:rsidR="007C1D3C" w:rsidRDefault="007C1D3C" w:rsidP="007C1D3C">
          <w:pPr>
            <w:pStyle w:val="CitaviBibliographyEntry"/>
          </w:pPr>
          <w:r>
            <w:t>[28]</w:t>
          </w:r>
          <w:r>
            <w:tab/>
          </w:r>
          <w:bookmarkStart w:id="132" w:name="_CTVL0017f32eca8b41a40b1968da99b3578c562"/>
          <w:r>
            <w:t>M. Liu, L. Hao, W. Zhang, and Z. Zhao, "A novel design of shape-memory alloy-based soft robotic gripper with variable stiffness,"</w:t>
          </w:r>
          <w:bookmarkEnd w:id="132"/>
          <w:r>
            <w:t xml:space="preserve"> </w:t>
          </w:r>
          <w:r w:rsidRPr="007C1D3C">
            <w:rPr>
              <w:i/>
            </w:rPr>
            <w:t>International Journal of Advanced Robotic Systems</w:t>
          </w:r>
          <w:r w:rsidRPr="007C1D3C">
            <w:t>, vol. 17, no. 1, 2020, doi: 10.1177/1729881420907813.</w:t>
          </w:r>
        </w:p>
        <w:p w14:paraId="73534B27" w14:textId="77777777" w:rsidR="007C1D3C" w:rsidRDefault="007C1D3C" w:rsidP="007C1D3C">
          <w:pPr>
            <w:pStyle w:val="CitaviBibliographyEntry"/>
          </w:pPr>
          <w:r>
            <w:t>[29]</w:t>
          </w:r>
          <w:r>
            <w:tab/>
          </w:r>
          <w:bookmarkStart w:id="133" w:name="_CTVL00156edac11037e49699c2ff861a80bf797"/>
          <w:r>
            <w:t>On Robot,</w:t>
          </w:r>
          <w:bookmarkEnd w:id="133"/>
          <w:r>
            <w:t xml:space="preserve"> </w:t>
          </w:r>
          <w:r w:rsidRPr="007C1D3C">
            <w:rPr>
              <w:i/>
            </w:rPr>
            <w:t xml:space="preserve">Products and applications. </w:t>
          </w:r>
          <w:r w:rsidRPr="007C1D3C">
            <w:t>[Online]. Available: https://​onrobot.com​/​en/​products (accessed: Jul. 24 2025).</w:t>
          </w:r>
        </w:p>
        <w:p w14:paraId="3F226C47" w14:textId="77777777" w:rsidR="007C1D3C" w:rsidRDefault="007C1D3C" w:rsidP="007C1D3C">
          <w:pPr>
            <w:pStyle w:val="CitaviBibliographyEntry"/>
          </w:pPr>
          <w:r>
            <w:t>[30]</w:t>
          </w:r>
          <w:r>
            <w:tab/>
          </w:r>
          <w:bookmarkStart w:id="134" w:name="_CTVL001f2535e989f1240f6969e906aba24812e"/>
          <w:r w:rsidRPr="007C1D3C">
            <w:rPr>
              <w:i/>
            </w:rPr>
            <w:t>Robotic</w:t>
          </w:r>
          <w:bookmarkEnd w:id="134"/>
          <w:r w:rsidRPr="007C1D3C">
            <w:rPr>
              <w:i/>
            </w:rPr>
            <w:t>s</w:t>
          </w:r>
          <w:r w:rsidRPr="007C1D3C">
            <w:t>: Springer, London, 2010.</w:t>
          </w:r>
        </w:p>
        <w:p w14:paraId="5DEFF997" w14:textId="77777777" w:rsidR="007C1D3C" w:rsidRDefault="007C1D3C" w:rsidP="007C1D3C">
          <w:pPr>
            <w:pStyle w:val="CitaviBibliographyEntry"/>
          </w:pPr>
          <w:r>
            <w:t>[31]</w:t>
          </w:r>
          <w:r>
            <w:tab/>
          </w:r>
          <w:bookmarkStart w:id="135" w:name="_CTVL00189149576c2944a189c66285d34f5fae8"/>
          <w:r>
            <w:t>V. K. Rai, "Temperature sensors and optical sensors," (in En;en),</w:t>
          </w:r>
          <w:bookmarkEnd w:id="135"/>
          <w:r>
            <w:t xml:space="preserve"> </w:t>
          </w:r>
          <w:r w:rsidRPr="007C1D3C">
            <w:rPr>
              <w:i/>
            </w:rPr>
            <w:t>Appl. Phys. B</w:t>
          </w:r>
          <w:r w:rsidRPr="007C1D3C">
            <w:t>, vol. 88, no. 2, pp. 297–303, 2007, doi: 10.1007/s00340-007-2717-4.</w:t>
          </w:r>
        </w:p>
        <w:p w14:paraId="05E8F9F6" w14:textId="77777777" w:rsidR="007C1D3C" w:rsidRDefault="007C1D3C" w:rsidP="007C1D3C">
          <w:pPr>
            <w:pStyle w:val="CitaviBibliographyEntry"/>
          </w:pPr>
          <w:r>
            <w:t>[32]</w:t>
          </w:r>
          <w:r>
            <w:tab/>
          </w:r>
          <w:bookmarkStart w:id="136" w:name="_CTVL0011a249218437746f291d5c907317fc4c6"/>
          <w:r>
            <w:t>W.-P. Shi</w:t>
          </w:r>
          <w:bookmarkEnd w:id="136"/>
          <w:r>
            <w:t>h</w:t>
          </w:r>
          <w:r w:rsidRPr="007C1D3C">
            <w:rPr>
              <w:i/>
            </w:rPr>
            <w:t xml:space="preserve"> et al., </w:t>
          </w:r>
          <w:r w:rsidRPr="007C1D3C">
            <w:t xml:space="preserve">"Flexible Temperature Sensor Array Based on a Graphite-Polydimethylsiloxane Composite," </w:t>
          </w:r>
          <w:r w:rsidRPr="007C1D3C">
            <w:rPr>
              <w:i/>
            </w:rPr>
            <w:t>Sensors</w:t>
          </w:r>
          <w:r w:rsidRPr="007C1D3C">
            <w:t>, vol. 10, no. 4, pp. 3597–3610, 2010, doi: 10.3390/s100403597.</w:t>
          </w:r>
        </w:p>
        <w:p w14:paraId="1889C791" w14:textId="77777777" w:rsidR="007C1D3C" w:rsidRDefault="007C1D3C" w:rsidP="007C1D3C">
          <w:pPr>
            <w:pStyle w:val="CitaviBibliographyEntry"/>
          </w:pPr>
          <w:r>
            <w:t>[33]</w:t>
          </w:r>
          <w:r>
            <w:tab/>
          </w:r>
          <w:bookmarkStart w:id="137" w:name="_CTVL0018b0c9793620b4c78a6ef5fed4f1a8462"/>
          <w:r>
            <w:t>Intel® RealSense™ Depth and Tracking Cameras,</w:t>
          </w:r>
          <w:bookmarkEnd w:id="137"/>
          <w:r>
            <w:t xml:space="preserve"> </w:t>
          </w:r>
          <w:r w:rsidRPr="007C1D3C">
            <w:rPr>
              <w:i/>
            </w:rPr>
            <w:t xml:space="preserve">Depth Camera D435i. </w:t>
          </w:r>
          <w:r w:rsidRPr="007C1D3C">
            <w:t>[Online]. Available: https://​realsenseai.com​/​stereo-​depth-​cameras/​depth-​camera-​d435i/​</w:t>
          </w:r>
        </w:p>
        <w:p w14:paraId="0BC7DDAA" w14:textId="77777777" w:rsidR="007C1D3C" w:rsidRDefault="007C1D3C" w:rsidP="007C1D3C">
          <w:pPr>
            <w:pStyle w:val="CitaviBibliographyEntry"/>
          </w:pPr>
          <w:r>
            <w:t>[34]</w:t>
          </w:r>
          <w:r>
            <w:tab/>
          </w:r>
          <w:bookmarkStart w:id="138" w:name="_CTVL0014e3182c1f72c4061b2b5d345c464d274"/>
          <w:r>
            <w:t>L. Huan</w:t>
          </w:r>
          <w:bookmarkEnd w:id="138"/>
          <w:r>
            <w:t>g</w:t>
          </w:r>
          <w:r w:rsidRPr="007C1D3C">
            <w:rPr>
              <w:i/>
            </w:rPr>
            <w:t xml:space="preserve"> et al., </w:t>
          </w:r>
          <w:r w:rsidRPr="007C1D3C">
            <w:t xml:space="preserve">"Research progress of multifunctional flexible proximity sensors," </w:t>
          </w:r>
          <w:r w:rsidRPr="007C1D3C">
            <w:rPr>
              <w:i/>
            </w:rPr>
            <w:t>Sensors and Actuators A: Physical</w:t>
          </w:r>
          <w:r w:rsidRPr="007C1D3C">
            <w:t>, vol. 360, p. 114500, 2023, doi: 10.1016/j.sna.2023.114500.</w:t>
          </w:r>
        </w:p>
        <w:p w14:paraId="61847838" w14:textId="77777777" w:rsidR="007C1D3C" w:rsidRDefault="007C1D3C" w:rsidP="007C1D3C">
          <w:pPr>
            <w:pStyle w:val="CitaviBibliographyEntry"/>
          </w:pPr>
          <w:r>
            <w:t>[35]</w:t>
          </w:r>
          <w:r>
            <w:tab/>
          </w:r>
          <w:bookmarkStart w:id="139" w:name="_CTVL001a44094269b3e4d558eab0909095c7e51"/>
          <w:r>
            <w:t>T. Swedberg, "Force Torque Sensors Enhance Robotic Precision and Sensitivity,"</w:t>
          </w:r>
          <w:bookmarkEnd w:id="139"/>
          <w:r>
            <w:t xml:space="preserve"> </w:t>
          </w:r>
          <w:r w:rsidRPr="007C1D3C">
            <w:rPr>
              <w:i/>
            </w:rPr>
            <w:t>JHFOSTER</w:t>
          </w:r>
          <w:r w:rsidRPr="007C1D3C">
            <w:t>, 07 Oct., 2025. https://​jhfoster.com​/​automation-​blogs/​force-​torque-​sensors-​enhance-​robotic-​precision-​and-​sensitivity/​ (accessed: Jul. 26 2025).</w:t>
          </w:r>
        </w:p>
        <w:p w14:paraId="59B204F6" w14:textId="77777777" w:rsidR="007C1D3C" w:rsidRDefault="007C1D3C" w:rsidP="007C1D3C">
          <w:pPr>
            <w:pStyle w:val="CitaviBibliographyEntry"/>
          </w:pPr>
          <w:r>
            <w:t>[36]</w:t>
          </w:r>
          <w:r>
            <w:tab/>
          </w:r>
          <w:bookmarkStart w:id="140" w:name="_CTVL00122b54edc963c4a42ab12f05b95607757"/>
          <w:r>
            <w:t>Bota Systems,</w:t>
          </w:r>
          <w:bookmarkEnd w:id="140"/>
          <w:r>
            <w:t xml:space="preserve"> </w:t>
          </w:r>
          <w:r w:rsidRPr="007C1D3C">
            <w:rPr>
              <w:i/>
            </w:rPr>
            <w:t xml:space="preserve">What's a force torque sensor? | Bota Systems. </w:t>
          </w:r>
          <w:r w:rsidRPr="007C1D3C">
            <w:t>[Online]. Available: https://​www.botasys.com​/​post/​force-​torque-​sensor (accessed: Jul. 26 2025).</w:t>
          </w:r>
        </w:p>
        <w:p w14:paraId="66ABE0ED" w14:textId="77777777" w:rsidR="007C1D3C" w:rsidRDefault="007C1D3C" w:rsidP="007C1D3C">
          <w:pPr>
            <w:pStyle w:val="CitaviBibliographyEntry"/>
          </w:pPr>
          <w:r>
            <w:t>[37]</w:t>
          </w:r>
          <w:r>
            <w:tab/>
          </w:r>
          <w:bookmarkStart w:id="141" w:name="_CTVL001db3f0cf410814338a906d9938de7232c"/>
          <w:r>
            <w:t>G. Laudante, M. Mirto, O. Pennacchio, and S. Pirozzi, "A multi-modal sensing system for human-robot interaction through tactile and proximity data,"</w:t>
          </w:r>
          <w:bookmarkEnd w:id="141"/>
          <w:r>
            <w:t xml:space="preserve"> </w:t>
          </w:r>
          <w:r w:rsidRPr="007C1D3C">
            <w:rPr>
              <w:i/>
            </w:rPr>
            <w:t>Front. Robot. AI</w:t>
          </w:r>
          <w:r w:rsidRPr="007C1D3C">
            <w:t>, vol. 12, p. 1581154, 2025, doi: 10.3389/frobt.2025.1581154.</w:t>
          </w:r>
        </w:p>
        <w:p w14:paraId="4A659C76" w14:textId="77777777" w:rsidR="007C1D3C" w:rsidRDefault="007C1D3C" w:rsidP="007C1D3C">
          <w:pPr>
            <w:pStyle w:val="CitaviBibliographyEntry"/>
          </w:pPr>
          <w:r>
            <w:t>[38]</w:t>
          </w:r>
          <w:r>
            <w:tab/>
          </w:r>
          <w:bookmarkStart w:id="142" w:name="_CTVL0013f96f2826db24c15ab931e0bb3027c02"/>
          <w:r>
            <w:t>A. Angleraud, A. Ekrekli, K. Samarawickrama, G. Sharma, and R. Pieters, "Sensor-based human–robot collaboration for industrial tasks,"</w:t>
          </w:r>
          <w:bookmarkEnd w:id="142"/>
          <w:r>
            <w:t xml:space="preserve"> </w:t>
          </w:r>
          <w:r w:rsidRPr="007C1D3C">
            <w:rPr>
              <w:i/>
            </w:rPr>
            <w:t>Robotics and Computer-Integrated Manufacturing</w:t>
          </w:r>
          <w:r w:rsidRPr="007C1D3C">
            <w:t>, vol. 86, p. 102663, 2024, doi: 10.1016/j.rcim.2023.102663.</w:t>
          </w:r>
        </w:p>
        <w:p w14:paraId="6416C564" w14:textId="77777777" w:rsidR="007C1D3C" w:rsidRDefault="007C1D3C" w:rsidP="007C1D3C">
          <w:pPr>
            <w:pStyle w:val="CitaviBibliographyEntry"/>
          </w:pPr>
          <w:r>
            <w:t>[39]</w:t>
          </w:r>
          <w:r>
            <w:tab/>
          </w:r>
          <w:bookmarkStart w:id="143" w:name="_CTVL0019d644cbf4ebf4222a60d4f539044095d"/>
          <w:r>
            <w:t>ISO,</w:t>
          </w:r>
          <w:bookmarkEnd w:id="143"/>
          <w:r>
            <w:t xml:space="preserve"> </w:t>
          </w:r>
          <w:r w:rsidRPr="007C1D3C">
            <w:rPr>
              <w:i/>
            </w:rPr>
            <w:t xml:space="preserve">ISO/TS 15066:2016. </w:t>
          </w:r>
          <w:r w:rsidRPr="007C1D3C">
            <w:t>[Online]. Available: https://​www.iso.org​/​standard/​62996.html (accessed: Jul. 26 2025).</w:t>
          </w:r>
        </w:p>
        <w:p w14:paraId="7DC9A2F2" w14:textId="77777777" w:rsidR="007C1D3C" w:rsidRDefault="007C1D3C" w:rsidP="007C1D3C">
          <w:pPr>
            <w:pStyle w:val="CitaviBibliographyEntry"/>
          </w:pPr>
          <w:r>
            <w:lastRenderedPageBreak/>
            <w:t>[40]</w:t>
          </w:r>
          <w:r>
            <w:tab/>
          </w:r>
          <w:bookmarkStart w:id="144" w:name="_CTVL001f12f13bc80cb4e1e9c75f79836d3f76b"/>
          <w:r>
            <w:t>Z. Pan, J. Polden, N. Larkin, S. van Duin, and J. Norrish, "Recent progress on programming methods for industrial robots,"</w:t>
          </w:r>
          <w:bookmarkEnd w:id="144"/>
          <w:r>
            <w:t xml:space="preserve"> </w:t>
          </w:r>
          <w:r w:rsidRPr="007C1D3C">
            <w:rPr>
              <w:i/>
            </w:rPr>
            <w:t>Robotics and Computer-Integrated Manufacturing</w:t>
          </w:r>
          <w:r w:rsidRPr="007C1D3C">
            <w:t>, vol. 28, no. 2, pp. 87–94, 2012, doi: 10.1016/j.rcim.2011.08.004.</w:t>
          </w:r>
        </w:p>
        <w:p w14:paraId="3152CAAF" w14:textId="77777777" w:rsidR="007C1D3C" w:rsidRDefault="007C1D3C" w:rsidP="007C1D3C">
          <w:pPr>
            <w:pStyle w:val="CitaviBibliographyEntry"/>
          </w:pPr>
          <w:r>
            <w:t>[41]</w:t>
          </w:r>
          <w:r>
            <w:tab/>
          </w:r>
          <w:bookmarkStart w:id="145" w:name="_CTVL001b743a983147b4390a40d91d67a63f5af"/>
          <w:r w:rsidRPr="007C1D3C">
            <w:rPr>
              <w:i/>
            </w:rPr>
            <w:t>Five ways to program a cobot.</w:t>
          </w:r>
          <w:bookmarkEnd w:id="145"/>
          <w:r w:rsidRPr="007C1D3C">
            <w:rPr>
              <w:i/>
            </w:rPr>
            <w:t xml:space="preserve"> </w:t>
          </w:r>
          <w:r w:rsidRPr="007C1D3C">
            <w:t>[Online]. Available: https://​www.universal-robots.com​/​developer/​five-​ways-​to-​program-​a-​cobot/​ (accessed: Jul. 27 2025).</w:t>
          </w:r>
        </w:p>
        <w:p w14:paraId="6E14B993" w14:textId="77777777" w:rsidR="007C1D3C" w:rsidRDefault="007C1D3C" w:rsidP="007C1D3C">
          <w:pPr>
            <w:pStyle w:val="CitaviBibliographyEntry"/>
          </w:pPr>
          <w:r>
            <w:t>[42]</w:t>
          </w:r>
          <w:r>
            <w:tab/>
          </w:r>
          <w:bookmarkStart w:id="146" w:name="_CTVL00178e80c7b11fd4380bdfc9f4af8d319eb"/>
          <w:r>
            <w:t>Universal Robots,</w:t>
          </w:r>
          <w:bookmarkEnd w:id="146"/>
          <w:r>
            <w:t xml:space="preserve"> </w:t>
          </w:r>
          <w:r w:rsidRPr="007C1D3C">
            <w:rPr>
              <w:i/>
            </w:rPr>
            <w:t xml:space="preserve">URScript API Reference - scriptManual. </w:t>
          </w:r>
          <w:r w:rsidRPr="007C1D3C">
            <w:t>Accessed: Jul. 27 2025. [Online]. Available: https://​s3-eu-west-1.amazonaws.com​/​ur-​support-​site/​69544/​scriptManual.pdf</w:t>
          </w:r>
        </w:p>
        <w:p w14:paraId="04A159C8" w14:textId="77777777" w:rsidR="007C1D3C" w:rsidRDefault="007C1D3C" w:rsidP="007C1D3C">
          <w:pPr>
            <w:pStyle w:val="CitaviBibliographyEntry"/>
          </w:pPr>
          <w:r>
            <w:t>[43]</w:t>
          </w:r>
          <w:r>
            <w:tab/>
          </w:r>
          <w:bookmarkStart w:id="147" w:name="_CTVL0010cf3fb724a244cf2bcf44b4f3be7d5bf"/>
          <w:r w:rsidRPr="007C1D3C">
            <w:rPr>
              <w:i/>
            </w:rPr>
            <w:t>ROS: an open-source Robot Operating Syste</w:t>
          </w:r>
          <w:bookmarkEnd w:id="147"/>
          <w:r w:rsidRPr="007C1D3C">
            <w:rPr>
              <w:i/>
            </w:rPr>
            <w:t>m</w:t>
          </w:r>
          <w:r w:rsidRPr="007C1D3C">
            <w:t>, 2009. [Online]. Available: http://​lars.mec.ua.pt​/​public/​lar%20projects/​binpicking/​2016_​rodrigosalgueiro/​lib/​ros/​icraoss09-​ros.pdf</w:t>
          </w:r>
        </w:p>
        <w:p w14:paraId="1E76FBBD" w14:textId="77777777" w:rsidR="007C1D3C" w:rsidRDefault="007C1D3C" w:rsidP="007C1D3C">
          <w:pPr>
            <w:pStyle w:val="CitaviBibliographyEntry"/>
          </w:pPr>
          <w:r>
            <w:t>[44]</w:t>
          </w:r>
          <w:r>
            <w:tab/>
          </w:r>
          <w:bookmarkStart w:id="148" w:name="_CTVL001ab601364f9e34568a9f3c8a1945fdf78"/>
          <w:r>
            <w:t>A. Cherubini and D. Navarro-Alarcon, "Sensor-Based Control for Collaborative Robots: Fundamentals, Challenges, and Opportunities,"</w:t>
          </w:r>
          <w:bookmarkEnd w:id="148"/>
          <w:r>
            <w:t xml:space="preserve"> </w:t>
          </w:r>
          <w:r w:rsidRPr="007C1D3C">
            <w:rPr>
              <w:i/>
            </w:rPr>
            <w:t>Frontiers in neurorobotics</w:t>
          </w:r>
          <w:r w:rsidRPr="007C1D3C">
            <w:t>, vol. 14, p. 576846, 2020, doi: 10.3389/fnbot.2020.576846.</w:t>
          </w:r>
        </w:p>
        <w:p w14:paraId="091CFE3A" w14:textId="77777777" w:rsidR="007C1D3C" w:rsidRDefault="007C1D3C" w:rsidP="007C1D3C">
          <w:pPr>
            <w:pStyle w:val="CitaviBibliographyEntry"/>
          </w:pPr>
          <w:r>
            <w:t>[45]</w:t>
          </w:r>
          <w:r>
            <w:tab/>
          </w:r>
          <w:bookmarkStart w:id="149" w:name="_CTVL001248a8d6ae70c4bd39ea86638ed85a15b"/>
          <w:r w:rsidRPr="007C1D3C">
            <w:rPr>
              <w:i/>
            </w:rPr>
            <w:t>ROS 2 integration paths — Universal Robots ROS 2 Driver Documentation 0.1 documentation.</w:t>
          </w:r>
          <w:bookmarkEnd w:id="149"/>
          <w:r w:rsidRPr="007C1D3C">
            <w:rPr>
              <w:i/>
            </w:rPr>
            <w:t xml:space="preserve"> </w:t>
          </w:r>
          <w:r w:rsidRPr="007C1D3C">
            <w:t>[Online]. Available: https://​docs.universal-robots.com​/​Universal_​Robots_​ROS2_​Documentation/​doc/​ros2_​controller_​vs_​driver.html (accessed: Jul. 29 2025).</w:t>
          </w:r>
        </w:p>
        <w:p w14:paraId="4C37EC04" w14:textId="77777777" w:rsidR="007C1D3C" w:rsidRDefault="007C1D3C" w:rsidP="007C1D3C">
          <w:pPr>
            <w:pStyle w:val="CitaviBibliographyEntry"/>
          </w:pPr>
          <w:r>
            <w:t>[46]</w:t>
          </w:r>
          <w:r>
            <w:tab/>
          </w:r>
          <w:bookmarkStart w:id="150" w:name="_CTVL00153867a3b18934fbcb3b64ac1f28c7f19"/>
          <w:r w:rsidRPr="007C1D3C">
            <w:rPr>
              <w:i/>
            </w:rPr>
            <w:t>Robot-based production of electric motors with hairpin winding technolog</w:t>
          </w:r>
          <w:bookmarkEnd w:id="150"/>
          <w:r w:rsidRPr="007C1D3C">
            <w:rPr>
              <w:i/>
            </w:rPr>
            <w:t>y</w:t>
          </w:r>
          <w:r w:rsidRPr="007C1D3C">
            <w:t>, 2019. [Online]. Available: https://​www.iaeng.org​/​publication/​wcecs2019/​wcecs2019_​pp257-​262.pdf</w:t>
          </w:r>
        </w:p>
        <w:p w14:paraId="19FDA4AC" w14:textId="77777777" w:rsidR="007C1D3C" w:rsidRDefault="007C1D3C" w:rsidP="007C1D3C">
          <w:pPr>
            <w:pStyle w:val="CitaviBibliographyEntry"/>
          </w:pPr>
          <w:r>
            <w:t>[47]</w:t>
          </w:r>
          <w:r>
            <w:tab/>
          </w:r>
          <w:bookmarkStart w:id="151" w:name="_CTVL001fd77225c2d714ec5b4163391439a60d9"/>
          <w:r>
            <w:t>A. Mahr, P. Mathea, A. Vogel, A. Morello, J. Franke, and A. Kühl, "Robotic based Assembly of insulating Sleeves onto Winding Coil Ends of Electric Drive Stators," in</w:t>
          </w:r>
          <w:bookmarkEnd w:id="151"/>
          <w:r>
            <w:t xml:space="preserve"> </w:t>
          </w:r>
          <w:r w:rsidRPr="007C1D3C">
            <w:rPr>
              <w:i/>
            </w:rPr>
            <w:t>2023 13th International Electric Drives Production Conference (EDPC)</w:t>
          </w:r>
          <w:r w:rsidRPr="007C1D3C">
            <w:t>, 2023, pp. 1–7.</w:t>
          </w:r>
        </w:p>
        <w:p w14:paraId="0A3CCE82" w14:textId="77777777" w:rsidR="007C1D3C" w:rsidRDefault="007C1D3C" w:rsidP="007C1D3C">
          <w:pPr>
            <w:pStyle w:val="CitaviBibliographyEntry"/>
          </w:pPr>
          <w:r>
            <w:t>[48]</w:t>
          </w:r>
          <w:r>
            <w:tab/>
          </w:r>
          <w:bookmarkStart w:id="152" w:name="_CTVL001ddba603478164beabb342814cc5855e2"/>
          <w:r>
            <w:t>V. Henrich, A. Vogel, M. Baader, J. Franke, and A. Kühl, "Vision-Based Pose Estimation of Superimposed Enameled Wire Ends for Robotic Handling of Powerdense Flat Wire Stators," in</w:t>
          </w:r>
          <w:bookmarkEnd w:id="152"/>
          <w:r>
            <w:t xml:space="preserve"> </w:t>
          </w:r>
          <w:r w:rsidRPr="007C1D3C">
            <w:rPr>
              <w:i/>
            </w:rPr>
            <w:t>2024 14th International Electric Drives Production Conference (EDPC)</w:t>
          </w:r>
          <w:r w:rsidRPr="007C1D3C">
            <w:t>, 2024, pp. 1–9.</w:t>
          </w:r>
        </w:p>
        <w:p w14:paraId="1F67082F" w14:textId="77777777" w:rsidR="007C1D3C" w:rsidRDefault="007C1D3C" w:rsidP="007C1D3C">
          <w:pPr>
            <w:pStyle w:val="CitaviBibliographyEntry"/>
          </w:pPr>
          <w:r>
            <w:t>[49]</w:t>
          </w:r>
          <w:r>
            <w:tab/>
          </w:r>
          <w:bookmarkStart w:id="153" w:name="_CTVL001b7ba2444aed649cdb40e52c9ce7b4a17"/>
          <w:r>
            <w:t>Elmotec Statomat,</w:t>
          </w:r>
          <w:bookmarkEnd w:id="153"/>
          <w:r>
            <w:t xml:space="preserve"> </w:t>
          </w:r>
          <w:r w:rsidRPr="007C1D3C">
            <w:rPr>
              <w:i/>
            </w:rPr>
            <w:t xml:space="preserve">Slot Insulation - Elmotec Statomat. </w:t>
          </w:r>
          <w:r w:rsidRPr="007C1D3C">
            <w:t>[Online]. Available: https://​www.elmotec-statomat.eu​/​en/​manufacturing-​process/​slot-​insulation/​</w:t>
          </w:r>
        </w:p>
        <w:p w14:paraId="19B3CE97" w14:textId="77777777" w:rsidR="007C1D3C" w:rsidRDefault="007C1D3C" w:rsidP="007C1D3C">
          <w:pPr>
            <w:pStyle w:val="CitaviBibliographyEntry"/>
          </w:pPr>
          <w:r>
            <w:t>[50]</w:t>
          </w:r>
          <w:r>
            <w:tab/>
          </w:r>
          <w:bookmarkStart w:id="154" w:name="_CTVL001c9ee9665b6354461bd15ef5f5afcd16f"/>
          <w:r>
            <w:t>NIDE,</w:t>
          </w:r>
          <w:bookmarkEnd w:id="154"/>
          <w:r>
            <w:t xml:space="preserve"> </w:t>
          </w:r>
          <w:r w:rsidRPr="007C1D3C">
            <w:rPr>
              <w:i/>
            </w:rPr>
            <w:t xml:space="preserve">Automatic Stator Slot Insulation Paper Inserting Machine for Induction Motor Three Phase Motor Winding. </w:t>
          </w:r>
          <w:r w:rsidRPr="007C1D3C">
            <w:t>[Online]. Available: https://​salesdpti-nide.en.made-in-china.com​/​product/​SKpnekvGAjWL/​China-​Automatic-​Stator-​Slot-​Insulation-​Paper-​Inserting-​Machine-​for-​Induction-​Motor-​Three-​Phase-​Motor-​Winding.html</w:t>
          </w:r>
        </w:p>
        <w:p w14:paraId="0876625B" w14:textId="77777777" w:rsidR="007C1D3C" w:rsidRDefault="007C1D3C" w:rsidP="007C1D3C">
          <w:pPr>
            <w:pStyle w:val="CitaviBibliographyEntry"/>
          </w:pPr>
          <w:r>
            <w:t>[51]</w:t>
          </w:r>
          <w:r>
            <w:tab/>
          </w:r>
          <w:bookmarkStart w:id="155" w:name="_CTVL00136f7a21b9dcd4dfe961f0893b5d6989b"/>
          <w:r>
            <w:t>Delta Automation Technology,</w:t>
          </w:r>
          <w:bookmarkEnd w:id="155"/>
          <w:r>
            <w:t xml:space="preserve"> </w:t>
          </w:r>
          <w:r w:rsidRPr="007C1D3C">
            <w:rPr>
              <w:i/>
            </w:rPr>
            <w:t xml:space="preserve">Slot Insulation Machine. </w:t>
          </w:r>
          <w:r w:rsidRPr="007C1D3C">
            <w:t>[Online]. Available: https://​deltasrl.online​/​en/​avada_​portfolio/​slot-​insulation-​machine/​</w:t>
          </w:r>
        </w:p>
        <w:p w14:paraId="6496F900" w14:textId="77777777" w:rsidR="007C1D3C" w:rsidRDefault="007C1D3C" w:rsidP="007C1D3C">
          <w:pPr>
            <w:pStyle w:val="CitaviBibliographyEntry"/>
          </w:pPr>
          <w:r>
            <w:lastRenderedPageBreak/>
            <w:t>[52]</w:t>
          </w:r>
          <w:r>
            <w:tab/>
          </w:r>
          <w:bookmarkStart w:id="156" w:name="_CTVL0017220825f586f448c9b909ee4188fb4e1"/>
          <w:r>
            <w:t>BEN Buchele,</w:t>
          </w:r>
          <w:bookmarkEnd w:id="156"/>
          <w:r>
            <w:t xml:space="preserve"> </w:t>
          </w:r>
          <w:r w:rsidRPr="007C1D3C">
            <w:rPr>
              <w:i/>
            </w:rPr>
            <w:t xml:space="preserve">BEN Buchele Elektromotorenwerke GmbH in Nürnberg. </w:t>
          </w:r>
          <w:r w:rsidRPr="007C1D3C">
            <w:t>[Online]. Available: https://​www.benbuchele.de​/​</w:t>
          </w:r>
        </w:p>
        <w:p w14:paraId="306F0324" w14:textId="77777777" w:rsidR="007C1D3C" w:rsidRDefault="007C1D3C" w:rsidP="007C1D3C">
          <w:pPr>
            <w:pStyle w:val="CitaviBibliographyEntry"/>
          </w:pPr>
          <w:r>
            <w:t>[53]</w:t>
          </w:r>
          <w:r>
            <w:tab/>
          </w:r>
          <w:bookmarkStart w:id="157" w:name="_CTVL001a3e9eb81b99344838e66025ffa94e8f9"/>
          <w:r>
            <w:t>D. Mayer, L. Hausmann, N. Maul, L. Reinschmidt, J. Hofmann, and J. Fleischer, "Systematic Investigation of the Grooving Process and its Influence on Slot Insulation of Stators with Hairpin Technology," in pp. 1–7.</w:t>
          </w:r>
        </w:p>
        <w:bookmarkEnd w:id="157"/>
        <w:p w14:paraId="6D7DD70C" w14:textId="77777777" w:rsidR="007C1D3C" w:rsidRDefault="007C1D3C" w:rsidP="007C1D3C">
          <w:pPr>
            <w:pStyle w:val="CitaviBibliographyEntry"/>
          </w:pPr>
          <w:r>
            <w:t>[54]</w:t>
          </w:r>
          <w:r>
            <w:tab/>
          </w:r>
          <w:bookmarkStart w:id="158" w:name="_CTVL0018431e74471014cf2919354259570363a"/>
          <w:r>
            <w:t>Automation International,</w:t>
          </w:r>
          <w:bookmarkEnd w:id="158"/>
          <w:r>
            <w:t xml:space="preserve"> </w:t>
          </w:r>
          <w:r w:rsidRPr="007C1D3C">
            <w:rPr>
              <w:i/>
            </w:rPr>
            <w:t xml:space="preserve">Flexibility and Efficiency in Small Batch Production through Automation. </w:t>
          </w:r>
          <w:r w:rsidRPr="007C1D3C">
            <w:t>[Online]. Available: https://​www.automation-mag.com​/​news/​91746-​flexibility-​and-​efficiency-​in-​small-​batch-​production-​through-​automation</w:t>
          </w:r>
        </w:p>
        <w:p w14:paraId="7438F608" w14:textId="77777777" w:rsidR="007C1D3C" w:rsidRDefault="007C1D3C" w:rsidP="007C1D3C">
          <w:pPr>
            <w:pStyle w:val="CitaviBibliographyEntry"/>
          </w:pPr>
          <w:r>
            <w:t>[55]</w:t>
          </w:r>
          <w:r>
            <w:tab/>
          </w:r>
          <w:bookmarkStart w:id="159" w:name="_CTVL001b6200ec761074e7c96fef096912dd469"/>
          <w:r>
            <w:t>Y. Kore</w:t>
          </w:r>
          <w:bookmarkEnd w:id="159"/>
          <w:r>
            <w:t>n</w:t>
          </w:r>
          <w:r w:rsidRPr="007C1D3C">
            <w:rPr>
              <w:i/>
            </w:rPr>
            <w:t xml:space="preserve"> et al., </w:t>
          </w:r>
          <w:r w:rsidRPr="007C1D3C">
            <w:t xml:space="preserve">"Reconfigurable Manufacturing Systems," </w:t>
          </w:r>
          <w:r w:rsidRPr="007C1D3C">
            <w:rPr>
              <w:i/>
            </w:rPr>
            <w:t>CIRP Annals</w:t>
          </w:r>
          <w:r w:rsidRPr="007C1D3C">
            <w:t>, vol. 48, no. 2, pp. 527–540, 1999, doi: 10.1016/s0007-8506(07)63232-6.</w:t>
          </w:r>
        </w:p>
        <w:p w14:paraId="65E96B55" w14:textId="77777777" w:rsidR="007C1D3C" w:rsidRDefault="007C1D3C" w:rsidP="007C1D3C">
          <w:pPr>
            <w:pStyle w:val="CitaviBibliographyEntry"/>
          </w:pPr>
          <w:r>
            <w:t>[56]</w:t>
          </w:r>
          <w:r>
            <w:tab/>
          </w:r>
          <w:bookmarkStart w:id="160" w:name="_CTVL001c48bbfbceba5449885562aad7e5fbe61"/>
          <w:r>
            <w:t>R. Wrobel, S. J. Williamson, N. Simpson, S. Ayat, J. Yon, and P. H. Mellor, "Impact of slot shape on loss and thermal behaviour of open-slot modular stator windings," in</w:t>
          </w:r>
          <w:bookmarkEnd w:id="160"/>
          <w:r>
            <w:t xml:space="preserve"> </w:t>
          </w:r>
          <w:r w:rsidRPr="007C1D3C">
            <w:rPr>
              <w:i/>
            </w:rPr>
            <w:t>2015 IEEE Energy Conversion Congress and Exposition (ECCE)</w:t>
          </w:r>
          <w:r w:rsidRPr="007C1D3C">
            <w:t>, Montreal, QC, Canada, Sep. 2015 - Sep. 2015, pp. 4433–4440.</w:t>
          </w:r>
        </w:p>
        <w:p w14:paraId="70834F3F" w14:textId="77777777" w:rsidR="007C1D3C" w:rsidRDefault="007C1D3C" w:rsidP="007C1D3C">
          <w:pPr>
            <w:pStyle w:val="CitaviBibliographyEntry"/>
          </w:pPr>
          <w:r>
            <w:t>[57]</w:t>
          </w:r>
          <w:r>
            <w:tab/>
          </w:r>
          <w:bookmarkStart w:id="161" w:name="_CTVL00109d77e46fb8a4c03a6ec12133c448de6"/>
          <w:r>
            <w:t>L. L. Wang, J. X. Shen, P. Luk, W. Z. Fei, C. F. Wang, and H. Hao, "Development of a Magnetic-Geared Permanent-Magnet Brushless Motor,"</w:t>
          </w:r>
          <w:bookmarkEnd w:id="161"/>
          <w:r>
            <w:t xml:space="preserve"> </w:t>
          </w:r>
          <w:r w:rsidRPr="007C1D3C">
            <w:rPr>
              <w:i/>
            </w:rPr>
            <w:t>IEEE Trans. Magn.</w:t>
          </w:r>
          <w:r w:rsidRPr="007C1D3C">
            <w:t>, vol. 45, no. 10, pp. 4578–4581, 2009, doi: 10.1109/tmag.2009.2023071.</w:t>
          </w:r>
        </w:p>
        <w:p w14:paraId="23BFF15C" w14:textId="77777777" w:rsidR="007C1D3C" w:rsidRDefault="007C1D3C" w:rsidP="007C1D3C">
          <w:pPr>
            <w:pStyle w:val="CitaviBibliographyEntry"/>
          </w:pPr>
          <w:r>
            <w:t>[58]</w:t>
          </w:r>
          <w:r>
            <w:tab/>
          </w:r>
          <w:bookmarkStart w:id="162" w:name="_CTVL00147983015be2c4d4d9c0273b944a5a8ea"/>
          <w:r>
            <w:t>The Gund Company,</w:t>
          </w:r>
          <w:bookmarkEnd w:id="162"/>
          <w:r>
            <w:t xml:space="preserve"> </w:t>
          </w:r>
          <w:r w:rsidRPr="007C1D3C">
            <w:rPr>
              <w:i/>
            </w:rPr>
            <w:t xml:space="preserve">Generator Slot Liner Selection Guide. </w:t>
          </w:r>
          <w:r w:rsidRPr="007C1D3C">
            <w:t>[Online]. Available: https://​thegundcompany.com​/​wp-​content/​uploads/​2024/​03/​Slot-​Liner-​Selection-​Guide-​The-​Gund-​Company.pdf (accessed: Jul. 10 2025).</w:t>
          </w:r>
        </w:p>
        <w:p w14:paraId="7AEDF917" w14:textId="77777777" w:rsidR="007C1D3C" w:rsidRDefault="007C1D3C" w:rsidP="007C1D3C">
          <w:pPr>
            <w:pStyle w:val="CitaviBibliographyEntry"/>
          </w:pPr>
          <w:r>
            <w:t>[59]</w:t>
          </w:r>
          <w:r>
            <w:tab/>
          </w:r>
          <w:bookmarkStart w:id="163" w:name="_CTVL001e1af1aeabff341e89f8bf8d48ebcfe30"/>
          <w:r>
            <w:t>OnRobot,</w:t>
          </w:r>
          <w:bookmarkEnd w:id="163"/>
          <w:r>
            <w:t xml:space="preserve"> </w:t>
          </w:r>
          <w:r w:rsidRPr="007C1D3C">
            <w:rPr>
              <w:i/>
            </w:rPr>
            <w:t xml:space="preserve">RG2 Gripper - Flexible 2 Finger Robot Gripper | OnRobot. </w:t>
          </w:r>
          <w:r w:rsidRPr="007C1D3C">
            <w:t>[Online]. Available: https://​onrobot.com​/​us/​products/​rg2-​gripper (accessed: Aug. 20 2025).</w:t>
          </w:r>
        </w:p>
        <w:p w14:paraId="64677571" w14:textId="4BC8094A" w:rsidR="007102E0" w:rsidRDefault="007C1D3C" w:rsidP="007C1D3C">
          <w:pPr>
            <w:pStyle w:val="CitaviBibliographyEntry"/>
          </w:pPr>
          <w:r>
            <w:t>[60]</w:t>
          </w:r>
          <w:r>
            <w:tab/>
          </w:r>
          <w:bookmarkStart w:id="164" w:name="_CTVL001fceada7f61964f1795410befaa11db59"/>
          <w:r>
            <w:t>OnRobot,</w:t>
          </w:r>
          <w:bookmarkEnd w:id="164"/>
          <w:r>
            <w:t xml:space="preserve"> </w:t>
          </w:r>
          <w:r w:rsidRPr="007C1D3C">
            <w:rPr>
              <w:i/>
            </w:rPr>
            <w:t xml:space="preserve">Hex 6-Axis Force Torque Sensor | OnRobot. </w:t>
          </w:r>
          <w:r w:rsidRPr="007C1D3C">
            <w:t>[Online]. Available: https://​onrobot.com​/​en/​products/​hex-​6-​axis-​force-​torque-​sensor (accessed: Aug. 20 2025).</w:t>
          </w:r>
          <w:r w:rsidR="007102E0">
            <w:fldChar w:fldCharType="end"/>
          </w:r>
        </w:p>
      </w:sdtContent>
    </w:sdt>
    <w:p w14:paraId="75D09FDB" w14:textId="77777777" w:rsidR="007102E0" w:rsidRPr="005F3D41" w:rsidRDefault="007102E0" w:rsidP="007102E0"/>
    <w:sectPr w:rsidR="007102E0" w:rsidRPr="005F3D41">
      <w:headerReference w:type="default" r:id="rId94"/>
      <w:footerReference w:type="default" r:id="rId95"/>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5EAA7F" w14:textId="77777777" w:rsidR="00F472CD" w:rsidRDefault="00F472CD">
      <w:r>
        <w:separator/>
      </w:r>
    </w:p>
  </w:endnote>
  <w:endnote w:type="continuationSeparator" w:id="0">
    <w:p w14:paraId="1B3051EA" w14:textId="77777777" w:rsidR="00F472CD" w:rsidRDefault="00F472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D40E19" w14:textId="77777777" w:rsidR="00F472CD" w:rsidRDefault="00F472CD">
      <w:r>
        <w:separator/>
      </w:r>
    </w:p>
  </w:footnote>
  <w:footnote w:type="continuationSeparator" w:id="0">
    <w:p w14:paraId="23D8403D" w14:textId="77777777" w:rsidR="00F472CD" w:rsidRDefault="00F472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w:t>
    </w:r>
    <w:r>
      <w:rPr>
        <w:rStyle w:val="PageNumber"/>
        <w:rFonts w:cs="Arial"/>
      </w:rPr>
      <w:t>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37603E02"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3B69DE">
      <w:rPr>
        <w:rFonts w:cs="Arial"/>
        <w:noProof/>
        <w:lang w:val="en-US"/>
      </w:rPr>
      <w:t>Parametric tool for flexible slot liner insertion</w:t>
    </w:r>
    <w:r>
      <w:rPr>
        <w:rFonts w:cs="Arial"/>
        <w:lang w:val="en-US"/>
      </w:rPr>
      <w:fldChar w:fldCharType="end"/>
    </w:r>
    <w:r>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066C9"/>
    <w:rsid w:val="00017A61"/>
    <w:rsid w:val="000237BA"/>
    <w:rsid w:val="00040556"/>
    <w:rsid w:val="000457F2"/>
    <w:rsid w:val="00046ED4"/>
    <w:rsid w:val="00051157"/>
    <w:rsid w:val="00052170"/>
    <w:rsid w:val="00052607"/>
    <w:rsid w:val="00057601"/>
    <w:rsid w:val="0007293B"/>
    <w:rsid w:val="000730C1"/>
    <w:rsid w:val="0008178B"/>
    <w:rsid w:val="000868A3"/>
    <w:rsid w:val="00097147"/>
    <w:rsid w:val="000A0836"/>
    <w:rsid w:val="000A4E86"/>
    <w:rsid w:val="000B45F7"/>
    <w:rsid w:val="000C6778"/>
    <w:rsid w:val="00105962"/>
    <w:rsid w:val="00106D6C"/>
    <w:rsid w:val="0010735D"/>
    <w:rsid w:val="0010739A"/>
    <w:rsid w:val="001073FE"/>
    <w:rsid w:val="00110BDC"/>
    <w:rsid w:val="00113128"/>
    <w:rsid w:val="00114E87"/>
    <w:rsid w:val="001226B2"/>
    <w:rsid w:val="001240F6"/>
    <w:rsid w:val="001250A5"/>
    <w:rsid w:val="00125F89"/>
    <w:rsid w:val="001404C8"/>
    <w:rsid w:val="00145117"/>
    <w:rsid w:val="0014655B"/>
    <w:rsid w:val="00170A71"/>
    <w:rsid w:val="001723A4"/>
    <w:rsid w:val="0017778B"/>
    <w:rsid w:val="001A327A"/>
    <w:rsid w:val="001A5397"/>
    <w:rsid w:val="001B7B00"/>
    <w:rsid w:val="001B7E17"/>
    <w:rsid w:val="001C3B27"/>
    <w:rsid w:val="001D2036"/>
    <w:rsid w:val="001D441E"/>
    <w:rsid w:val="001D4F18"/>
    <w:rsid w:val="001E610B"/>
    <w:rsid w:val="00211E07"/>
    <w:rsid w:val="00215C08"/>
    <w:rsid w:val="00231964"/>
    <w:rsid w:val="00231D89"/>
    <w:rsid w:val="0025029F"/>
    <w:rsid w:val="00252531"/>
    <w:rsid w:val="00263C5A"/>
    <w:rsid w:val="00277227"/>
    <w:rsid w:val="002B6D07"/>
    <w:rsid w:val="002C4DB1"/>
    <w:rsid w:val="002C7B7D"/>
    <w:rsid w:val="002D0D43"/>
    <w:rsid w:val="002D2F38"/>
    <w:rsid w:val="002D32CB"/>
    <w:rsid w:val="002E6254"/>
    <w:rsid w:val="002F22A8"/>
    <w:rsid w:val="002F2AE2"/>
    <w:rsid w:val="003023B0"/>
    <w:rsid w:val="003202BB"/>
    <w:rsid w:val="00326F8A"/>
    <w:rsid w:val="003458FC"/>
    <w:rsid w:val="00347F58"/>
    <w:rsid w:val="0035001E"/>
    <w:rsid w:val="00352D42"/>
    <w:rsid w:val="00353AB4"/>
    <w:rsid w:val="0036196E"/>
    <w:rsid w:val="003647CF"/>
    <w:rsid w:val="00364B28"/>
    <w:rsid w:val="00371A76"/>
    <w:rsid w:val="00373C42"/>
    <w:rsid w:val="00375BDF"/>
    <w:rsid w:val="00383FCE"/>
    <w:rsid w:val="0039024F"/>
    <w:rsid w:val="003910A9"/>
    <w:rsid w:val="003A153E"/>
    <w:rsid w:val="003A643C"/>
    <w:rsid w:val="003B2A63"/>
    <w:rsid w:val="003B450C"/>
    <w:rsid w:val="003B69DE"/>
    <w:rsid w:val="003C162A"/>
    <w:rsid w:val="003D1A5C"/>
    <w:rsid w:val="003D2620"/>
    <w:rsid w:val="003E3B3C"/>
    <w:rsid w:val="003E4AF4"/>
    <w:rsid w:val="003E5E6E"/>
    <w:rsid w:val="003F0355"/>
    <w:rsid w:val="003F6219"/>
    <w:rsid w:val="003F6A67"/>
    <w:rsid w:val="00401424"/>
    <w:rsid w:val="00405FB0"/>
    <w:rsid w:val="00411DBF"/>
    <w:rsid w:val="00413B2D"/>
    <w:rsid w:val="004165EB"/>
    <w:rsid w:val="00423921"/>
    <w:rsid w:val="004328CB"/>
    <w:rsid w:val="004341FB"/>
    <w:rsid w:val="00440F9B"/>
    <w:rsid w:val="00452505"/>
    <w:rsid w:val="00464D6D"/>
    <w:rsid w:val="004727C4"/>
    <w:rsid w:val="004756AD"/>
    <w:rsid w:val="00485842"/>
    <w:rsid w:val="00486ACC"/>
    <w:rsid w:val="004975D5"/>
    <w:rsid w:val="004A1132"/>
    <w:rsid w:val="004A17E1"/>
    <w:rsid w:val="004A5B7B"/>
    <w:rsid w:val="004A7CD8"/>
    <w:rsid w:val="004B633A"/>
    <w:rsid w:val="004D61F8"/>
    <w:rsid w:val="004E4D7C"/>
    <w:rsid w:val="004F4F1C"/>
    <w:rsid w:val="005053D4"/>
    <w:rsid w:val="005143F0"/>
    <w:rsid w:val="00516873"/>
    <w:rsid w:val="00517B07"/>
    <w:rsid w:val="005206E9"/>
    <w:rsid w:val="00520D83"/>
    <w:rsid w:val="00521BF6"/>
    <w:rsid w:val="0053636C"/>
    <w:rsid w:val="00536C86"/>
    <w:rsid w:val="005550A3"/>
    <w:rsid w:val="00557D5F"/>
    <w:rsid w:val="00562CE9"/>
    <w:rsid w:val="005722B9"/>
    <w:rsid w:val="005725E7"/>
    <w:rsid w:val="005735D5"/>
    <w:rsid w:val="00573CF8"/>
    <w:rsid w:val="00576EE9"/>
    <w:rsid w:val="00581DF7"/>
    <w:rsid w:val="00583DAF"/>
    <w:rsid w:val="00587C45"/>
    <w:rsid w:val="005919ED"/>
    <w:rsid w:val="005B5EA2"/>
    <w:rsid w:val="005C2A88"/>
    <w:rsid w:val="005C79E9"/>
    <w:rsid w:val="005D71DB"/>
    <w:rsid w:val="005E028D"/>
    <w:rsid w:val="005F0C86"/>
    <w:rsid w:val="005F3D41"/>
    <w:rsid w:val="005F480E"/>
    <w:rsid w:val="005F5792"/>
    <w:rsid w:val="005F6233"/>
    <w:rsid w:val="00601CDF"/>
    <w:rsid w:val="006034E1"/>
    <w:rsid w:val="00610638"/>
    <w:rsid w:val="00621729"/>
    <w:rsid w:val="00625154"/>
    <w:rsid w:val="00633311"/>
    <w:rsid w:val="00637578"/>
    <w:rsid w:val="006552AB"/>
    <w:rsid w:val="0065791C"/>
    <w:rsid w:val="00657955"/>
    <w:rsid w:val="006623FC"/>
    <w:rsid w:val="00675127"/>
    <w:rsid w:val="0068108A"/>
    <w:rsid w:val="00685E13"/>
    <w:rsid w:val="00696FAC"/>
    <w:rsid w:val="006975BD"/>
    <w:rsid w:val="006A5718"/>
    <w:rsid w:val="006A6DB0"/>
    <w:rsid w:val="006A7502"/>
    <w:rsid w:val="006B6F0D"/>
    <w:rsid w:val="006C2FE5"/>
    <w:rsid w:val="006C419E"/>
    <w:rsid w:val="006D19BF"/>
    <w:rsid w:val="006D4056"/>
    <w:rsid w:val="006D66D3"/>
    <w:rsid w:val="006E346A"/>
    <w:rsid w:val="006E625A"/>
    <w:rsid w:val="006E7DFF"/>
    <w:rsid w:val="00703975"/>
    <w:rsid w:val="00705B08"/>
    <w:rsid w:val="007102E0"/>
    <w:rsid w:val="00710F0B"/>
    <w:rsid w:val="007260D7"/>
    <w:rsid w:val="007322C5"/>
    <w:rsid w:val="00732B8A"/>
    <w:rsid w:val="00733F52"/>
    <w:rsid w:val="00742322"/>
    <w:rsid w:val="00744FF9"/>
    <w:rsid w:val="00754425"/>
    <w:rsid w:val="00763A70"/>
    <w:rsid w:val="0076678A"/>
    <w:rsid w:val="007756D3"/>
    <w:rsid w:val="00776C80"/>
    <w:rsid w:val="007830E2"/>
    <w:rsid w:val="00786055"/>
    <w:rsid w:val="007907DA"/>
    <w:rsid w:val="0079193C"/>
    <w:rsid w:val="007950D5"/>
    <w:rsid w:val="0079736F"/>
    <w:rsid w:val="007A44C7"/>
    <w:rsid w:val="007A6D7B"/>
    <w:rsid w:val="007A77DF"/>
    <w:rsid w:val="007C1D3C"/>
    <w:rsid w:val="007D0CC4"/>
    <w:rsid w:val="007D0D27"/>
    <w:rsid w:val="007E3788"/>
    <w:rsid w:val="007E479C"/>
    <w:rsid w:val="0080393C"/>
    <w:rsid w:val="00811FCB"/>
    <w:rsid w:val="0081351E"/>
    <w:rsid w:val="008214EF"/>
    <w:rsid w:val="00822472"/>
    <w:rsid w:val="00823AF3"/>
    <w:rsid w:val="0083128A"/>
    <w:rsid w:val="00831E14"/>
    <w:rsid w:val="008421CF"/>
    <w:rsid w:val="008450AD"/>
    <w:rsid w:val="00845D76"/>
    <w:rsid w:val="008558CC"/>
    <w:rsid w:val="00862895"/>
    <w:rsid w:val="008854BA"/>
    <w:rsid w:val="008873EF"/>
    <w:rsid w:val="008B0090"/>
    <w:rsid w:val="008B238D"/>
    <w:rsid w:val="008B5F14"/>
    <w:rsid w:val="008B6997"/>
    <w:rsid w:val="008C0BDD"/>
    <w:rsid w:val="008C2C7B"/>
    <w:rsid w:val="008C7CF4"/>
    <w:rsid w:val="008E0C8F"/>
    <w:rsid w:val="008E4C38"/>
    <w:rsid w:val="008E7883"/>
    <w:rsid w:val="00903448"/>
    <w:rsid w:val="009139B0"/>
    <w:rsid w:val="00920964"/>
    <w:rsid w:val="009227F0"/>
    <w:rsid w:val="0092425D"/>
    <w:rsid w:val="00925758"/>
    <w:rsid w:val="0092654B"/>
    <w:rsid w:val="0093647B"/>
    <w:rsid w:val="00952ED1"/>
    <w:rsid w:val="009543CE"/>
    <w:rsid w:val="00956037"/>
    <w:rsid w:val="00960C7A"/>
    <w:rsid w:val="00963055"/>
    <w:rsid w:val="00963F41"/>
    <w:rsid w:val="00977FDD"/>
    <w:rsid w:val="00983790"/>
    <w:rsid w:val="0099654F"/>
    <w:rsid w:val="009A3628"/>
    <w:rsid w:val="009A4FBF"/>
    <w:rsid w:val="009B370E"/>
    <w:rsid w:val="009B62EE"/>
    <w:rsid w:val="009D4FAA"/>
    <w:rsid w:val="009E232A"/>
    <w:rsid w:val="009F1118"/>
    <w:rsid w:val="009F600C"/>
    <w:rsid w:val="00A13D95"/>
    <w:rsid w:val="00A476A0"/>
    <w:rsid w:val="00A64B1C"/>
    <w:rsid w:val="00A66CA4"/>
    <w:rsid w:val="00A70F1A"/>
    <w:rsid w:val="00A80380"/>
    <w:rsid w:val="00A8267B"/>
    <w:rsid w:val="00A831DC"/>
    <w:rsid w:val="00A86D87"/>
    <w:rsid w:val="00A908C0"/>
    <w:rsid w:val="00A92806"/>
    <w:rsid w:val="00A93E88"/>
    <w:rsid w:val="00A94C05"/>
    <w:rsid w:val="00AA6B8F"/>
    <w:rsid w:val="00AB312D"/>
    <w:rsid w:val="00AB3FA7"/>
    <w:rsid w:val="00AC39C3"/>
    <w:rsid w:val="00AE2C91"/>
    <w:rsid w:val="00AE39B2"/>
    <w:rsid w:val="00AF61E3"/>
    <w:rsid w:val="00B03B88"/>
    <w:rsid w:val="00B05EF1"/>
    <w:rsid w:val="00B133B7"/>
    <w:rsid w:val="00B14F4B"/>
    <w:rsid w:val="00B22FAB"/>
    <w:rsid w:val="00B24B08"/>
    <w:rsid w:val="00B279C2"/>
    <w:rsid w:val="00B36156"/>
    <w:rsid w:val="00B37034"/>
    <w:rsid w:val="00B433A3"/>
    <w:rsid w:val="00B516E5"/>
    <w:rsid w:val="00B55299"/>
    <w:rsid w:val="00B56B70"/>
    <w:rsid w:val="00B65099"/>
    <w:rsid w:val="00B665DE"/>
    <w:rsid w:val="00B73D5F"/>
    <w:rsid w:val="00B97BD3"/>
    <w:rsid w:val="00BA0AC4"/>
    <w:rsid w:val="00BA122F"/>
    <w:rsid w:val="00BB40FB"/>
    <w:rsid w:val="00BD6760"/>
    <w:rsid w:val="00BF0692"/>
    <w:rsid w:val="00BF0D64"/>
    <w:rsid w:val="00BF33BD"/>
    <w:rsid w:val="00C00E33"/>
    <w:rsid w:val="00C04394"/>
    <w:rsid w:val="00C06773"/>
    <w:rsid w:val="00C100B7"/>
    <w:rsid w:val="00C21D75"/>
    <w:rsid w:val="00C24601"/>
    <w:rsid w:val="00C3128B"/>
    <w:rsid w:val="00C34CFC"/>
    <w:rsid w:val="00C358CD"/>
    <w:rsid w:val="00C37BD8"/>
    <w:rsid w:val="00C436E2"/>
    <w:rsid w:val="00C45AB3"/>
    <w:rsid w:val="00C62C67"/>
    <w:rsid w:val="00C66308"/>
    <w:rsid w:val="00C72CC9"/>
    <w:rsid w:val="00C74C99"/>
    <w:rsid w:val="00C75AFB"/>
    <w:rsid w:val="00C76D37"/>
    <w:rsid w:val="00C84509"/>
    <w:rsid w:val="00C921F8"/>
    <w:rsid w:val="00C962A0"/>
    <w:rsid w:val="00CA0019"/>
    <w:rsid w:val="00CA1E19"/>
    <w:rsid w:val="00CA34E8"/>
    <w:rsid w:val="00CB2A94"/>
    <w:rsid w:val="00CB4EBC"/>
    <w:rsid w:val="00CB52BC"/>
    <w:rsid w:val="00CB7558"/>
    <w:rsid w:val="00CB777D"/>
    <w:rsid w:val="00CB7A65"/>
    <w:rsid w:val="00CE3A05"/>
    <w:rsid w:val="00CE4947"/>
    <w:rsid w:val="00CE717F"/>
    <w:rsid w:val="00CE7C02"/>
    <w:rsid w:val="00CF55A2"/>
    <w:rsid w:val="00D00770"/>
    <w:rsid w:val="00D040E7"/>
    <w:rsid w:val="00D046B2"/>
    <w:rsid w:val="00D06AA5"/>
    <w:rsid w:val="00D06AB8"/>
    <w:rsid w:val="00D13515"/>
    <w:rsid w:val="00D1785F"/>
    <w:rsid w:val="00D23FB5"/>
    <w:rsid w:val="00D25CB7"/>
    <w:rsid w:val="00D46515"/>
    <w:rsid w:val="00D5138A"/>
    <w:rsid w:val="00D53A4D"/>
    <w:rsid w:val="00D702D0"/>
    <w:rsid w:val="00D7100E"/>
    <w:rsid w:val="00D80B62"/>
    <w:rsid w:val="00D8534D"/>
    <w:rsid w:val="00D90BB1"/>
    <w:rsid w:val="00DA31D7"/>
    <w:rsid w:val="00DA3669"/>
    <w:rsid w:val="00DA65DB"/>
    <w:rsid w:val="00DB7064"/>
    <w:rsid w:val="00DC2D95"/>
    <w:rsid w:val="00DE0431"/>
    <w:rsid w:val="00DE074A"/>
    <w:rsid w:val="00DE1D8A"/>
    <w:rsid w:val="00DE4EAD"/>
    <w:rsid w:val="00DF007C"/>
    <w:rsid w:val="00DF5394"/>
    <w:rsid w:val="00DF5557"/>
    <w:rsid w:val="00E05FCA"/>
    <w:rsid w:val="00E114F2"/>
    <w:rsid w:val="00E15413"/>
    <w:rsid w:val="00E3077E"/>
    <w:rsid w:val="00E335C8"/>
    <w:rsid w:val="00E37956"/>
    <w:rsid w:val="00E41DCB"/>
    <w:rsid w:val="00E55CA2"/>
    <w:rsid w:val="00E6343E"/>
    <w:rsid w:val="00E66C73"/>
    <w:rsid w:val="00E70111"/>
    <w:rsid w:val="00E75EB7"/>
    <w:rsid w:val="00E86EC4"/>
    <w:rsid w:val="00E91A44"/>
    <w:rsid w:val="00E93BF2"/>
    <w:rsid w:val="00EA029F"/>
    <w:rsid w:val="00EA5AE1"/>
    <w:rsid w:val="00EC1299"/>
    <w:rsid w:val="00EC1368"/>
    <w:rsid w:val="00EC287E"/>
    <w:rsid w:val="00EC4266"/>
    <w:rsid w:val="00ED7C0F"/>
    <w:rsid w:val="00EE492A"/>
    <w:rsid w:val="00EF689E"/>
    <w:rsid w:val="00F0326A"/>
    <w:rsid w:val="00F131EA"/>
    <w:rsid w:val="00F170F3"/>
    <w:rsid w:val="00F26CE2"/>
    <w:rsid w:val="00F30B28"/>
    <w:rsid w:val="00F31824"/>
    <w:rsid w:val="00F3754F"/>
    <w:rsid w:val="00F472CD"/>
    <w:rsid w:val="00F56BBF"/>
    <w:rsid w:val="00F60E3E"/>
    <w:rsid w:val="00F60F21"/>
    <w:rsid w:val="00F71B38"/>
    <w:rsid w:val="00F73676"/>
    <w:rsid w:val="00F752C7"/>
    <w:rsid w:val="00F759F9"/>
    <w:rsid w:val="00F8042E"/>
    <w:rsid w:val="00F959C7"/>
    <w:rsid w:val="00FA314A"/>
    <w:rsid w:val="00FB0A10"/>
    <w:rsid w:val="00FB5C91"/>
    <w:rsid w:val="00FB68EB"/>
    <w:rsid w:val="00FD02C9"/>
    <w:rsid w:val="00FD0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gif"/><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jp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image" Target="media/image4.png"/><Relationship Id="rId11" Type="http://schemas.openxmlformats.org/officeDocument/2006/relationships/header" Target="header3.xml"/><Relationship Id="rId32" Type="http://schemas.openxmlformats.org/officeDocument/2006/relationships/image" Target="media/image20.gif"/><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jpe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gi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gif"/><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gif"/><Relationship Id="rId75" Type="http://schemas.openxmlformats.org/officeDocument/2006/relationships/image" Target="media/image63.png"/><Relationship Id="rId83" Type="http://schemas.openxmlformats.org/officeDocument/2006/relationships/image" Target="media/image71.emf"/><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gif"/><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header" Target="header2.xml"/><Relationship Id="rId31" Type="http://schemas.openxmlformats.org/officeDocument/2006/relationships/image" Target="media/image19.gif"/><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gif"/><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gif"/><Relationship Id="rId50" Type="http://schemas.openxmlformats.org/officeDocument/2006/relationships/image" Target="media/image38.png"/><Relationship Id="rId55" Type="http://schemas.openxmlformats.org/officeDocument/2006/relationships/image" Target="media/image43.jpeg"/><Relationship Id="rId76" Type="http://schemas.openxmlformats.org/officeDocument/2006/relationships/image" Target="media/image64.png"/><Relationship Id="rId97"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9.gi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gif"/><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jpe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gif"/><Relationship Id="rId35" Type="http://schemas.openxmlformats.org/officeDocument/2006/relationships/image" Target="media/image23.gif"/><Relationship Id="rId56" Type="http://schemas.openxmlformats.org/officeDocument/2006/relationships/image" Target="media/image44.png"/><Relationship Id="rId77" Type="http://schemas.openxmlformats.org/officeDocument/2006/relationships/image" Target="media/image65.png"/><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gif"/><Relationship Id="rId93" Type="http://schemas.openxmlformats.org/officeDocument/2006/relationships/header" Target="header5.xml"/><Relationship Id="rId98"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E33DE9" w:rsidRDefault="003A0002" w:rsidP="003A0002">
          <w:pPr>
            <w:pStyle w:val="5F400CBCC25F4F869B86915F53825E8D"/>
          </w:pPr>
          <w:r w:rsidRPr="0079300E">
            <w:rPr>
              <w:rStyle w:val="PlaceholderText"/>
            </w:rPr>
            <w:t>Click or tap here to enter text.</w:t>
          </w:r>
        </w:p>
      </w:docPartBody>
    </w:docPart>
    <w:docPart>
      <w:docPartPr>
        <w:name w:val="174AAC360DC240D297677E51903158B9"/>
        <w:category>
          <w:name w:val="General"/>
          <w:gallery w:val="placeholder"/>
        </w:category>
        <w:types>
          <w:type w:val="bbPlcHdr"/>
        </w:types>
        <w:behaviors>
          <w:behavior w:val="content"/>
        </w:behaviors>
        <w:guid w:val="{B0AAB8F7-D411-487D-92D5-A04DAEBBAA5E}"/>
      </w:docPartPr>
      <w:docPartBody>
        <w:p w:rsidR="00E33DE9" w:rsidRDefault="003A0002" w:rsidP="003A0002">
          <w:pPr>
            <w:pStyle w:val="174AAC360DC240D297677E51903158B9"/>
          </w:pPr>
          <w:r w:rsidRPr="0079300E">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E33DE9" w:rsidRDefault="003A0002" w:rsidP="003A0002">
          <w:pPr>
            <w:pStyle w:val="98E4BD28603D4FF5B1D38BC1F0164A6B"/>
          </w:pPr>
          <w:r w:rsidRPr="0079300E">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E33DE9" w:rsidRDefault="003A0002" w:rsidP="003A0002">
          <w:pPr>
            <w:pStyle w:val="B902E7006C144DECA7EC3E73B8CC3AA3"/>
          </w:pPr>
          <w:r w:rsidRPr="0079300E">
            <w:rPr>
              <w:rStyle w:val="PlaceholderText"/>
            </w:rPr>
            <w:t>Click or tap here to enter text.</w:t>
          </w:r>
        </w:p>
      </w:docPartBody>
    </w:docPart>
    <w:docPart>
      <w:docPartPr>
        <w:name w:val="E979600737924739BF83F394135A6F2C"/>
        <w:category>
          <w:name w:val="General"/>
          <w:gallery w:val="placeholder"/>
        </w:category>
        <w:types>
          <w:type w:val="bbPlcHdr"/>
        </w:types>
        <w:behaviors>
          <w:behavior w:val="content"/>
        </w:behaviors>
        <w:guid w:val="{803C40BD-EE34-4FF6-9B3C-49A13B41021D}"/>
      </w:docPartPr>
      <w:docPartBody>
        <w:p w:rsidR="005B5FB1" w:rsidRDefault="00F4356C" w:rsidP="00F4356C">
          <w:pPr>
            <w:pStyle w:val="E979600737924739BF83F394135A6F2C"/>
          </w:pPr>
          <w:r w:rsidRPr="0079300E">
            <w:rPr>
              <w:rStyle w:val="PlaceholderText"/>
            </w:rPr>
            <w:t>Click or tap here to enter text.</w:t>
          </w:r>
        </w:p>
      </w:docPartBody>
    </w:docPart>
    <w:docPart>
      <w:docPartPr>
        <w:name w:val="521DD7B3324A4B358C2952C66E59DC04"/>
        <w:category>
          <w:name w:val="General"/>
          <w:gallery w:val="placeholder"/>
        </w:category>
        <w:types>
          <w:type w:val="bbPlcHdr"/>
        </w:types>
        <w:behaviors>
          <w:behavior w:val="content"/>
        </w:behaviors>
        <w:guid w:val="{DC79356D-A1F1-4595-805E-F6DC64032CCE}"/>
      </w:docPartPr>
      <w:docPartBody>
        <w:p w:rsidR="005B5FB1" w:rsidRDefault="00F4356C" w:rsidP="00F4356C">
          <w:pPr>
            <w:pStyle w:val="521DD7B3324A4B358C2952C66E59DC04"/>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317FD"/>
    <w:rsid w:val="00040556"/>
    <w:rsid w:val="000457F2"/>
    <w:rsid w:val="00047BF9"/>
    <w:rsid w:val="00056588"/>
    <w:rsid w:val="000653DE"/>
    <w:rsid w:val="00066C29"/>
    <w:rsid w:val="00093D2A"/>
    <w:rsid w:val="00096E8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6064E"/>
    <w:rsid w:val="002729CB"/>
    <w:rsid w:val="002A0CAE"/>
    <w:rsid w:val="002E2603"/>
    <w:rsid w:val="002E6254"/>
    <w:rsid w:val="00321CDC"/>
    <w:rsid w:val="00351A41"/>
    <w:rsid w:val="0036196E"/>
    <w:rsid w:val="00382FC3"/>
    <w:rsid w:val="0039024F"/>
    <w:rsid w:val="003A0002"/>
    <w:rsid w:val="003A0B8F"/>
    <w:rsid w:val="003C672D"/>
    <w:rsid w:val="003D0018"/>
    <w:rsid w:val="003D5BB5"/>
    <w:rsid w:val="003E5E6E"/>
    <w:rsid w:val="003E65A1"/>
    <w:rsid w:val="004544C8"/>
    <w:rsid w:val="00460474"/>
    <w:rsid w:val="00486ACC"/>
    <w:rsid w:val="00492CCC"/>
    <w:rsid w:val="004975D5"/>
    <w:rsid w:val="004A17E1"/>
    <w:rsid w:val="004A2AF3"/>
    <w:rsid w:val="004C1854"/>
    <w:rsid w:val="004F7AAC"/>
    <w:rsid w:val="0050345B"/>
    <w:rsid w:val="00554ED5"/>
    <w:rsid w:val="005703B7"/>
    <w:rsid w:val="005722B9"/>
    <w:rsid w:val="005725E7"/>
    <w:rsid w:val="005B5FB1"/>
    <w:rsid w:val="005B7181"/>
    <w:rsid w:val="005C2A88"/>
    <w:rsid w:val="005C79E9"/>
    <w:rsid w:val="005D4D6D"/>
    <w:rsid w:val="005F0A10"/>
    <w:rsid w:val="005F6233"/>
    <w:rsid w:val="00637578"/>
    <w:rsid w:val="00675127"/>
    <w:rsid w:val="00692EE1"/>
    <w:rsid w:val="006975BD"/>
    <w:rsid w:val="006A6DB0"/>
    <w:rsid w:val="006C6258"/>
    <w:rsid w:val="006D19BF"/>
    <w:rsid w:val="007206A7"/>
    <w:rsid w:val="00732B8A"/>
    <w:rsid w:val="00733F52"/>
    <w:rsid w:val="00744FF9"/>
    <w:rsid w:val="00794723"/>
    <w:rsid w:val="0079736F"/>
    <w:rsid w:val="007F1409"/>
    <w:rsid w:val="007F4552"/>
    <w:rsid w:val="0081351E"/>
    <w:rsid w:val="00822472"/>
    <w:rsid w:val="008857F4"/>
    <w:rsid w:val="008B209E"/>
    <w:rsid w:val="008B71C8"/>
    <w:rsid w:val="008F5EA6"/>
    <w:rsid w:val="009139B0"/>
    <w:rsid w:val="00932AD9"/>
    <w:rsid w:val="00952ED1"/>
    <w:rsid w:val="00956037"/>
    <w:rsid w:val="00977FDD"/>
    <w:rsid w:val="00985F9B"/>
    <w:rsid w:val="009B370E"/>
    <w:rsid w:val="009B41A1"/>
    <w:rsid w:val="009B5591"/>
    <w:rsid w:val="009B7181"/>
    <w:rsid w:val="009E232A"/>
    <w:rsid w:val="00A2502D"/>
    <w:rsid w:val="00A52EB0"/>
    <w:rsid w:val="00A6580A"/>
    <w:rsid w:val="00AA6B8F"/>
    <w:rsid w:val="00AD0406"/>
    <w:rsid w:val="00AF6BEB"/>
    <w:rsid w:val="00AF76FC"/>
    <w:rsid w:val="00B144BB"/>
    <w:rsid w:val="00B174DC"/>
    <w:rsid w:val="00B279C2"/>
    <w:rsid w:val="00B469D4"/>
    <w:rsid w:val="00B47CC3"/>
    <w:rsid w:val="00B54957"/>
    <w:rsid w:val="00BB2A5C"/>
    <w:rsid w:val="00BC2F79"/>
    <w:rsid w:val="00BD77A4"/>
    <w:rsid w:val="00C00E33"/>
    <w:rsid w:val="00C061F0"/>
    <w:rsid w:val="00C436E2"/>
    <w:rsid w:val="00C44367"/>
    <w:rsid w:val="00C72CC9"/>
    <w:rsid w:val="00C875B8"/>
    <w:rsid w:val="00C962A0"/>
    <w:rsid w:val="00CA0019"/>
    <w:rsid w:val="00CA1516"/>
    <w:rsid w:val="00CA16B0"/>
    <w:rsid w:val="00CA2A30"/>
    <w:rsid w:val="00CE4947"/>
    <w:rsid w:val="00D41DB9"/>
    <w:rsid w:val="00D47DE8"/>
    <w:rsid w:val="00D5138A"/>
    <w:rsid w:val="00D73BA8"/>
    <w:rsid w:val="00D7452C"/>
    <w:rsid w:val="00D93412"/>
    <w:rsid w:val="00DA65DB"/>
    <w:rsid w:val="00DE4EAD"/>
    <w:rsid w:val="00DF007C"/>
    <w:rsid w:val="00E05349"/>
    <w:rsid w:val="00E2154A"/>
    <w:rsid w:val="00E33DE9"/>
    <w:rsid w:val="00E41DCB"/>
    <w:rsid w:val="00E53834"/>
    <w:rsid w:val="00E55CA2"/>
    <w:rsid w:val="00E75EB7"/>
    <w:rsid w:val="00E76158"/>
    <w:rsid w:val="00E84914"/>
    <w:rsid w:val="00E93BF2"/>
    <w:rsid w:val="00EA029F"/>
    <w:rsid w:val="00EB6EFE"/>
    <w:rsid w:val="00EC287E"/>
    <w:rsid w:val="00EC4266"/>
    <w:rsid w:val="00ED092D"/>
    <w:rsid w:val="00ED3371"/>
    <w:rsid w:val="00EE1AA1"/>
    <w:rsid w:val="00EE4E9D"/>
    <w:rsid w:val="00EE6086"/>
    <w:rsid w:val="00F1103F"/>
    <w:rsid w:val="00F26EC7"/>
    <w:rsid w:val="00F4356C"/>
    <w:rsid w:val="00F553FB"/>
    <w:rsid w:val="00F611EA"/>
    <w:rsid w:val="00F73676"/>
    <w:rsid w:val="00F83E8E"/>
    <w:rsid w:val="00F95562"/>
    <w:rsid w:val="00F96571"/>
    <w:rsid w:val="00FA6186"/>
    <w:rsid w:val="00FD0540"/>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356C"/>
    <w:rPr>
      <w:color w:val="666666"/>
    </w:rPr>
  </w:style>
  <w:style w:type="paragraph" w:customStyle="1" w:styleId="3B288B775BF94670B5A710E4FB363214">
    <w:name w:val="3B288B775BF94670B5A710E4FB363214"/>
    <w:rsid w:val="00096E83"/>
  </w:style>
  <w:style w:type="paragraph" w:customStyle="1" w:styleId="5F400CBCC25F4F869B86915F53825E8D">
    <w:name w:val="5F400CBCC25F4F869B86915F53825E8D"/>
    <w:rsid w:val="003A0002"/>
  </w:style>
  <w:style w:type="paragraph" w:customStyle="1" w:styleId="174AAC360DC240D297677E51903158B9">
    <w:name w:val="174AAC360DC240D297677E51903158B9"/>
    <w:rsid w:val="003A0002"/>
  </w:style>
  <w:style w:type="paragraph" w:customStyle="1" w:styleId="98E4BD28603D4FF5B1D38BC1F0164A6B">
    <w:name w:val="98E4BD28603D4FF5B1D38BC1F0164A6B"/>
    <w:rsid w:val="003A0002"/>
  </w:style>
  <w:style w:type="paragraph" w:customStyle="1" w:styleId="B902E7006C144DECA7EC3E73B8CC3AA3">
    <w:name w:val="B902E7006C144DECA7EC3E73B8CC3AA3"/>
    <w:rsid w:val="003A0002"/>
  </w:style>
  <w:style w:type="paragraph" w:customStyle="1" w:styleId="E979600737924739BF83F394135A6F2C">
    <w:name w:val="E979600737924739BF83F394135A6F2C"/>
    <w:rsid w:val="00F4356C"/>
  </w:style>
  <w:style w:type="paragraph" w:customStyle="1" w:styleId="521DD7B3324A4B358C2952C66E59DC04">
    <w:name w:val="521DD7B3324A4B358C2952C66E59DC04"/>
    <w:rsid w:val="00F435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9</TotalTime>
  <Pages>64</Pages>
  <Words>76035</Words>
  <Characters>433404</Characters>
  <Application>Microsoft Office Word</Application>
  <DocSecurity>0</DocSecurity>
  <Lines>3611</Lines>
  <Paragraphs>1016</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508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21</cp:revision>
  <dcterms:created xsi:type="dcterms:W3CDTF">2025-08-14T19:15:00Z</dcterms:created>
  <dcterms:modified xsi:type="dcterms:W3CDTF">2025-08-20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6">
    <vt:lpwstr>True</vt:lpwstr>
  </property>
  <property fmtid="{D5CDD505-2E9C-101B-9397-08002B2CF9AE}" pid="6" name="CitaviDocumentProperty_1">
    <vt:lpwstr>7.0.7.1</vt:lpwstr>
  </property>
</Properties>
</file>